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19B5C" w14:textId="214F4041" w:rsidR="00467FA3" w:rsidRPr="00AF3C13" w:rsidRDefault="00052107" w:rsidP="00AF3C13">
      <w:pPr>
        <w:pStyle w:val="TableContents"/>
        <w:jc w:val="center"/>
        <w:rPr>
          <w:sz w:val="32"/>
          <w:szCs w:val="32"/>
        </w:rPr>
      </w:pPr>
      <w:bookmarkStart w:id="0" w:name="_Hlk11163908"/>
      <w:bookmarkEnd w:id="0"/>
      <w:r w:rsidRPr="00AF3C13">
        <w:rPr>
          <w:sz w:val="32"/>
          <w:szCs w:val="32"/>
        </w:rPr>
        <w:t>Essays</w:t>
      </w:r>
      <w:r w:rsidR="00632AD8" w:rsidRPr="00AF3C13">
        <w:rPr>
          <w:sz w:val="32"/>
          <w:szCs w:val="32"/>
        </w:rPr>
        <w:t xml:space="preserve"> on Value Creation</w:t>
      </w:r>
      <w:r w:rsidRPr="00AF3C13">
        <w:rPr>
          <w:sz w:val="32"/>
          <w:szCs w:val="32"/>
        </w:rPr>
        <w:t xml:space="preserve"> </w:t>
      </w:r>
      <w:r w:rsidR="004203B2" w:rsidRPr="00AF3C13">
        <w:rPr>
          <w:sz w:val="32"/>
          <w:szCs w:val="32"/>
        </w:rPr>
        <w:t>in</w:t>
      </w:r>
      <w:r w:rsidRPr="00AF3C13">
        <w:rPr>
          <w:sz w:val="32"/>
          <w:szCs w:val="32"/>
        </w:rPr>
        <w:t xml:space="preserve"> the Open Source Phenomenon: Unde</w:t>
      </w:r>
      <w:bookmarkStart w:id="1" w:name="__DdeLink__47160_3212204742"/>
      <w:bookmarkEnd w:id="1"/>
      <w:r w:rsidRPr="00AF3C13">
        <w:rPr>
          <w:sz w:val="32"/>
          <w:szCs w:val="32"/>
        </w:rPr>
        <w:t>rstanding the</w:t>
      </w:r>
      <w:r w:rsidR="00F313BE" w:rsidRPr="00AF3C13">
        <w:rPr>
          <w:sz w:val="32"/>
          <w:szCs w:val="32"/>
        </w:rPr>
        <w:t xml:space="preserve"> </w:t>
      </w:r>
      <w:r w:rsidR="00632AD8" w:rsidRPr="00AF3C13">
        <w:rPr>
          <w:sz w:val="32"/>
          <w:szCs w:val="32"/>
        </w:rPr>
        <w:t>Influence of</w:t>
      </w:r>
      <w:r w:rsidRPr="00AF3C13">
        <w:rPr>
          <w:sz w:val="32"/>
          <w:szCs w:val="32"/>
        </w:rPr>
        <w:t xml:space="preserve"> Work</w:t>
      </w:r>
      <w:r w:rsidR="007529A1" w:rsidRPr="00AF3C13">
        <w:rPr>
          <w:sz w:val="32"/>
          <w:szCs w:val="32"/>
        </w:rPr>
        <w:t xml:space="preserve"> </w:t>
      </w:r>
      <w:r w:rsidR="00164AF2" w:rsidRPr="00AF3C13">
        <w:rPr>
          <w:sz w:val="32"/>
          <w:szCs w:val="32"/>
        </w:rPr>
        <w:t>Structures</w:t>
      </w:r>
      <w:r w:rsidRPr="00AF3C13">
        <w:rPr>
          <w:sz w:val="32"/>
          <w:szCs w:val="32"/>
        </w:rPr>
        <w:t xml:space="preserve">, </w:t>
      </w:r>
      <w:r w:rsidR="00107C9B" w:rsidRPr="00AF3C13">
        <w:rPr>
          <w:sz w:val="32"/>
          <w:szCs w:val="32"/>
        </w:rPr>
        <w:t>Team Composition</w:t>
      </w:r>
      <w:r w:rsidRPr="00AF3C13">
        <w:rPr>
          <w:sz w:val="32"/>
          <w:szCs w:val="32"/>
        </w:rPr>
        <w:t xml:space="preserve">, and </w:t>
      </w:r>
      <w:r w:rsidR="00107C9B" w:rsidRPr="00AF3C13">
        <w:rPr>
          <w:sz w:val="32"/>
          <w:szCs w:val="32"/>
        </w:rPr>
        <w:t>Community Ideologies</w:t>
      </w:r>
    </w:p>
    <w:p w14:paraId="7860BD73" w14:textId="3250EA13" w:rsidR="0058743F" w:rsidRDefault="0058743F" w:rsidP="0078285B">
      <w:pPr>
        <w:pStyle w:val="TableContents"/>
      </w:pPr>
    </w:p>
    <w:p w14:paraId="6530BA22" w14:textId="1961A563" w:rsidR="0058743F" w:rsidRDefault="0058743F" w:rsidP="0078285B">
      <w:pPr>
        <w:pStyle w:val="TableContents"/>
      </w:pPr>
    </w:p>
    <w:p w14:paraId="5212842E" w14:textId="2B65C1E9" w:rsidR="0058743F" w:rsidRDefault="0058743F" w:rsidP="0078285B">
      <w:pPr>
        <w:pStyle w:val="TableContents"/>
      </w:pPr>
    </w:p>
    <w:p w14:paraId="79CCE261" w14:textId="4415A22B" w:rsidR="0058743F" w:rsidRDefault="0058743F" w:rsidP="0078285B">
      <w:pPr>
        <w:pStyle w:val="TableContents"/>
      </w:pPr>
    </w:p>
    <w:p w14:paraId="0CFB1A13" w14:textId="18240533" w:rsidR="0058743F" w:rsidRDefault="0058743F" w:rsidP="0078285B">
      <w:pPr>
        <w:pStyle w:val="TableContents"/>
      </w:pPr>
    </w:p>
    <w:p w14:paraId="38E83524" w14:textId="3F4B8816" w:rsidR="0058743F" w:rsidRDefault="0058743F" w:rsidP="0078285B">
      <w:pPr>
        <w:pStyle w:val="TableContents"/>
      </w:pPr>
    </w:p>
    <w:p w14:paraId="4FB07DF2" w14:textId="40DC9178" w:rsidR="0058743F" w:rsidRDefault="0058743F" w:rsidP="0078285B">
      <w:pPr>
        <w:pStyle w:val="TableContents"/>
      </w:pPr>
    </w:p>
    <w:p w14:paraId="68C5794A" w14:textId="7ACAFDC5" w:rsidR="0058743F" w:rsidRDefault="0058743F" w:rsidP="0078285B">
      <w:pPr>
        <w:pStyle w:val="TableContents"/>
      </w:pPr>
    </w:p>
    <w:p w14:paraId="5876725D" w14:textId="530E471B" w:rsidR="0058743F" w:rsidRDefault="0058743F" w:rsidP="0078285B">
      <w:pPr>
        <w:pStyle w:val="TableContents"/>
      </w:pPr>
    </w:p>
    <w:p w14:paraId="65CAB12C" w14:textId="2BFBC113" w:rsidR="0058743F" w:rsidRDefault="0058743F" w:rsidP="0078285B">
      <w:pPr>
        <w:pStyle w:val="TableContents"/>
      </w:pPr>
    </w:p>
    <w:p w14:paraId="742AB271" w14:textId="10692D5F"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77777777" w:rsidR="00AF3C13" w:rsidRDefault="00AF3C13" w:rsidP="0078285B">
      <w:pPr>
        <w:pStyle w:val="TableContents"/>
      </w:pPr>
    </w:p>
    <w:p w14:paraId="6E0733E0" w14:textId="255E1AE7" w:rsidR="0058743F" w:rsidRDefault="0058743F" w:rsidP="0078285B">
      <w:pPr>
        <w:pStyle w:val="TableContents"/>
      </w:pP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2ACB7FE4" w14:textId="0F757D93" w:rsidR="00A03A2E" w:rsidRDefault="0083253F">
          <w:pPr>
            <w:pStyle w:val="TOC1"/>
            <w:rPr>
              <w:rFonts w:asciiTheme="minorHAnsi" w:eastAsiaTheme="minorEastAsia" w:hAnsiTheme="minorHAnsi" w:cstheme="minorBidi"/>
              <w:b w:val="0"/>
              <w:i w:val="0"/>
              <w:noProof/>
              <w:color w:val="auto"/>
              <w:sz w:val="22"/>
              <w:szCs w:val="22"/>
              <w:lang w:val="en-GB" w:eastAsia="en-GB"/>
            </w:rPr>
          </w:pPr>
          <w:r>
            <w:fldChar w:fldCharType="begin"/>
          </w:r>
          <w:r>
            <w:instrText xml:space="preserve"> TOC \o "1-3" \h \z \u </w:instrText>
          </w:r>
          <w:r>
            <w:fldChar w:fldCharType="separate"/>
          </w:r>
          <w:hyperlink w:anchor="_Toc12296766" w:history="1">
            <w:r w:rsidR="00A03A2E" w:rsidRPr="00A50B57">
              <w:rPr>
                <w:rStyle w:val="Hyperlink"/>
                <w:noProof/>
              </w:rPr>
              <w:t>1</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Acknowledgement</w:t>
            </w:r>
            <w:r w:rsidR="00A03A2E">
              <w:rPr>
                <w:noProof/>
                <w:webHidden/>
              </w:rPr>
              <w:tab/>
            </w:r>
            <w:r w:rsidR="00A03A2E">
              <w:rPr>
                <w:noProof/>
                <w:webHidden/>
              </w:rPr>
              <w:fldChar w:fldCharType="begin"/>
            </w:r>
            <w:r w:rsidR="00A03A2E">
              <w:rPr>
                <w:noProof/>
                <w:webHidden/>
              </w:rPr>
              <w:instrText xml:space="preserve"> PAGEREF _Toc12296766 \h </w:instrText>
            </w:r>
            <w:r w:rsidR="00A03A2E">
              <w:rPr>
                <w:noProof/>
                <w:webHidden/>
              </w:rPr>
            </w:r>
            <w:r w:rsidR="00A03A2E">
              <w:rPr>
                <w:noProof/>
                <w:webHidden/>
              </w:rPr>
              <w:fldChar w:fldCharType="separate"/>
            </w:r>
            <w:r w:rsidR="00A03A2E">
              <w:rPr>
                <w:noProof/>
                <w:webHidden/>
              </w:rPr>
              <w:t>5</w:t>
            </w:r>
            <w:r w:rsidR="00A03A2E">
              <w:rPr>
                <w:noProof/>
                <w:webHidden/>
              </w:rPr>
              <w:fldChar w:fldCharType="end"/>
            </w:r>
          </w:hyperlink>
        </w:p>
        <w:p w14:paraId="5BF610AA" w14:textId="5E3792CC" w:rsidR="00A03A2E" w:rsidRDefault="00DE1B85">
          <w:pPr>
            <w:pStyle w:val="TOC1"/>
            <w:rPr>
              <w:rFonts w:asciiTheme="minorHAnsi" w:eastAsiaTheme="minorEastAsia" w:hAnsiTheme="minorHAnsi" w:cstheme="minorBidi"/>
              <w:b w:val="0"/>
              <w:i w:val="0"/>
              <w:noProof/>
              <w:color w:val="auto"/>
              <w:sz w:val="22"/>
              <w:szCs w:val="22"/>
              <w:lang w:val="en-GB" w:eastAsia="en-GB"/>
            </w:rPr>
          </w:pPr>
          <w:hyperlink w:anchor="_Toc12296767" w:history="1">
            <w:r w:rsidR="00A03A2E" w:rsidRPr="00A50B57">
              <w:rPr>
                <w:rStyle w:val="Hyperlink"/>
                <w:noProof/>
              </w:rPr>
              <w:t>2</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Introduction</w:t>
            </w:r>
            <w:r w:rsidR="00A03A2E">
              <w:rPr>
                <w:noProof/>
                <w:webHidden/>
              </w:rPr>
              <w:tab/>
            </w:r>
            <w:r w:rsidR="00A03A2E">
              <w:rPr>
                <w:noProof/>
                <w:webHidden/>
              </w:rPr>
              <w:fldChar w:fldCharType="begin"/>
            </w:r>
            <w:r w:rsidR="00A03A2E">
              <w:rPr>
                <w:noProof/>
                <w:webHidden/>
              </w:rPr>
              <w:instrText xml:space="preserve"> PAGEREF _Toc12296767 \h </w:instrText>
            </w:r>
            <w:r w:rsidR="00A03A2E">
              <w:rPr>
                <w:noProof/>
                <w:webHidden/>
              </w:rPr>
            </w:r>
            <w:r w:rsidR="00A03A2E">
              <w:rPr>
                <w:noProof/>
                <w:webHidden/>
              </w:rPr>
              <w:fldChar w:fldCharType="separate"/>
            </w:r>
            <w:r w:rsidR="00A03A2E">
              <w:rPr>
                <w:noProof/>
                <w:webHidden/>
              </w:rPr>
              <w:t>6</w:t>
            </w:r>
            <w:r w:rsidR="00A03A2E">
              <w:rPr>
                <w:noProof/>
                <w:webHidden/>
              </w:rPr>
              <w:fldChar w:fldCharType="end"/>
            </w:r>
          </w:hyperlink>
        </w:p>
        <w:p w14:paraId="09EA2480" w14:textId="78870A14"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68" w:history="1">
            <w:r w:rsidR="00A03A2E" w:rsidRPr="00A50B57">
              <w:rPr>
                <w:rStyle w:val="Hyperlink"/>
                <w:noProof/>
              </w:rPr>
              <w:t>Structure of The Dissertation</w:t>
            </w:r>
            <w:r w:rsidR="00A03A2E">
              <w:rPr>
                <w:noProof/>
                <w:webHidden/>
              </w:rPr>
              <w:tab/>
            </w:r>
            <w:r w:rsidR="00A03A2E">
              <w:rPr>
                <w:noProof/>
                <w:webHidden/>
              </w:rPr>
              <w:fldChar w:fldCharType="begin"/>
            </w:r>
            <w:r w:rsidR="00A03A2E">
              <w:rPr>
                <w:noProof/>
                <w:webHidden/>
              </w:rPr>
              <w:instrText xml:space="preserve"> PAGEREF _Toc12296768 \h </w:instrText>
            </w:r>
            <w:r w:rsidR="00A03A2E">
              <w:rPr>
                <w:noProof/>
                <w:webHidden/>
              </w:rPr>
            </w:r>
            <w:r w:rsidR="00A03A2E">
              <w:rPr>
                <w:noProof/>
                <w:webHidden/>
              </w:rPr>
              <w:fldChar w:fldCharType="separate"/>
            </w:r>
            <w:r w:rsidR="00A03A2E">
              <w:rPr>
                <w:noProof/>
                <w:webHidden/>
              </w:rPr>
              <w:t>11</w:t>
            </w:r>
            <w:r w:rsidR="00A03A2E">
              <w:rPr>
                <w:noProof/>
                <w:webHidden/>
              </w:rPr>
              <w:fldChar w:fldCharType="end"/>
            </w:r>
          </w:hyperlink>
        </w:p>
        <w:p w14:paraId="7686F4B3" w14:textId="3C7A568F" w:rsidR="00A03A2E" w:rsidRDefault="00DE1B85">
          <w:pPr>
            <w:pStyle w:val="TOC1"/>
            <w:rPr>
              <w:rFonts w:asciiTheme="minorHAnsi" w:eastAsiaTheme="minorEastAsia" w:hAnsiTheme="minorHAnsi" w:cstheme="minorBidi"/>
              <w:b w:val="0"/>
              <w:i w:val="0"/>
              <w:noProof/>
              <w:color w:val="auto"/>
              <w:sz w:val="22"/>
              <w:szCs w:val="22"/>
              <w:lang w:val="en-GB" w:eastAsia="en-GB"/>
            </w:rPr>
          </w:pPr>
          <w:hyperlink w:anchor="_Toc12296769" w:history="1">
            <w:r w:rsidR="00A03A2E" w:rsidRPr="00A50B57">
              <w:rPr>
                <w:rStyle w:val="Hyperlink"/>
                <w:noProof/>
              </w:rPr>
              <w:t>3</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Essay 1: Work Structures of FLOSS Projects</w:t>
            </w:r>
            <w:r w:rsidR="00A03A2E">
              <w:rPr>
                <w:noProof/>
                <w:webHidden/>
              </w:rPr>
              <w:tab/>
            </w:r>
            <w:r w:rsidR="00A03A2E">
              <w:rPr>
                <w:noProof/>
                <w:webHidden/>
              </w:rPr>
              <w:fldChar w:fldCharType="begin"/>
            </w:r>
            <w:r w:rsidR="00A03A2E">
              <w:rPr>
                <w:noProof/>
                <w:webHidden/>
              </w:rPr>
              <w:instrText xml:space="preserve"> PAGEREF _Toc12296769 \h </w:instrText>
            </w:r>
            <w:r w:rsidR="00A03A2E">
              <w:rPr>
                <w:noProof/>
                <w:webHidden/>
              </w:rPr>
            </w:r>
            <w:r w:rsidR="00A03A2E">
              <w:rPr>
                <w:noProof/>
                <w:webHidden/>
              </w:rPr>
              <w:fldChar w:fldCharType="separate"/>
            </w:r>
            <w:r w:rsidR="00A03A2E">
              <w:rPr>
                <w:noProof/>
                <w:webHidden/>
              </w:rPr>
              <w:t>19</w:t>
            </w:r>
            <w:r w:rsidR="00A03A2E">
              <w:rPr>
                <w:noProof/>
                <w:webHidden/>
              </w:rPr>
              <w:fldChar w:fldCharType="end"/>
            </w:r>
          </w:hyperlink>
        </w:p>
        <w:p w14:paraId="32666BB1" w14:textId="69153450"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70" w:history="1">
            <w:r w:rsidR="00A03A2E" w:rsidRPr="00A50B57">
              <w:rPr>
                <w:rStyle w:val="Hyperlink"/>
                <w:noProof/>
              </w:rPr>
              <w:t>Abstract</w:t>
            </w:r>
            <w:r w:rsidR="00A03A2E">
              <w:rPr>
                <w:noProof/>
                <w:webHidden/>
              </w:rPr>
              <w:tab/>
            </w:r>
            <w:r w:rsidR="00A03A2E">
              <w:rPr>
                <w:noProof/>
                <w:webHidden/>
              </w:rPr>
              <w:fldChar w:fldCharType="begin"/>
            </w:r>
            <w:r w:rsidR="00A03A2E">
              <w:rPr>
                <w:noProof/>
                <w:webHidden/>
              </w:rPr>
              <w:instrText xml:space="preserve"> PAGEREF _Toc12296770 \h </w:instrText>
            </w:r>
            <w:r w:rsidR="00A03A2E">
              <w:rPr>
                <w:noProof/>
                <w:webHidden/>
              </w:rPr>
            </w:r>
            <w:r w:rsidR="00A03A2E">
              <w:rPr>
                <w:noProof/>
                <w:webHidden/>
              </w:rPr>
              <w:fldChar w:fldCharType="separate"/>
            </w:r>
            <w:r w:rsidR="00A03A2E">
              <w:rPr>
                <w:noProof/>
                <w:webHidden/>
              </w:rPr>
              <w:t>19</w:t>
            </w:r>
            <w:r w:rsidR="00A03A2E">
              <w:rPr>
                <w:noProof/>
                <w:webHidden/>
              </w:rPr>
              <w:fldChar w:fldCharType="end"/>
            </w:r>
          </w:hyperlink>
        </w:p>
        <w:p w14:paraId="1E3E3819" w14:textId="24411B03"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71" w:history="1">
            <w:r w:rsidR="00A03A2E" w:rsidRPr="00A50B57">
              <w:rPr>
                <w:rStyle w:val="Hyperlink"/>
                <w:noProof/>
              </w:rPr>
              <w:t>Introduction</w:t>
            </w:r>
            <w:r w:rsidR="00A03A2E">
              <w:rPr>
                <w:noProof/>
                <w:webHidden/>
              </w:rPr>
              <w:tab/>
            </w:r>
            <w:r w:rsidR="00A03A2E">
              <w:rPr>
                <w:noProof/>
                <w:webHidden/>
              </w:rPr>
              <w:fldChar w:fldCharType="begin"/>
            </w:r>
            <w:r w:rsidR="00A03A2E">
              <w:rPr>
                <w:noProof/>
                <w:webHidden/>
              </w:rPr>
              <w:instrText xml:space="preserve"> PAGEREF _Toc12296771 \h </w:instrText>
            </w:r>
            <w:r w:rsidR="00A03A2E">
              <w:rPr>
                <w:noProof/>
                <w:webHidden/>
              </w:rPr>
            </w:r>
            <w:r w:rsidR="00A03A2E">
              <w:rPr>
                <w:noProof/>
                <w:webHidden/>
              </w:rPr>
              <w:fldChar w:fldCharType="separate"/>
            </w:r>
            <w:r w:rsidR="00A03A2E">
              <w:rPr>
                <w:noProof/>
                <w:webHidden/>
              </w:rPr>
              <w:t>19</w:t>
            </w:r>
            <w:r w:rsidR="00A03A2E">
              <w:rPr>
                <w:noProof/>
                <w:webHidden/>
              </w:rPr>
              <w:fldChar w:fldCharType="end"/>
            </w:r>
          </w:hyperlink>
        </w:p>
        <w:p w14:paraId="53FAE5E8" w14:textId="5F68BCB6"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72" w:history="1">
            <w:r w:rsidR="00A03A2E" w:rsidRPr="00A50B57">
              <w:rPr>
                <w:rStyle w:val="Hyperlink"/>
                <w:noProof/>
              </w:rPr>
              <w:t>Conceptual Development</w:t>
            </w:r>
            <w:r w:rsidR="00A03A2E">
              <w:rPr>
                <w:noProof/>
                <w:webHidden/>
              </w:rPr>
              <w:tab/>
            </w:r>
            <w:r w:rsidR="00A03A2E">
              <w:rPr>
                <w:noProof/>
                <w:webHidden/>
              </w:rPr>
              <w:fldChar w:fldCharType="begin"/>
            </w:r>
            <w:r w:rsidR="00A03A2E">
              <w:rPr>
                <w:noProof/>
                <w:webHidden/>
              </w:rPr>
              <w:instrText xml:space="preserve"> PAGEREF _Toc12296772 \h </w:instrText>
            </w:r>
            <w:r w:rsidR="00A03A2E">
              <w:rPr>
                <w:noProof/>
                <w:webHidden/>
              </w:rPr>
            </w:r>
            <w:r w:rsidR="00A03A2E">
              <w:rPr>
                <w:noProof/>
                <w:webHidden/>
              </w:rPr>
              <w:fldChar w:fldCharType="separate"/>
            </w:r>
            <w:r w:rsidR="00A03A2E">
              <w:rPr>
                <w:noProof/>
                <w:webHidden/>
              </w:rPr>
              <w:t>22</w:t>
            </w:r>
            <w:r w:rsidR="00A03A2E">
              <w:rPr>
                <w:noProof/>
                <w:webHidden/>
              </w:rPr>
              <w:fldChar w:fldCharType="end"/>
            </w:r>
          </w:hyperlink>
        </w:p>
        <w:p w14:paraId="5B52D26A" w14:textId="757DA879" w:rsidR="00A03A2E" w:rsidRDefault="00DE1B85">
          <w:pPr>
            <w:pStyle w:val="TOC3"/>
            <w:rPr>
              <w:rFonts w:asciiTheme="minorHAnsi" w:eastAsiaTheme="minorEastAsia" w:hAnsiTheme="minorHAnsi" w:cstheme="minorBidi"/>
              <w:noProof/>
              <w:color w:val="auto"/>
              <w:sz w:val="22"/>
              <w:szCs w:val="22"/>
              <w:lang w:val="en-GB" w:eastAsia="en-GB"/>
            </w:rPr>
          </w:pPr>
          <w:hyperlink w:anchor="_Toc12296773" w:history="1">
            <w:r w:rsidR="00A03A2E" w:rsidRPr="00A50B57">
              <w:rPr>
                <w:rStyle w:val="Hyperlink"/>
                <w:noProof/>
              </w:rPr>
              <w:t>FLOSS Project Success</w:t>
            </w:r>
            <w:r w:rsidR="00A03A2E">
              <w:rPr>
                <w:noProof/>
                <w:webHidden/>
              </w:rPr>
              <w:tab/>
            </w:r>
            <w:r w:rsidR="00A03A2E">
              <w:rPr>
                <w:noProof/>
                <w:webHidden/>
              </w:rPr>
              <w:fldChar w:fldCharType="begin"/>
            </w:r>
            <w:r w:rsidR="00A03A2E">
              <w:rPr>
                <w:noProof/>
                <w:webHidden/>
              </w:rPr>
              <w:instrText xml:space="preserve"> PAGEREF _Toc12296773 \h </w:instrText>
            </w:r>
            <w:r w:rsidR="00A03A2E">
              <w:rPr>
                <w:noProof/>
                <w:webHidden/>
              </w:rPr>
            </w:r>
            <w:r w:rsidR="00A03A2E">
              <w:rPr>
                <w:noProof/>
                <w:webHidden/>
              </w:rPr>
              <w:fldChar w:fldCharType="separate"/>
            </w:r>
            <w:r w:rsidR="00A03A2E">
              <w:rPr>
                <w:noProof/>
                <w:webHidden/>
              </w:rPr>
              <w:t>22</w:t>
            </w:r>
            <w:r w:rsidR="00A03A2E">
              <w:rPr>
                <w:noProof/>
                <w:webHidden/>
              </w:rPr>
              <w:fldChar w:fldCharType="end"/>
            </w:r>
          </w:hyperlink>
        </w:p>
        <w:p w14:paraId="135F243F" w14:textId="55FA851F" w:rsidR="00A03A2E" w:rsidRDefault="00DE1B85">
          <w:pPr>
            <w:pStyle w:val="TOC3"/>
            <w:rPr>
              <w:rFonts w:asciiTheme="minorHAnsi" w:eastAsiaTheme="minorEastAsia" w:hAnsiTheme="minorHAnsi" w:cstheme="minorBidi"/>
              <w:noProof/>
              <w:color w:val="auto"/>
              <w:sz w:val="22"/>
              <w:szCs w:val="22"/>
              <w:lang w:val="en-GB" w:eastAsia="en-GB"/>
            </w:rPr>
          </w:pPr>
          <w:hyperlink w:anchor="_Toc12296774" w:history="1">
            <w:r w:rsidR="00A03A2E" w:rsidRPr="00A50B57">
              <w:rPr>
                <w:rStyle w:val="Hyperlink"/>
                <w:noProof/>
              </w:rPr>
              <w:t>Nature of Task Work in FLOSS projects</w:t>
            </w:r>
            <w:r w:rsidR="00A03A2E">
              <w:rPr>
                <w:noProof/>
                <w:webHidden/>
              </w:rPr>
              <w:tab/>
            </w:r>
            <w:r w:rsidR="00A03A2E">
              <w:rPr>
                <w:noProof/>
                <w:webHidden/>
              </w:rPr>
              <w:fldChar w:fldCharType="begin"/>
            </w:r>
            <w:r w:rsidR="00A03A2E">
              <w:rPr>
                <w:noProof/>
                <w:webHidden/>
              </w:rPr>
              <w:instrText xml:space="preserve"> PAGEREF _Toc12296774 \h </w:instrText>
            </w:r>
            <w:r w:rsidR="00A03A2E">
              <w:rPr>
                <w:noProof/>
                <w:webHidden/>
              </w:rPr>
            </w:r>
            <w:r w:rsidR="00A03A2E">
              <w:rPr>
                <w:noProof/>
                <w:webHidden/>
              </w:rPr>
              <w:fldChar w:fldCharType="separate"/>
            </w:r>
            <w:r w:rsidR="00A03A2E">
              <w:rPr>
                <w:noProof/>
                <w:webHidden/>
              </w:rPr>
              <w:t>23</w:t>
            </w:r>
            <w:r w:rsidR="00A03A2E">
              <w:rPr>
                <w:noProof/>
                <w:webHidden/>
              </w:rPr>
              <w:fldChar w:fldCharType="end"/>
            </w:r>
          </w:hyperlink>
        </w:p>
        <w:p w14:paraId="43FE4267" w14:textId="5AC20BA3" w:rsidR="00A03A2E" w:rsidRDefault="00DE1B85">
          <w:pPr>
            <w:pStyle w:val="TOC3"/>
            <w:rPr>
              <w:rFonts w:asciiTheme="minorHAnsi" w:eastAsiaTheme="minorEastAsia" w:hAnsiTheme="minorHAnsi" w:cstheme="minorBidi"/>
              <w:noProof/>
              <w:color w:val="auto"/>
              <w:sz w:val="22"/>
              <w:szCs w:val="22"/>
              <w:lang w:val="en-GB" w:eastAsia="en-GB"/>
            </w:rPr>
          </w:pPr>
          <w:hyperlink w:anchor="_Toc12296775" w:history="1">
            <w:r w:rsidR="00A03A2E" w:rsidRPr="00A50B57">
              <w:rPr>
                <w:rStyle w:val="Hyperlink"/>
                <w:noProof/>
              </w:rPr>
              <w:t>Organizational Ownership of FLOSS Projects</w:t>
            </w:r>
            <w:r w:rsidR="00A03A2E">
              <w:rPr>
                <w:noProof/>
                <w:webHidden/>
              </w:rPr>
              <w:tab/>
            </w:r>
            <w:r w:rsidR="00A03A2E">
              <w:rPr>
                <w:noProof/>
                <w:webHidden/>
              </w:rPr>
              <w:fldChar w:fldCharType="begin"/>
            </w:r>
            <w:r w:rsidR="00A03A2E">
              <w:rPr>
                <w:noProof/>
                <w:webHidden/>
              </w:rPr>
              <w:instrText xml:space="preserve"> PAGEREF _Toc12296775 \h </w:instrText>
            </w:r>
            <w:r w:rsidR="00A03A2E">
              <w:rPr>
                <w:noProof/>
                <w:webHidden/>
              </w:rPr>
            </w:r>
            <w:r w:rsidR="00A03A2E">
              <w:rPr>
                <w:noProof/>
                <w:webHidden/>
              </w:rPr>
              <w:fldChar w:fldCharType="separate"/>
            </w:r>
            <w:r w:rsidR="00A03A2E">
              <w:rPr>
                <w:noProof/>
                <w:webHidden/>
              </w:rPr>
              <w:t>28</w:t>
            </w:r>
            <w:r w:rsidR="00A03A2E">
              <w:rPr>
                <w:noProof/>
                <w:webHidden/>
              </w:rPr>
              <w:fldChar w:fldCharType="end"/>
            </w:r>
          </w:hyperlink>
        </w:p>
        <w:p w14:paraId="0C464821" w14:textId="1DF4B845"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76" w:history="1">
            <w:r w:rsidR="00A03A2E" w:rsidRPr="00A50B57">
              <w:rPr>
                <w:rStyle w:val="Hyperlink"/>
                <w:noProof/>
              </w:rPr>
              <w:t>Construct Development</w:t>
            </w:r>
            <w:r w:rsidR="00A03A2E">
              <w:rPr>
                <w:noProof/>
                <w:webHidden/>
              </w:rPr>
              <w:tab/>
            </w:r>
            <w:r w:rsidR="00A03A2E">
              <w:rPr>
                <w:noProof/>
                <w:webHidden/>
              </w:rPr>
              <w:fldChar w:fldCharType="begin"/>
            </w:r>
            <w:r w:rsidR="00A03A2E">
              <w:rPr>
                <w:noProof/>
                <w:webHidden/>
              </w:rPr>
              <w:instrText xml:space="preserve"> PAGEREF _Toc12296776 \h </w:instrText>
            </w:r>
            <w:r w:rsidR="00A03A2E">
              <w:rPr>
                <w:noProof/>
                <w:webHidden/>
              </w:rPr>
            </w:r>
            <w:r w:rsidR="00A03A2E">
              <w:rPr>
                <w:noProof/>
                <w:webHidden/>
              </w:rPr>
              <w:fldChar w:fldCharType="separate"/>
            </w:r>
            <w:r w:rsidR="00A03A2E">
              <w:rPr>
                <w:noProof/>
                <w:webHidden/>
              </w:rPr>
              <w:t>33</w:t>
            </w:r>
            <w:r w:rsidR="00A03A2E">
              <w:rPr>
                <w:noProof/>
                <w:webHidden/>
              </w:rPr>
              <w:fldChar w:fldCharType="end"/>
            </w:r>
          </w:hyperlink>
        </w:p>
        <w:p w14:paraId="7F49E43D" w14:textId="085CCDB8" w:rsidR="00A03A2E" w:rsidRDefault="00DE1B85">
          <w:pPr>
            <w:pStyle w:val="TOC3"/>
            <w:rPr>
              <w:rFonts w:asciiTheme="minorHAnsi" w:eastAsiaTheme="minorEastAsia" w:hAnsiTheme="minorHAnsi" w:cstheme="minorBidi"/>
              <w:noProof/>
              <w:color w:val="auto"/>
              <w:sz w:val="22"/>
              <w:szCs w:val="22"/>
              <w:lang w:val="en-GB" w:eastAsia="en-GB"/>
            </w:rPr>
          </w:pPr>
          <w:hyperlink w:anchor="_Toc12296777" w:history="1">
            <w:r w:rsidR="00A03A2E" w:rsidRPr="00A50B57">
              <w:rPr>
                <w:rStyle w:val="Hyperlink"/>
                <w:noProof/>
              </w:rPr>
              <w:t>Task</w:t>
            </w:r>
            <w:r w:rsidR="00A03A2E">
              <w:rPr>
                <w:noProof/>
                <w:webHidden/>
              </w:rPr>
              <w:tab/>
            </w:r>
            <w:r w:rsidR="00A03A2E">
              <w:rPr>
                <w:noProof/>
                <w:webHidden/>
              </w:rPr>
              <w:fldChar w:fldCharType="begin"/>
            </w:r>
            <w:r w:rsidR="00A03A2E">
              <w:rPr>
                <w:noProof/>
                <w:webHidden/>
              </w:rPr>
              <w:instrText xml:space="preserve"> PAGEREF _Toc12296777 \h </w:instrText>
            </w:r>
            <w:r w:rsidR="00A03A2E">
              <w:rPr>
                <w:noProof/>
                <w:webHidden/>
              </w:rPr>
            </w:r>
            <w:r w:rsidR="00A03A2E">
              <w:rPr>
                <w:noProof/>
                <w:webHidden/>
              </w:rPr>
              <w:fldChar w:fldCharType="separate"/>
            </w:r>
            <w:r w:rsidR="00A03A2E">
              <w:rPr>
                <w:noProof/>
                <w:webHidden/>
              </w:rPr>
              <w:t>34</w:t>
            </w:r>
            <w:r w:rsidR="00A03A2E">
              <w:rPr>
                <w:noProof/>
                <w:webHidden/>
              </w:rPr>
              <w:fldChar w:fldCharType="end"/>
            </w:r>
          </w:hyperlink>
        </w:p>
        <w:p w14:paraId="50C5F896" w14:textId="53C5558C" w:rsidR="00A03A2E" w:rsidRDefault="00DE1B85">
          <w:pPr>
            <w:pStyle w:val="TOC3"/>
            <w:rPr>
              <w:rFonts w:asciiTheme="minorHAnsi" w:eastAsiaTheme="minorEastAsia" w:hAnsiTheme="minorHAnsi" w:cstheme="minorBidi"/>
              <w:noProof/>
              <w:color w:val="auto"/>
              <w:sz w:val="22"/>
              <w:szCs w:val="22"/>
              <w:lang w:val="en-GB" w:eastAsia="en-GB"/>
            </w:rPr>
          </w:pPr>
          <w:hyperlink w:anchor="_Toc12296778" w:history="1">
            <w:r w:rsidR="00A03A2E" w:rsidRPr="00A50B57">
              <w:rPr>
                <w:rStyle w:val="Hyperlink"/>
                <w:noProof/>
              </w:rPr>
              <w:t>Version and Development Release</w:t>
            </w:r>
            <w:r w:rsidR="00A03A2E">
              <w:rPr>
                <w:noProof/>
                <w:webHidden/>
              </w:rPr>
              <w:tab/>
            </w:r>
            <w:r w:rsidR="00A03A2E">
              <w:rPr>
                <w:noProof/>
                <w:webHidden/>
              </w:rPr>
              <w:fldChar w:fldCharType="begin"/>
            </w:r>
            <w:r w:rsidR="00A03A2E">
              <w:rPr>
                <w:noProof/>
                <w:webHidden/>
              </w:rPr>
              <w:instrText xml:space="preserve"> PAGEREF _Toc12296778 \h </w:instrText>
            </w:r>
            <w:r w:rsidR="00A03A2E">
              <w:rPr>
                <w:noProof/>
                <w:webHidden/>
              </w:rPr>
            </w:r>
            <w:r w:rsidR="00A03A2E">
              <w:rPr>
                <w:noProof/>
                <w:webHidden/>
              </w:rPr>
              <w:fldChar w:fldCharType="separate"/>
            </w:r>
            <w:r w:rsidR="00A03A2E">
              <w:rPr>
                <w:noProof/>
                <w:webHidden/>
              </w:rPr>
              <w:t>34</w:t>
            </w:r>
            <w:r w:rsidR="00A03A2E">
              <w:rPr>
                <w:noProof/>
                <w:webHidden/>
              </w:rPr>
              <w:fldChar w:fldCharType="end"/>
            </w:r>
          </w:hyperlink>
        </w:p>
        <w:p w14:paraId="55DE7938" w14:textId="1D8E4222" w:rsidR="00A03A2E" w:rsidRDefault="00DE1B85">
          <w:pPr>
            <w:pStyle w:val="TOC3"/>
            <w:rPr>
              <w:rFonts w:asciiTheme="minorHAnsi" w:eastAsiaTheme="minorEastAsia" w:hAnsiTheme="minorHAnsi" w:cstheme="minorBidi"/>
              <w:noProof/>
              <w:color w:val="auto"/>
              <w:sz w:val="22"/>
              <w:szCs w:val="22"/>
              <w:lang w:val="en-GB" w:eastAsia="en-GB"/>
            </w:rPr>
          </w:pPr>
          <w:hyperlink w:anchor="_Toc12296779" w:history="1">
            <w:r w:rsidR="00A03A2E" w:rsidRPr="00A50B57">
              <w:rPr>
                <w:rStyle w:val="Hyperlink"/>
                <w:noProof/>
              </w:rPr>
              <w:t>Degree of Superposition</w:t>
            </w:r>
            <w:r w:rsidR="00A03A2E">
              <w:rPr>
                <w:noProof/>
                <w:webHidden/>
              </w:rPr>
              <w:tab/>
            </w:r>
            <w:r w:rsidR="00A03A2E">
              <w:rPr>
                <w:noProof/>
                <w:webHidden/>
              </w:rPr>
              <w:fldChar w:fldCharType="begin"/>
            </w:r>
            <w:r w:rsidR="00A03A2E">
              <w:rPr>
                <w:noProof/>
                <w:webHidden/>
              </w:rPr>
              <w:instrText xml:space="preserve"> PAGEREF _Toc12296779 \h </w:instrText>
            </w:r>
            <w:r w:rsidR="00A03A2E">
              <w:rPr>
                <w:noProof/>
                <w:webHidden/>
              </w:rPr>
            </w:r>
            <w:r w:rsidR="00A03A2E">
              <w:rPr>
                <w:noProof/>
                <w:webHidden/>
              </w:rPr>
              <w:fldChar w:fldCharType="separate"/>
            </w:r>
            <w:r w:rsidR="00A03A2E">
              <w:rPr>
                <w:noProof/>
                <w:webHidden/>
              </w:rPr>
              <w:t>35</w:t>
            </w:r>
            <w:r w:rsidR="00A03A2E">
              <w:rPr>
                <w:noProof/>
                <w:webHidden/>
              </w:rPr>
              <w:fldChar w:fldCharType="end"/>
            </w:r>
          </w:hyperlink>
        </w:p>
        <w:p w14:paraId="52DD344E" w14:textId="008B0A06"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80" w:history="1">
            <w:r w:rsidR="00A03A2E" w:rsidRPr="00A50B57">
              <w:rPr>
                <w:rStyle w:val="Hyperlink"/>
                <w:noProof/>
              </w:rPr>
              <w:t>Methodology</w:t>
            </w:r>
            <w:r w:rsidR="00A03A2E">
              <w:rPr>
                <w:noProof/>
                <w:webHidden/>
              </w:rPr>
              <w:tab/>
            </w:r>
            <w:r w:rsidR="00A03A2E">
              <w:rPr>
                <w:noProof/>
                <w:webHidden/>
              </w:rPr>
              <w:fldChar w:fldCharType="begin"/>
            </w:r>
            <w:r w:rsidR="00A03A2E">
              <w:rPr>
                <w:noProof/>
                <w:webHidden/>
              </w:rPr>
              <w:instrText xml:space="preserve"> PAGEREF _Toc12296780 \h </w:instrText>
            </w:r>
            <w:r w:rsidR="00A03A2E">
              <w:rPr>
                <w:noProof/>
                <w:webHidden/>
              </w:rPr>
            </w:r>
            <w:r w:rsidR="00A03A2E">
              <w:rPr>
                <w:noProof/>
                <w:webHidden/>
              </w:rPr>
              <w:fldChar w:fldCharType="separate"/>
            </w:r>
            <w:r w:rsidR="00A03A2E">
              <w:rPr>
                <w:noProof/>
                <w:webHidden/>
              </w:rPr>
              <w:t>37</w:t>
            </w:r>
            <w:r w:rsidR="00A03A2E">
              <w:rPr>
                <w:noProof/>
                <w:webHidden/>
              </w:rPr>
              <w:fldChar w:fldCharType="end"/>
            </w:r>
          </w:hyperlink>
        </w:p>
        <w:p w14:paraId="0B2C81CF" w14:textId="67FCA340" w:rsidR="00A03A2E" w:rsidRDefault="00DE1B85">
          <w:pPr>
            <w:pStyle w:val="TOC3"/>
            <w:rPr>
              <w:rFonts w:asciiTheme="minorHAnsi" w:eastAsiaTheme="minorEastAsia" w:hAnsiTheme="minorHAnsi" w:cstheme="minorBidi"/>
              <w:noProof/>
              <w:color w:val="auto"/>
              <w:sz w:val="22"/>
              <w:szCs w:val="22"/>
              <w:lang w:val="en-GB" w:eastAsia="en-GB"/>
            </w:rPr>
          </w:pPr>
          <w:hyperlink w:anchor="_Toc12296781" w:history="1">
            <w:r w:rsidR="00A03A2E" w:rsidRPr="00A50B57">
              <w:rPr>
                <w:rStyle w:val="Hyperlink"/>
                <w:noProof/>
              </w:rPr>
              <w:t>Data Collection</w:t>
            </w:r>
            <w:r w:rsidR="00A03A2E">
              <w:rPr>
                <w:noProof/>
                <w:webHidden/>
              </w:rPr>
              <w:tab/>
            </w:r>
            <w:r w:rsidR="00A03A2E">
              <w:rPr>
                <w:noProof/>
                <w:webHidden/>
              </w:rPr>
              <w:fldChar w:fldCharType="begin"/>
            </w:r>
            <w:r w:rsidR="00A03A2E">
              <w:rPr>
                <w:noProof/>
                <w:webHidden/>
              </w:rPr>
              <w:instrText xml:space="preserve"> PAGEREF _Toc12296781 \h </w:instrText>
            </w:r>
            <w:r w:rsidR="00A03A2E">
              <w:rPr>
                <w:noProof/>
                <w:webHidden/>
              </w:rPr>
            </w:r>
            <w:r w:rsidR="00A03A2E">
              <w:rPr>
                <w:noProof/>
                <w:webHidden/>
              </w:rPr>
              <w:fldChar w:fldCharType="separate"/>
            </w:r>
            <w:r w:rsidR="00A03A2E">
              <w:rPr>
                <w:noProof/>
                <w:webHidden/>
              </w:rPr>
              <w:t>37</w:t>
            </w:r>
            <w:r w:rsidR="00A03A2E">
              <w:rPr>
                <w:noProof/>
                <w:webHidden/>
              </w:rPr>
              <w:fldChar w:fldCharType="end"/>
            </w:r>
          </w:hyperlink>
        </w:p>
        <w:p w14:paraId="457CA423" w14:textId="262E7DF2" w:rsidR="00A03A2E" w:rsidRDefault="00DE1B85">
          <w:pPr>
            <w:pStyle w:val="TOC3"/>
            <w:rPr>
              <w:rFonts w:asciiTheme="minorHAnsi" w:eastAsiaTheme="minorEastAsia" w:hAnsiTheme="minorHAnsi" w:cstheme="minorBidi"/>
              <w:noProof/>
              <w:color w:val="auto"/>
              <w:sz w:val="22"/>
              <w:szCs w:val="22"/>
              <w:lang w:val="en-GB" w:eastAsia="en-GB"/>
            </w:rPr>
          </w:pPr>
          <w:hyperlink w:anchor="_Toc12296782" w:history="1">
            <w:r w:rsidR="00A03A2E" w:rsidRPr="00A50B57">
              <w:rPr>
                <w:rStyle w:val="Hyperlink"/>
                <w:noProof/>
              </w:rPr>
              <w:t>Measurement</w:t>
            </w:r>
            <w:r w:rsidR="00A03A2E">
              <w:rPr>
                <w:noProof/>
                <w:webHidden/>
              </w:rPr>
              <w:tab/>
            </w:r>
            <w:r w:rsidR="00A03A2E">
              <w:rPr>
                <w:noProof/>
                <w:webHidden/>
              </w:rPr>
              <w:fldChar w:fldCharType="begin"/>
            </w:r>
            <w:r w:rsidR="00A03A2E">
              <w:rPr>
                <w:noProof/>
                <w:webHidden/>
              </w:rPr>
              <w:instrText xml:space="preserve"> PAGEREF _Toc12296782 \h </w:instrText>
            </w:r>
            <w:r w:rsidR="00A03A2E">
              <w:rPr>
                <w:noProof/>
                <w:webHidden/>
              </w:rPr>
            </w:r>
            <w:r w:rsidR="00A03A2E">
              <w:rPr>
                <w:noProof/>
                <w:webHidden/>
              </w:rPr>
              <w:fldChar w:fldCharType="separate"/>
            </w:r>
            <w:r w:rsidR="00A03A2E">
              <w:rPr>
                <w:noProof/>
                <w:webHidden/>
              </w:rPr>
              <w:t>38</w:t>
            </w:r>
            <w:r w:rsidR="00A03A2E">
              <w:rPr>
                <w:noProof/>
                <w:webHidden/>
              </w:rPr>
              <w:fldChar w:fldCharType="end"/>
            </w:r>
          </w:hyperlink>
        </w:p>
        <w:p w14:paraId="59B1A68F" w14:textId="5C7B71AD" w:rsidR="00A03A2E" w:rsidRDefault="00DE1B85">
          <w:pPr>
            <w:pStyle w:val="TOC3"/>
            <w:rPr>
              <w:rFonts w:asciiTheme="minorHAnsi" w:eastAsiaTheme="minorEastAsia" w:hAnsiTheme="minorHAnsi" w:cstheme="minorBidi"/>
              <w:noProof/>
              <w:color w:val="auto"/>
              <w:sz w:val="22"/>
              <w:szCs w:val="22"/>
              <w:lang w:val="en-GB" w:eastAsia="en-GB"/>
            </w:rPr>
          </w:pPr>
          <w:hyperlink w:anchor="_Toc12296783" w:history="1">
            <w:r w:rsidR="00A03A2E" w:rsidRPr="00A50B57">
              <w:rPr>
                <w:rStyle w:val="Hyperlink"/>
                <w:noProof/>
              </w:rPr>
              <w:t>Analysis</w:t>
            </w:r>
            <w:r w:rsidR="00A03A2E">
              <w:rPr>
                <w:noProof/>
                <w:webHidden/>
              </w:rPr>
              <w:tab/>
            </w:r>
            <w:r w:rsidR="00A03A2E">
              <w:rPr>
                <w:noProof/>
                <w:webHidden/>
              </w:rPr>
              <w:fldChar w:fldCharType="begin"/>
            </w:r>
            <w:r w:rsidR="00A03A2E">
              <w:rPr>
                <w:noProof/>
                <w:webHidden/>
              </w:rPr>
              <w:instrText xml:space="preserve"> PAGEREF _Toc12296783 \h </w:instrText>
            </w:r>
            <w:r w:rsidR="00A03A2E">
              <w:rPr>
                <w:noProof/>
                <w:webHidden/>
              </w:rPr>
            </w:r>
            <w:r w:rsidR="00A03A2E">
              <w:rPr>
                <w:noProof/>
                <w:webHidden/>
              </w:rPr>
              <w:fldChar w:fldCharType="separate"/>
            </w:r>
            <w:r w:rsidR="00A03A2E">
              <w:rPr>
                <w:noProof/>
                <w:webHidden/>
              </w:rPr>
              <w:t>41</w:t>
            </w:r>
            <w:r w:rsidR="00A03A2E">
              <w:rPr>
                <w:noProof/>
                <w:webHidden/>
              </w:rPr>
              <w:fldChar w:fldCharType="end"/>
            </w:r>
          </w:hyperlink>
        </w:p>
        <w:p w14:paraId="0F4F9F9B" w14:textId="536867C9"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84" w:history="1">
            <w:r w:rsidR="00A03A2E" w:rsidRPr="00A50B57">
              <w:rPr>
                <w:rStyle w:val="Hyperlink"/>
                <w:noProof/>
              </w:rPr>
              <w:t>Models and Results</w:t>
            </w:r>
            <w:r w:rsidR="00A03A2E">
              <w:rPr>
                <w:noProof/>
                <w:webHidden/>
              </w:rPr>
              <w:tab/>
            </w:r>
            <w:r w:rsidR="00A03A2E">
              <w:rPr>
                <w:noProof/>
                <w:webHidden/>
              </w:rPr>
              <w:fldChar w:fldCharType="begin"/>
            </w:r>
            <w:r w:rsidR="00A03A2E">
              <w:rPr>
                <w:noProof/>
                <w:webHidden/>
              </w:rPr>
              <w:instrText xml:space="preserve"> PAGEREF _Toc12296784 \h </w:instrText>
            </w:r>
            <w:r w:rsidR="00A03A2E">
              <w:rPr>
                <w:noProof/>
                <w:webHidden/>
              </w:rPr>
            </w:r>
            <w:r w:rsidR="00A03A2E">
              <w:rPr>
                <w:noProof/>
                <w:webHidden/>
              </w:rPr>
              <w:fldChar w:fldCharType="separate"/>
            </w:r>
            <w:r w:rsidR="00A03A2E">
              <w:rPr>
                <w:noProof/>
                <w:webHidden/>
              </w:rPr>
              <w:t>42</w:t>
            </w:r>
            <w:r w:rsidR="00A03A2E">
              <w:rPr>
                <w:noProof/>
                <w:webHidden/>
              </w:rPr>
              <w:fldChar w:fldCharType="end"/>
            </w:r>
          </w:hyperlink>
        </w:p>
        <w:p w14:paraId="7CAAC71C" w14:textId="3D47E367" w:rsidR="00A03A2E" w:rsidRDefault="00DE1B85">
          <w:pPr>
            <w:pStyle w:val="TOC3"/>
            <w:rPr>
              <w:rFonts w:asciiTheme="minorHAnsi" w:eastAsiaTheme="minorEastAsia" w:hAnsiTheme="minorHAnsi" w:cstheme="minorBidi"/>
              <w:noProof/>
              <w:color w:val="auto"/>
              <w:sz w:val="22"/>
              <w:szCs w:val="22"/>
              <w:lang w:val="en-GB" w:eastAsia="en-GB"/>
            </w:rPr>
          </w:pPr>
          <w:hyperlink w:anchor="_Toc12296785" w:history="1">
            <w:r w:rsidR="00A03A2E" w:rsidRPr="00A50B57">
              <w:rPr>
                <w:rStyle w:val="Hyperlink"/>
                <w:noProof/>
              </w:rPr>
              <w:t>Hypothesis Linking the Degree of Superposition and Project Popularity</w:t>
            </w:r>
            <w:r w:rsidR="00A03A2E">
              <w:rPr>
                <w:noProof/>
                <w:webHidden/>
              </w:rPr>
              <w:tab/>
            </w:r>
            <w:r w:rsidR="00A03A2E">
              <w:rPr>
                <w:noProof/>
                <w:webHidden/>
              </w:rPr>
              <w:fldChar w:fldCharType="begin"/>
            </w:r>
            <w:r w:rsidR="00A03A2E">
              <w:rPr>
                <w:noProof/>
                <w:webHidden/>
              </w:rPr>
              <w:instrText xml:space="preserve"> PAGEREF _Toc12296785 \h </w:instrText>
            </w:r>
            <w:r w:rsidR="00A03A2E">
              <w:rPr>
                <w:noProof/>
                <w:webHidden/>
              </w:rPr>
            </w:r>
            <w:r w:rsidR="00A03A2E">
              <w:rPr>
                <w:noProof/>
                <w:webHidden/>
              </w:rPr>
              <w:fldChar w:fldCharType="separate"/>
            </w:r>
            <w:r w:rsidR="00A03A2E">
              <w:rPr>
                <w:noProof/>
                <w:webHidden/>
              </w:rPr>
              <w:t>44</w:t>
            </w:r>
            <w:r w:rsidR="00A03A2E">
              <w:rPr>
                <w:noProof/>
                <w:webHidden/>
              </w:rPr>
              <w:fldChar w:fldCharType="end"/>
            </w:r>
          </w:hyperlink>
        </w:p>
        <w:p w14:paraId="3EA57A27" w14:textId="022AEF7F" w:rsidR="00A03A2E" w:rsidRDefault="00DE1B85">
          <w:pPr>
            <w:pStyle w:val="TOC3"/>
            <w:rPr>
              <w:rFonts w:asciiTheme="minorHAnsi" w:eastAsiaTheme="minorEastAsia" w:hAnsiTheme="minorHAnsi" w:cstheme="minorBidi"/>
              <w:noProof/>
              <w:color w:val="auto"/>
              <w:sz w:val="22"/>
              <w:szCs w:val="22"/>
              <w:lang w:val="en-GB" w:eastAsia="en-GB"/>
            </w:rPr>
          </w:pPr>
          <w:hyperlink w:anchor="_Toc12296786" w:history="1">
            <w:r w:rsidR="00A03A2E" w:rsidRPr="00A50B57">
              <w:rPr>
                <w:rStyle w:val="Hyperlink"/>
                <w:noProof/>
              </w:rPr>
              <w:t>Hypothesis Linking Ownership and Project Popularity</w:t>
            </w:r>
            <w:r w:rsidR="00A03A2E">
              <w:rPr>
                <w:noProof/>
                <w:webHidden/>
              </w:rPr>
              <w:tab/>
            </w:r>
            <w:r w:rsidR="00A03A2E">
              <w:rPr>
                <w:noProof/>
                <w:webHidden/>
              </w:rPr>
              <w:fldChar w:fldCharType="begin"/>
            </w:r>
            <w:r w:rsidR="00A03A2E">
              <w:rPr>
                <w:noProof/>
                <w:webHidden/>
              </w:rPr>
              <w:instrText xml:space="preserve"> PAGEREF _Toc12296786 \h </w:instrText>
            </w:r>
            <w:r w:rsidR="00A03A2E">
              <w:rPr>
                <w:noProof/>
                <w:webHidden/>
              </w:rPr>
            </w:r>
            <w:r w:rsidR="00A03A2E">
              <w:rPr>
                <w:noProof/>
                <w:webHidden/>
              </w:rPr>
              <w:fldChar w:fldCharType="separate"/>
            </w:r>
            <w:r w:rsidR="00A03A2E">
              <w:rPr>
                <w:noProof/>
                <w:webHidden/>
              </w:rPr>
              <w:t>45</w:t>
            </w:r>
            <w:r w:rsidR="00A03A2E">
              <w:rPr>
                <w:noProof/>
                <w:webHidden/>
              </w:rPr>
              <w:fldChar w:fldCharType="end"/>
            </w:r>
          </w:hyperlink>
        </w:p>
        <w:p w14:paraId="6D4C031B" w14:textId="10556DEA" w:rsidR="00A03A2E" w:rsidRDefault="00DE1B85">
          <w:pPr>
            <w:pStyle w:val="TOC3"/>
            <w:rPr>
              <w:rFonts w:asciiTheme="minorHAnsi" w:eastAsiaTheme="minorEastAsia" w:hAnsiTheme="minorHAnsi" w:cstheme="minorBidi"/>
              <w:noProof/>
              <w:color w:val="auto"/>
              <w:sz w:val="22"/>
              <w:szCs w:val="22"/>
              <w:lang w:val="en-GB" w:eastAsia="en-GB"/>
            </w:rPr>
          </w:pPr>
          <w:hyperlink w:anchor="_Toc12296787" w:history="1">
            <w:r w:rsidR="00A03A2E" w:rsidRPr="00A50B57">
              <w:rPr>
                <w:rStyle w:val="Hyperlink"/>
                <w:noProof/>
              </w:rPr>
              <w:t>Negative Binomial Regression Model</w:t>
            </w:r>
            <w:r w:rsidR="00A03A2E">
              <w:rPr>
                <w:noProof/>
                <w:webHidden/>
              </w:rPr>
              <w:tab/>
            </w:r>
            <w:r w:rsidR="00A03A2E">
              <w:rPr>
                <w:noProof/>
                <w:webHidden/>
              </w:rPr>
              <w:fldChar w:fldCharType="begin"/>
            </w:r>
            <w:r w:rsidR="00A03A2E">
              <w:rPr>
                <w:noProof/>
                <w:webHidden/>
              </w:rPr>
              <w:instrText xml:space="preserve"> PAGEREF _Toc12296787 \h </w:instrText>
            </w:r>
            <w:r w:rsidR="00A03A2E">
              <w:rPr>
                <w:noProof/>
                <w:webHidden/>
              </w:rPr>
            </w:r>
            <w:r w:rsidR="00A03A2E">
              <w:rPr>
                <w:noProof/>
                <w:webHidden/>
              </w:rPr>
              <w:fldChar w:fldCharType="separate"/>
            </w:r>
            <w:r w:rsidR="00A03A2E">
              <w:rPr>
                <w:noProof/>
                <w:webHidden/>
              </w:rPr>
              <w:t>47</w:t>
            </w:r>
            <w:r w:rsidR="00A03A2E">
              <w:rPr>
                <w:noProof/>
                <w:webHidden/>
              </w:rPr>
              <w:fldChar w:fldCharType="end"/>
            </w:r>
          </w:hyperlink>
        </w:p>
        <w:p w14:paraId="182013F4" w14:textId="1DBD6994"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88" w:history="1">
            <w:r w:rsidR="00A03A2E" w:rsidRPr="00A50B57">
              <w:rPr>
                <w:rStyle w:val="Hyperlink"/>
                <w:noProof/>
              </w:rPr>
              <w:t>Supplementary Analyses for Robustness</w:t>
            </w:r>
            <w:r w:rsidR="00A03A2E">
              <w:rPr>
                <w:noProof/>
                <w:webHidden/>
              </w:rPr>
              <w:tab/>
            </w:r>
            <w:r w:rsidR="00A03A2E">
              <w:rPr>
                <w:noProof/>
                <w:webHidden/>
              </w:rPr>
              <w:fldChar w:fldCharType="begin"/>
            </w:r>
            <w:r w:rsidR="00A03A2E">
              <w:rPr>
                <w:noProof/>
                <w:webHidden/>
              </w:rPr>
              <w:instrText xml:space="preserve"> PAGEREF _Toc12296788 \h </w:instrText>
            </w:r>
            <w:r w:rsidR="00A03A2E">
              <w:rPr>
                <w:noProof/>
                <w:webHidden/>
              </w:rPr>
            </w:r>
            <w:r w:rsidR="00A03A2E">
              <w:rPr>
                <w:noProof/>
                <w:webHidden/>
              </w:rPr>
              <w:fldChar w:fldCharType="separate"/>
            </w:r>
            <w:r w:rsidR="00A03A2E">
              <w:rPr>
                <w:noProof/>
                <w:webHidden/>
              </w:rPr>
              <w:t>48</w:t>
            </w:r>
            <w:r w:rsidR="00A03A2E">
              <w:rPr>
                <w:noProof/>
                <w:webHidden/>
              </w:rPr>
              <w:fldChar w:fldCharType="end"/>
            </w:r>
          </w:hyperlink>
        </w:p>
        <w:p w14:paraId="21AA35E9" w14:textId="4CB5BC43" w:rsidR="00A03A2E" w:rsidRDefault="00DE1B85">
          <w:pPr>
            <w:pStyle w:val="TOC3"/>
            <w:rPr>
              <w:rFonts w:asciiTheme="minorHAnsi" w:eastAsiaTheme="minorEastAsia" w:hAnsiTheme="minorHAnsi" w:cstheme="minorBidi"/>
              <w:noProof/>
              <w:color w:val="auto"/>
              <w:sz w:val="22"/>
              <w:szCs w:val="22"/>
              <w:lang w:val="en-GB" w:eastAsia="en-GB"/>
            </w:rPr>
          </w:pPr>
          <w:hyperlink w:anchor="_Toc12296789" w:history="1">
            <w:r w:rsidR="00A03A2E" w:rsidRPr="00A50B57">
              <w:rPr>
                <w:rStyle w:val="Hyperlink"/>
                <w:noProof/>
              </w:rPr>
              <w:t>Tests for Model Specification</w:t>
            </w:r>
            <w:r w:rsidR="00A03A2E">
              <w:rPr>
                <w:noProof/>
                <w:webHidden/>
              </w:rPr>
              <w:tab/>
            </w:r>
            <w:r w:rsidR="00A03A2E">
              <w:rPr>
                <w:noProof/>
                <w:webHidden/>
              </w:rPr>
              <w:fldChar w:fldCharType="begin"/>
            </w:r>
            <w:r w:rsidR="00A03A2E">
              <w:rPr>
                <w:noProof/>
                <w:webHidden/>
              </w:rPr>
              <w:instrText xml:space="preserve"> PAGEREF _Toc12296789 \h </w:instrText>
            </w:r>
            <w:r w:rsidR="00A03A2E">
              <w:rPr>
                <w:noProof/>
                <w:webHidden/>
              </w:rPr>
            </w:r>
            <w:r w:rsidR="00A03A2E">
              <w:rPr>
                <w:noProof/>
                <w:webHidden/>
              </w:rPr>
              <w:fldChar w:fldCharType="separate"/>
            </w:r>
            <w:r w:rsidR="00A03A2E">
              <w:rPr>
                <w:noProof/>
                <w:webHidden/>
              </w:rPr>
              <w:t>48</w:t>
            </w:r>
            <w:r w:rsidR="00A03A2E">
              <w:rPr>
                <w:noProof/>
                <w:webHidden/>
              </w:rPr>
              <w:fldChar w:fldCharType="end"/>
            </w:r>
          </w:hyperlink>
        </w:p>
        <w:p w14:paraId="19E2DCF3" w14:textId="25E1AF82" w:rsidR="00A03A2E" w:rsidRDefault="00DE1B85">
          <w:pPr>
            <w:pStyle w:val="TOC3"/>
            <w:rPr>
              <w:rFonts w:asciiTheme="minorHAnsi" w:eastAsiaTheme="minorEastAsia" w:hAnsiTheme="minorHAnsi" w:cstheme="minorBidi"/>
              <w:noProof/>
              <w:color w:val="auto"/>
              <w:sz w:val="22"/>
              <w:szCs w:val="22"/>
              <w:lang w:val="en-GB" w:eastAsia="en-GB"/>
            </w:rPr>
          </w:pPr>
          <w:hyperlink w:anchor="_Toc12296790" w:history="1">
            <w:r w:rsidR="00A03A2E" w:rsidRPr="00A50B57">
              <w:rPr>
                <w:rStyle w:val="Hyperlink"/>
                <w:noProof/>
              </w:rPr>
              <w:t>Test for the Dependent Variable – Survival Analysis</w:t>
            </w:r>
            <w:r w:rsidR="00A03A2E">
              <w:rPr>
                <w:noProof/>
                <w:webHidden/>
              </w:rPr>
              <w:tab/>
            </w:r>
            <w:r w:rsidR="00A03A2E">
              <w:rPr>
                <w:noProof/>
                <w:webHidden/>
              </w:rPr>
              <w:fldChar w:fldCharType="begin"/>
            </w:r>
            <w:r w:rsidR="00A03A2E">
              <w:rPr>
                <w:noProof/>
                <w:webHidden/>
              </w:rPr>
              <w:instrText xml:space="preserve"> PAGEREF _Toc12296790 \h </w:instrText>
            </w:r>
            <w:r w:rsidR="00A03A2E">
              <w:rPr>
                <w:noProof/>
                <w:webHidden/>
              </w:rPr>
            </w:r>
            <w:r w:rsidR="00A03A2E">
              <w:rPr>
                <w:noProof/>
                <w:webHidden/>
              </w:rPr>
              <w:fldChar w:fldCharType="separate"/>
            </w:r>
            <w:r w:rsidR="00A03A2E">
              <w:rPr>
                <w:noProof/>
                <w:webHidden/>
              </w:rPr>
              <w:t>48</w:t>
            </w:r>
            <w:r w:rsidR="00A03A2E">
              <w:rPr>
                <w:noProof/>
                <w:webHidden/>
              </w:rPr>
              <w:fldChar w:fldCharType="end"/>
            </w:r>
          </w:hyperlink>
        </w:p>
        <w:p w14:paraId="2F431DAF" w14:textId="193E51CD" w:rsidR="00A03A2E" w:rsidRDefault="00DE1B85">
          <w:pPr>
            <w:pStyle w:val="TOC3"/>
            <w:rPr>
              <w:rFonts w:asciiTheme="minorHAnsi" w:eastAsiaTheme="minorEastAsia" w:hAnsiTheme="minorHAnsi" w:cstheme="minorBidi"/>
              <w:noProof/>
              <w:color w:val="auto"/>
              <w:sz w:val="22"/>
              <w:szCs w:val="22"/>
              <w:lang w:val="en-GB" w:eastAsia="en-GB"/>
            </w:rPr>
          </w:pPr>
          <w:hyperlink w:anchor="_Toc12296791" w:history="1">
            <w:r w:rsidR="00A03A2E" w:rsidRPr="00A50B57">
              <w:rPr>
                <w:rStyle w:val="Hyperlink"/>
                <w:noProof/>
              </w:rPr>
              <w:t>Test for Nature and Treatment of Data – Falsification Test</w:t>
            </w:r>
            <w:r w:rsidR="00A03A2E">
              <w:rPr>
                <w:noProof/>
                <w:webHidden/>
              </w:rPr>
              <w:tab/>
            </w:r>
            <w:r w:rsidR="00A03A2E">
              <w:rPr>
                <w:noProof/>
                <w:webHidden/>
              </w:rPr>
              <w:fldChar w:fldCharType="begin"/>
            </w:r>
            <w:r w:rsidR="00A03A2E">
              <w:rPr>
                <w:noProof/>
                <w:webHidden/>
              </w:rPr>
              <w:instrText xml:space="preserve"> PAGEREF _Toc12296791 \h </w:instrText>
            </w:r>
            <w:r w:rsidR="00A03A2E">
              <w:rPr>
                <w:noProof/>
                <w:webHidden/>
              </w:rPr>
            </w:r>
            <w:r w:rsidR="00A03A2E">
              <w:rPr>
                <w:noProof/>
                <w:webHidden/>
              </w:rPr>
              <w:fldChar w:fldCharType="separate"/>
            </w:r>
            <w:r w:rsidR="00A03A2E">
              <w:rPr>
                <w:noProof/>
                <w:webHidden/>
              </w:rPr>
              <w:t>49</w:t>
            </w:r>
            <w:r w:rsidR="00A03A2E">
              <w:rPr>
                <w:noProof/>
                <w:webHidden/>
              </w:rPr>
              <w:fldChar w:fldCharType="end"/>
            </w:r>
          </w:hyperlink>
        </w:p>
        <w:p w14:paraId="3CD6A063" w14:textId="567B57F6"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92" w:history="1">
            <w:r w:rsidR="00A03A2E" w:rsidRPr="00A50B57">
              <w:rPr>
                <w:rStyle w:val="Hyperlink"/>
                <w:noProof/>
              </w:rPr>
              <w:t>Discussion and Contributions</w:t>
            </w:r>
            <w:r w:rsidR="00A03A2E">
              <w:rPr>
                <w:noProof/>
                <w:webHidden/>
              </w:rPr>
              <w:tab/>
            </w:r>
            <w:r w:rsidR="00A03A2E">
              <w:rPr>
                <w:noProof/>
                <w:webHidden/>
              </w:rPr>
              <w:fldChar w:fldCharType="begin"/>
            </w:r>
            <w:r w:rsidR="00A03A2E">
              <w:rPr>
                <w:noProof/>
                <w:webHidden/>
              </w:rPr>
              <w:instrText xml:space="preserve"> PAGEREF _Toc12296792 \h </w:instrText>
            </w:r>
            <w:r w:rsidR="00A03A2E">
              <w:rPr>
                <w:noProof/>
                <w:webHidden/>
              </w:rPr>
            </w:r>
            <w:r w:rsidR="00A03A2E">
              <w:rPr>
                <w:noProof/>
                <w:webHidden/>
              </w:rPr>
              <w:fldChar w:fldCharType="separate"/>
            </w:r>
            <w:r w:rsidR="00A03A2E">
              <w:rPr>
                <w:noProof/>
                <w:webHidden/>
              </w:rPr>
              <w:t>51</w:t>
            </w:r>
            <w:r w:rsidR="00A03A2E">
              <w:rPr>
                <w:noProof/>
                <w:webHidden/>
              </w:rPr>
              <w:fldChar w:fldCharType="end"/>
            </w:r>
          </w:hyperlink>
        </w:p>
        <w:p w14:paraId="10D3B954" w14:textId="2D7685A4" w:rsidR="00A03A2E" w:rsidRDefault="00DE1B85">
          <w:pPr>
            <w:pStyle w:val="TOC3"/>
            <w:rPr>
              <w:rFonts w:asciiTheme="minorHAnsi" w:eastAsiaTheme="minorEastAsia" w:hAnsiTheme="minorHAnsi" w:cstheme="minorBidi"/>
              <w:noProof/>
              <w:color w:val="auto"/>
              <w:sz w:val="22"/>
              <w:szCs w:val="22"/>
              <w:lang w:val="en-GB" w:eastAsia="en-GB"/>
            </w:rPr>
          </w:pPr>
          <w:hyperlink w:anchor="_Toc12296793" w:history="1">
            <w:r w:rsidR="00A03A2E" w:rsidRPr="00A50B57">
              <w:rPr>
                <w:rStyle w:val="Hyperlink"/>
                <w:noProof/>
              </w:rPr>
              <w:t>Implications</w:t>
            </w:r>
            <w:r w:rsidR="00A03A2E">
              <w:rPr>
                <w:noProof/>
                <w:webHidden/>
              </w:rPr>
              <w:tab/>
            </w:r>
            <w:r w:rsidR="00A03A2E">
              <w:rPr>
                <w:noProof/>
                <w:webHidden/>
              </w:rPr>
              <w:fldChar w:fldCharType="begin"/>
            </w:r>
            <w:r w:rsidR="00A03A2E">
              <w:rPr>
                <w:noProof/>
                <w:webHidden/>
              </w:rPr>
              <w:instrText xml:space="preserve"> PAGEREF _Toc12296793 \h </w:instrText>
            </w:r>
            <w:r w:rsidR="00A03A2E">
              <w:rPr>
                <w:noProof/>
                <w:webHidden/>
              </w:rPr>
            </w:r>
            <w:r w:rsidR="00A03A2E">
              <w:rPr>
                <w:noProof/>
                <w:webHidden/>
              </w:rPr>
              <w:fldChar w:fldCharType="separate"/>
            </w:r>
            <w:r w:rsidR="00A03A2E">
              <w:rPr>
                <w:noProof/>
                <w:webHidden/>
              </w:rPr>
              <w:t>53</w:t>
            </w:r>
            <w:r w:rsidR="00A03A2E">
              <w:rPr>
                <w:noProof/>
                <w:webHidden/>
              </w:rPr>
              <w:fldChar w:fldCharType="end"/>
            </w:r>
          </w:hyperlink>
        </w:p>
        <w:p w14:paraId="25798A4F" w14:textId="12357B50" w:rsidR="00A03A2E" w:rsidRDefault="00DE1B85">
          <w:pPr>
            <w:pStyle w:val="TOC3"/>
            <w:rPr>
              <w:rFonts w:asciiTheme="minorHAnsi" w:eastAsiaTheme="minorEastAsia" w:hAnsiTheme="minorHAnsi" w:cstheme="minorBidi"/>
              <w:noProof/>
              <w:color w:val="auto"/>
              <w:sz w:val="22"/>
              <w:szCs w:val="22"/>
              <w:lang w:val="en-GB" w:eastAsia="en-GB"/>
            </w:rPr>
          </w:pPr>
          <w:hyperlink w:anchor="_Toc12296794" w:history="1">
            <w:r w:rsidR="00A03A2E" w:rsidRPr="00A50B57">
              <w:rPr>
                <w:rStyle w:val="Hyperlink"/>
                <w:noProof/>
              </w:rPr>
              <w:t>Limitations and Directions for Future Research</w:t>
            </w:r>
            <w:r w:rsidR="00A03A2E">
              <w:rPr>
                <w:noProof/>
                <w:webHidden/>
              </w:rPr>
              <w:tab/>
            </w:r>
            <w:r w:rsidR="00A03A2E">
              <w:rPr>
                <w:noProof/>
                <w:webHidden/>
              </w:rPr>
              <w:fldChar w:fldCharType="begin"/>
            </w:r>
            <w:r w:rsidR="00A03A2E">
              <w:rPr>
                <w:noProof/>
                <w:webHidden/>
              </w:rPr>
              <w:instrText xml:space="preserve"> PAGEREF _Toc12296794 \h </w:instrText>
            </w:r>
            <w:r w:rsidR="00A03A2E">
              <w:rPr>
                <w:noProof/>
                <w:webHidden/>
              </w:rPr>
            </w:r>
            <w:r w:rsidR="00A03A2E">
              <w:rPr>
                <w:noProof/>
                <w:webHidden/>
              </w:rPr>
              <w:fldChar w:fldCharType="separate"/>
            </w:r>
            <w:r w:rsidR="00A03A2E">
              <w:rPr>
                <w:noProof/>
                <w:webHidden/>
              </w:rPr>
              <w:t>55</w:t>
            </w:r>
            <w:r w:rsidR="00A03A2E">
              <w:rPr>
                <w:noProof/>
                <w:webHidden/>
              </w:rPr>
              <w:fldChar w:fldCharType="end"/>
            </w:r>
          </w:hyperlink>
        </w:p>
        <w:p w14:paraId="42BBB46B" w14:textId="27E9F901" w:rsidR="00A03A2E" w:rsidRDefault="00DE1B85">
          <w:pPr>
            <w:pStyle w:val="TOC1"/>
            <w:rPr>
              <w:rFonts w:asciiTheme="minorHAnsi" w:eastAsiaTheme="minorEastAsia" w:hAnsiTheme="minorHAnsi" w:cstheme="minorBidi"/>
              <w:b w:val="0"/>
              <w:i w:val="0"/>
              <w:noProof/>
              <w:color w:val="auto"/>
              <w:sz w:val="22"/>
              <w:szCs w:val="22"/>
              <w:lang w:val="en-GB" w:eastAsia="en-GB"/>
            </w:rPr>
          </w:pPr>
          <w:hyperlink w:anchor="_Toc12296795" w:history="1">
            <w:r w:rsidR="00A03A2E" w:rsidRPr="00A50B57">
              <w:rPr>
                <w:rStyle w:val="Hyperlink"/>
                <w:noProof/>
              </w:rPr>
              <w:t>4</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Essay 2: Team Composition and Governance</w:t>
            </w:r>
            <w:r w:rsidR="00A03A2E">
              <w:rPr>
                <w:noProof/>
                <w:webHidden/>
              </w:rPr>
              <w:tab/>
            </w:r>
            <w:r w:rsidR="00A03A2E">
              <w:rPr>
                <w:noProof/>
                <w:webHidden/>
              </w:rPr>
              <w:fldChar w:fldCharType="begin"/>
            </w:r>
            <w:r w:rsidR="00A03A2E">
              <w:rPr>
                <w:noProof/>
                <w:webHidden/>
              </w:rPr>
              <w:instrText xml:space="preserve"> PAGEREF _Toc12296795 \h </w:instrText>
            </w:r>
            <w:r w:rsidR="00A03A2E">
              <w:rPr>
                <w:noProof/>
                <w:webHidden/>
              </w:rPr>
            </w:r>
            <w:r w:rsidR="00A03A2E">
              <w:rPr>
                <w:noProof/>
                <w:webHidden/>
              </w:rPr>
              <w:fldChar w:fldCharType="separate"/>
            </w:r>
            <w:r w:rsidR="00A03A2E">
              <w:rPr>
                <w:noProof/>
                <w:webHidden/>
              </w:rPr>
              <w:t>58</w:t>
            </w:r>
            <w:r w:rsidR="00A03A2E">
              <w:rPr>
                <w:noProof/>
                <w:webHidden/>
              </w:rPr>
              <w:fldChar w:fldCharType="end"/>
            </w:r>
          </w:hyperlink>
        </w:p>
        <w:p w14:paraId="36053DCB" w14:textId="12914B9E"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96" w:history="1">
            <w:r w:rsidR="00A03A2E" w:rsidRPr="00A50B57">
              <w:rPr>
                <w:rStyle w:val="Hyperlink"/>
                <w:noProof/>
              </w:rPr>
              <w:t>Abstract</w:t>
            </w:r>
            <w:r w:rsidR="00A03A2E">
              <w:rPr>
                <w:noProof/>
                <w:webHidden/>
              </w:rPr>
              <w:tab/>
            </w:r>
            <w:r w:rsidR="00A03A2E">
              <w:rPr>
                <w:noProof/>
                <w:webHidden/>
              </w:rPr>
              <w:fldChar w:fldCharType="begin"/>
            </w:r>
            <w:r w:rsidR="00A03A2E">
              <w:rPr>
                <w:noProof/>
                <w:webHidden/>
              </w:rPr>
              <w:instrText xml:space="preserve"> PAGEREF _Toc12296796 \h </w:instrText>
            </w:r>
            <w:r w:rsidR="00A03A2E">
              <w:rPr>
                <w:noProof/>
                <w:webHidden/>
              </w:rPr>
            </w:r>
            <w:r w:rsidR="00A03A2E">
              <w:rPr>
                <w:noProof/>
                <w:webHidden/>
              </w:rPr>
              <w:fldChar w:fldCharType="separate"/>
            </w:r>
            <w:r w:rsidR="00A03A2E">
              <w:rPr>
                <w:noProof/>
                <w:webHidden/>
              </w:rPr>
              <w:t>58</w:t>
            </w:r>
            <w:r w:rsidR="00A03A2E">
              <w:rPr>
                <w:noProof/>
                <w:webHidden/>
              </w:rPr>
              <w:fldChar w:fldCharType="end"/>
            </w:r>
          </w:hyperlink>
        </w:p>
        <w:p w14:paraId="0220752F" w14:textId="69D047B7"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97" w:history="1">
            <w:r w:rsidR="00A03A2E" w:rsidRPr="00A50B57">
              <w:rPr>
                <w:rStyle w:val="Hyperlink"/>
                <w:noProof/>
              </w:rPr>
              <w:t>Introduction</w:t>
            </w:r>
            <w:r w:rsidR="00A03A2E">
              <w:rPr>
                <w:noProof/>
                <w:webHidden/>
              </w:rPr>
              <w:tab/>
            </w:r>
            <w:r w:rsidR="00A03A2E">
              <w:rPr>
                <w:noProof/>
                <w:webHidden/>
              </w:rPr>
              <w:fldChar w:fldCharType="begin"/>
            </w:r>
            <w:r w:rsidR="00A03A2E">
              <w:rPr>
                <w:noProof/>
                <w:webHidden/>
              </w:rPr>
              <w:instrText xml:space="preserve"> PAGEREF _Toc12296797 \h </w:instrText>
            </w:r>
            <w:r w:rsidR="00A03A2E">
              <w:rPr>
                <w:noProof/>
                <w:webHidden/>
              </w:rPr>
            </w:r>
            <w:r w:rsidR="00A03A2E">
              <w:rPr>
                <w:noProof/>
                <w:webHidden/>
              </w:rPr>
              <w:fldChar w:fldCharType="separate"/>
            </w:r>
            <w:r w:rsidR="00A03A2E">
              <w:rPr>
                <w:noProof/>
                <w:webHidden/>
              </w:rPr>
              <w:t>58</w:t>
            </w:r>
            <w:r w:rsidR="00A03A2E">
              <w:rPr>
                <w:noProof/>
                <w:webHidden/>
              </w:rPr>
              <w:fldChar w:fldCharType="end"/>
            </w:r>
          </w:hyperlink>
        </w:p>
        <w:p w14:paraId="323C36C9" w14:textId="2BDD8209"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98" w:history="1">
            <w:r w:rsidR="00A03A2E" w:rsidRPr="00A50B57">
              <w:rPr>
                <w:rStyle w:val="Hyperlink"/>
                <w:noProof/>
              </w:rPr>
              <w:t>Theoretical Background</w:t>
            </w:r>
            <w:r w:rsidR="00A03A2E">
              <w:rPr>
                <w:noProof/>
                <w:webHidden/>
              </w:rPr>
              <w:tab/>
            </w:r>
            <w:r w:rsidR="00A03A2E">
              <w:rPr>
                <w:noProof/>
                <w:webHidden/>
              </w:rPr>
              <w:fldChar w:fldCharType="begin"/>
            </w:r>
            <w:r w:rsidR="00A03A2E">
              <w:rPr>
                <w:noProof/>
                <w:webHidden/>
              </w:rPr>
              <w:instrText xml:space="preserve"> PAGEREF _Toc12296798 \h </w:instrText>
            </w:r>
            <w:r w:rsidR="00A03A2E">
              <w:rPr>
                <w:noProof/>
                <w:webHidden/>
              </w:rPr>
            </w:r>
            <w:r w:rsidR="00A03A2E">
              <w:rPr>
                <w:noProof/>
                <w:webHidden/>
              </w:rPr>
              <w:fldChar w:fldCharType="separate"/>
            </w:r>
            <w:r w:rsidR="00A03A2E">
              <w:rPr>
                <w:noProof/>
                <w:webHidden/>
              </w:rPr>
              <w:t>61</w:t>
            </w:r>
            <w:r w:rsidR="00A03A2E">
              <w:rPr>
                <w:noProof/>
                <w:webHidden/>
              </w:rPr>
              <w:fldChar w:fldCharType="end"/>
            </w:r>
          </w:hyperlink>
        </w:p>
        <w:p w14:paraId="4B0E8507" w14:textId="6E5584E6" w:rsidR="00A03A2E" w:rsidRDefault="00DE1B85">
          <w:pPr>
            <w:pStyle w:val="TOC3"/>
            <w:rPr>
              <w:rFonts w:asciiTheme="minorHAnsi" w:eastAsiaTheme="minorEastAsia" w:hAnsiTheme="minorHAnsi" w:cstheme="minorBidi"/>
              <w:noProof/>
              <w:color w:val="auto"/>
              <w:sz w:val="22"/>
              <w:szCs w:val="22"/>
              <w:lang w:val="en-GB" w:eastAsia="en-GB"/>
            </w:rPr>
          </w:pPr>
          <w:hyperlink w:anchor="_Toc12296799" w:history="1">
            <w:r w:rsidR="00A03A2E" w:rsidRPr="00A50B57">
              <w:rPr>
                <w:rStyle w:val="Hyperlink"/>
                <w:noProof/>
              </w:rPr>
              <w:t>Contributor type and team composition</w:t>
            </w:r>
            <w:r w:rsidR="00A03A2E">
              <w:rPr>
                <w:noProof/>
                <w:webHidden/>
              </w:rPr>
              <w:tab/>
            </w:r>
            <w:r w:rsidR="00A03A2E">
              <w:rPr>
                <w:noProof/>
                <w:webHidden/>
              </w:rPr>
              <w:fldChar w:fldCharType="begin"/>
            </w:r>
            <w:r w:rsidR="00A03A2E">
              <w:rPr>
                <w:noProof/>
                <w:webHidden/>
              </w:rPr>
              <w:instrText xml:space="preserve"> PAGEREF _Toc12296799 \h </w:instrText>
            </w:r>
            <w:r w:rsidR="00A03A2E">
              <w:rPr>
                <w:noProof/>
                <w:webHidden/>
              </w:rPr>
            </w:r>
            <w:r w:rsidR="00A03A2E">
              <w:rPr>
                <w:noProof/>
                <w:webHidden/>
              </w:rPr>
              <w:fldChar w:fldCharType="separate"/>
            </w:r>
            <w:r w:rsidR="00A03A2E">
              <w:rPr>
                <w:noProof/>
                <w:webHidden/>
              </w:rPr>
              <w:t>61</w:t>
            </w:r>
            <w:r w:rsidR="00A03A2E">
              <w:rPr>
                <w:noProof/>
                <w:webHidden/>
              </w:rPr>
              <w:fldChar w:fldCharType="end"/>
            </w:r>
          </w:hyperlink>
        </w:p>
        <w:p w14:paraId="07123D61" w14:textId="2ADB78FF" w:rsidR="00A03A2E" w:rsidRDefault="00DE1B85">
          <w:pPr>
            <w:pStyle w:val="TOC3"/>
            <w:rPr>
              <w:rFonts w:asciiTheme="minorHAnsi" w:eastAsiaTheme="minorEastAsia" w:hAnsiTheme="minorHAnsi" w:cstheme="minorBidi"/>
              <w:noProof/>
              <w:color w:val="auto"/>
              <w:sz w:val="22"/>
              <w:szCs w:val="22"/>
              <w:lang w:val="en-GB" w:eastAsia="en-GB"/>
            </w:rPr>
          </w:pPr>
          <w:hyperlink w:anchor="_Toc12296800" w:history="1">
            <w:r w:rsidR="00A03A2E" w:rsidRPr="00A50B57">
              <w:rPr>
                <w:rStyle w:val="Hyperlink"/>
                <w:noProof/>
              </w:rPr>
              <w:t>Project success</w:t>
            </w:r>
            <w:r w:rsidR="00A03A2E">
              <w:rPr>
                <w:noProof/>
                <w:webHidden/>
              </w:rPr>
              <w:tab/>
            </w:r>
            <w:r w:rsidR="00A03A2E">
              <w:rPr>
                <w:noProof/>
                <w:webHidden/>
              </w:rPr>
              <w:fldChar w:fldCharType="begin"/>
            </w:r>
            <w:r w:rsidR="00A03A2E">
              <w:rPr>
                <w:noProof/>
                <w:webHidden/>
              </w:rPr>
              <w:instrText xml:space="preserve"> PAGEREF _Toc12296800 \h </w:instrText>
            </w:r>
            <w:r w:rsidR="00A03A2E">
              <w:rPr>
                <w:noProof/>
                <w:webHidden/>
              </w:rPr>
            </w:r>
            <w:r w:rsidR="00A03A2E">
              <w:rPr>
                <w:noProof/>
                <w:webHidden/>
              </w:rPr>
              <w:fldChar w:fldCharType="separate"/>
            </w:r>
            <w:r w:rsidR="00A03A2E">
              <w:rPr>
                <w:noProof/>
                <w:webHidden/>
              </w:rPr>
              <w:t>63</w:t>
            </w:r>
            <w:r w:rsidR="00A03A2E">
              <w:rPr>
                <w:noProof/>
                <w:webHidden/>
              </w:rPr>
              <w:fldChar w:fldCharType="end"/>
            </w:r>
          </w:hyperlink>
        </w:p>
        <w:p w14:paraId="61C971ED" w14:textId="596D454D" w:rsidR="00A03A2E" w:rsidRDefault="00DE1B85">
          <w:pPr>
            <w:pStyle w:val="TOC3"/>
            <w:rPr>
              <w:rFonts w:asciiTheme="minorHAnsi" w:eastAsiaTheme="minorEastAsia" w:hAnsiTheme="minorHAnsi" w:cstheme="minorBidi"/>
              <w:noProof/>
              <w:color w:val="auto"/>
              <w:sz w:val="22"/>
              <w:szCs w:val="22"/>
              <w:lang w:val="en-GB" w:eastAsia="en-GB"/>
            </w:rPr>
          </w:pPr>
          <w:hyperlink w:anchor="_Toc12296801" w:history="1">
            <w:r w:rsidR="00A03A2E" w:rsidRPr="00A50B57">
              <w:rPr>
                <w:rStyle w:val="Hyperlink"/>
                <w:noProof/>
              </w:rPr>
              <w:t>Organization ownership</w:t>
            </w:r>
            <w:r w:rsidR="00A03A2E">
              <w:rPr>
                <w:noProof/>
                <w:webHidden/>
              </w:rPr>
              <w:tab/>
            </w:r>
            <w:r w:rsidR="00A03A2E">
              <w:rPr>
                <w:noProof/>
                <w:webHidden/>
              </w:rPr>
              <w:fldChar w:fldCharType="begin"/>
            </w:r>
            <w:r w:rsidR="00A03A2E">
              <w:rPr>
                <w:noProof/>
                <w:webHidden/>
              </w:rPr>
              <w:instrText xml:space="preserve"> PAGEREF _Toc12296801 \h </w:instrText>
            </w:r>
            <w:r w:rsidR="00A03A2E">
              <w:rPr>
                <w:noProof/>
                <w:webHidden/>
              </w:rPr>
            </w:r>
            <w:r w:rsidR="00A03A2E">
              <w:rPr>
                <w:noProof/>
                <w:webHidden/>
              </w:rPr>
              <w:fldChar w:fldCharType="separate"/>
            </w:r>
            <w:r w:rsidR="00A03A2E">
              <w:rPr>
                <w:noProof/>
                <w:webHidden/>
              </w:rPr>
              <w:t>64</w:t>
            </w:r>
            <w:r w:rsidR="00A03A2E">
              <w:rPr>
                <w:noProof/>
                <w:webHidden/>
              </w:rPr>
              <w:fldChar w:fldCharType="end"/>
            </w:r>
          </w:hyperlink>
        </w:p>
        <w:p w14:paraId="08247A13" w14:textId="6560F04F"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02" w:history="1">
            <w:r w:rsidR="00A03A2E" w:rsidRPr="00A50B57">
              <w:rPr>
                <w:rStyle w:val="Hyperlink"/>
                <w:noProof/>
              </w:rPr>
              <w:t>Theory and Hypotheses</w:t>
            </w:r>
            <w:r w:rsidR="00A03A2E">
              <w:rPr>
                <w:noProof/>
                <w:webHidden/>
              </w:rPr>
              <w:tab/>
            </w:r>
            <w:r w:rsidR="00A03A2E">
              <w:rPr>
                <w:noProof/>
                <w:webHidden/>
              </w:rPr>
              <w:fldChar w:fldCharType="begin"/>
            </w:r>
            <w:r w:rsidR="00A03A2E">
              <w:rPr>
                <w:noProof/>
                <w:webHidden/>
              </w:rPr>
              <w:instrText xml:space="preserve"> PAGEREF _Toc12296802 \h </w:instrText>
            </w:r>
            <w:r w:rsidR="00A03A2E">
              <w:rPr>
                <w:noProof/>
                <w:webHidden/>
              </w:rPr>
            </w:r>
            <w:r w:rsidR="00A03A2E">
              <w:rPr>
                <w:noProof/>
                <w:webHidden/>
              </w:rPr>
              <w:fldChar w:fldCharType="separate"/>
            </w:r>
            <w:r w:rsidR="00A03A2E">
              <w:rPr>
                <w:noProof/>
                <w:webHidden/>
              </w:rPr>
              <w:t>65</w:t>
            </w:r>
            <w:r w:rsidR="00A03A2E">
              <w:rPr>
                <w:noProof/>
                <w:webHidden/>
              </w:rPr>
              <w:fldChar w:fldCharType="end"/>
            </w:r>
          </w:hyperlink>
        </w:p>
        <w:p w14:paraId="7A6BF0BB" w14:textId="6DD0FA38" w:rsidR="00A03A2E" w:rsidRDefault="00DE1B85">
          <w:pPr>
            <w:pStyle w:val="TOC3"/>
            <w:rPr>
              <w:rFonts w:asciiTheme="minorHAnsi" w:eastAsiaTheme="minorEastAsia" w:hAnsiTheme="minorHAnsi" w:cstheme="minorBidi"/>
              <w:noProof/>
              <w:color w:val="auto"/>
              <w:sz w:val="22"/>
              <w:szCs w:val="22"/>
              <w:lang w:val="en-GB" w:eastAsia="en-GB"/>
            </w:rPr>
          </w:pPr>
          <w:hyperlink w:anchor="_Toc12296803" w:history="1">
            <w:r w:rsidR="00A03A2E" w:rsidRPr="00A50B57">
              <w:rPr>
                <w:rStyle w:val="Hyperlink"/>
                <w:noProof/>
              </w:rPr>
              <w:t>Relationship between Team Composition and the Survival of the Project</w:t>
            </w:r>
            <w:r w:rsidR="00A03A2E">
              <w:rPr>
                <w:noProof/>
                <w:webHidden/>
              </w:rPr>
              <w:tab/>
            </w:r>
            <w:r w:rsidR="00A03A2E">
              <w:rPr>
                <w:noProof/>
                <w:webHidden/>
              </w:rPr>
              <w:fldChar w:fldCharType="begin"/>
            </w:r>
            <w:r w:rsidR="00A03A2E">
              <w:rPr>
                <w:noProof/>
                <w:webHidden/>
              </w:rPr>
              <w:instrText xml:space="preserve"> PAGEREF _Toc12296803 \h </w:instrText>
            </w:r>
            <w:r w:rsidR="00A03A2E">
              <w:rPr>
                <w:noProof/>
                <w:webHidden/>
              </w:rPr>
            </w:r>
            <w:r w:rsidR="00A03A2E">
              <w:rPr>
                <w:noProof/>
                <w:webHidden/>
              </w:rPr>
              <w:fldChar w:fldCharType="separate"/>
            </w:r>
            <w:r w:rsidR="00A03A2E">
              <w:rPr>
                <w:noProof/>
                <w:webHidden/>
              </w:rPr>
              <w:t>65</w:t>
            </w:r>
            <w:r w:rsidR="00A03A2E">
              <w:rPr>
                <w:noProof/>
                <w:webHidden/>
              </w:rPr>
              <w:fldChar w:fldCharType="end"/>
            </w:r>
          </w:hyperlink>
        </w:p>
        <w:p w14:paraId="19FF413A" w14:textId="21B6CD46" w:rsidR="00A03A2E" w:rsidRDefault="00DE1B85">
          <w:pPr>
            <w:pStyle w:val="TOC3"/>
            <w:rPr>
              <w:rFonts w:asciiTheme="minorHAnsi" w:eastAsiaTheme="minorEastAsia" w:hAnsiTheme="minorHAnsi" w:cstheme="minorBidi"/>
              <w:noProof/>
              <w:color w:val="auto"/>
              <w:sz w:val="22"/>
              <w:szCs w:val="22"/>
              <w:lang w:val="en-GB" w:eastAsia="en-GB"/>
            </w:rPr>
          </w:pPr>
          <w:hyperlink w:anchor="_Toc12296804" w:history="1">
            <w:r w:rsidR="00A03A2E" w:rsidRPr="00A50B57">
              <w:rPr>
                <w:rStyle w:val="Hyperlink"/>
                <w:noProof/>
              </w:rPr>
              <w:t>Moderating Influence of Organizational Ownership on the Relationship between Team Composition and Project Survival</w:t>
            </w:r>
            <w:r w:rsidR="00A03A2E">
              <w:rPr>
                <w:noProof/>
                <w:webHidden/>
              </w:rPr>
              <w:tab/>
            </w:r>
            <w:r w:rsidR="00A03A2E">
              <w:rPr>
                <w:noProof/>
                <w:webHidden/>
              </w:rPr>
              <w:fldChar w:fldCharType="begin"/>
            </w:r>
            <w:r w:rsidR="00A03A2E">
              <w:rPr>
                <w:noProof/>
                <w:webHidden/>
              </w:rPr>
              <w:instrText xml:space="preserve"> PAGEREF _Toc12296804 \h </w:instrText>
            </w:r>
            <w:r w:rsidR="00A03A2E">
              <w:rPr>
                <w:noProof/>
                <w:webHidden/>
              </w:rPr>
            </w:r>
            <w:r w:rsidR="00A03A2E">
              <w:rPr>
                <w:noProof/>
                <w:webHidden/>
              </w:rPr>
              <w:fldChar w:fldCharType="separate"/>
            </w:r>
            <w:r w:rsidR="00A03A2E">
              <w:rPr>
                <w:noProof/>
                <w:webHidden/>
              </w:rPr>
              <w:t>68</w:t>
            </w:r>
            <w:r w:rsidR="00A03A2E">
              <w:rPr>
                <w:noProof/>
                <w:webHidden/>
              </w:rPr>
              <w:fldChar w:fldCharType="end"/>
            </w:r>
          </w:hyperlink>
        </w:p>
        <w:p w14:paraId="70761B52" w14:textId="545266F7"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05" w:history="1">
            <w:r w:rsidR="00A03A2E" w:rsidRPr="00A50B57">
              <w:rPr>
                <w:rStyle w:val="Hyperlink"/>
                <w:noProof/>
              </w:rPr>
              <w:t>Methodology</w:t>
            </w:r>
            <w:r w:rsidR="00A03A2E">
              <w:rPr>
                <w:noProof/>
                <w:webHidden/>
              </w:rPr>
              <w:tab/>
            </w:r>
            <w:r w:rsidR="00A03A2E">
              <w:rPr>
                <w:noProof/>
                <w:webHidden/>
              </w:rPr>
              <w:fldChar w:fldCharType="begin"/>
            </w:r>
            <w:r w:rsidR="00A03A2E">
              <w:rPr>
                <w:noProof/>
                <w:webHidden/>
              </w:rPr>
              <w:instrText xml:space="preserve"> PAGEREF _Toc12296805 \h </w:instrText>
            </w:r>
            <w:r w:rsidR="00A03A2E">
              <w:rPr>
                <w:noProof/>
                <w:webHidden/>
              </w:rPr>
            </w:r>
            <w:r w:rsidR="00A03A2E">
              <w:rPr>
                <w:noProof/>
                <w:webHidden/>
              </w:rPr>
              <w:fldChar w:fldCharType="separate"/>
            </w:r>
            <w:r w:rsidR="00A03A2E">
              <w:rPr>
                <w:noProof/>
                <w:webHidden/>
              </w:rPr>
              <w:t>70</w:t>
            </w:r>
            <w:r w:rsidR="00A03A2E">
              <w:rPr>
                <w:noProof/>
                <w:webHidden/>
              </w:rPr>
              <w:fldChar w:fldCharType="end"/>
            </w:r>
          </w:hyperlink>
        </w:p>
        <w:p w14:paraId="7E02FD0A" w14:textId="1D83D44E" w:rsidR="00A03A2E" w:rsidRDefault="00DE1B85">
          <w:pPr>
            <w:pStyle w:val="TOC3"/>
            <w:rPr>
              <w:rFonts w:asciiTheme="minorHAnsi" w:eastAsiaTheme="minorEastAsia" w:hAnsiTheme="minorHAnsi" w:cstheme="minorBidi"/>
              <w:noProof/>
              <w:color w:val="auto"/>
              <w:sz w:val="22"/>
              <w:szCs w:val="22"/>
              <w:lang w:val="en-GB" w:eastAsia="en-GB"/>
            </w:rPr>
          </w:pPr>
          <w:hyperlink w:anchor="_Toc12296806" w:history="1">
            <w:r w:rsidR="00A03A2E" w:rsidRPr="00A50B57">
              <w:rPr>
                <w:rStyle w:val="Hyperlink"/>
                <w:noProof/>
              </w:rPr>
              <w:t>Data Collection</w:t>
            </w:r>
            <w:r w:rsidR="00A03A2E">
              <w:rPr>
                <w:noProof/>
                <w:webHidden/>
              </w:rPr>
              <w:tab/>
            </w:r>
            <w:r w:rsidR="00A03A2E">
              <w:rPr>
                <w:noProof/>
                <w:webHidden/>
              </w:rPr>
              <w:fldChar w:fldCharType="begin"/>
            </w:r>
            <w:r w:rsidR="00A03A2E">
              <w:rPr>
                <w:noProof/>
                <w:webHidden/>
              </w:rPr>
              <w:instrText xml:space="preserve"> PAGEREF _Toc12296806 \h </w:instrText>
            </w:r>
            <w:r w:rsidR="00A03A2E">
              <w:rPr>
                <w:noProof/>
                <w:webHidden/>
              </w:rPr>
            </w:r>
            <w:r w:rsidR="00A03A2E">
              <w:rPr>
                <w:noProof/>
                <w:webHidden/>
              </w:rPr>
              <w:fldChar w:fldCharType="separate"/>
            </w:r>
            <w:r w:rsidR="00A03A2E">
              <w:rPr>
                <w:noProof/>
                <w:webHidden/>
              </w:rPr>
              <w:t>71</w:t>
            </w:r>
            <w:r w:rsidR="00A03A2E">
              <w:rPr>
                <w:noProof/>
                <w:webHidden/>
              </w:rPr>
              <w:fldChar w:fldCharType="end"/>
            </w:r>
          </w:hyperlink>
        </w:p>
        <w:p w14:paraId="53B26A55" w14:textId="39F82EAC" w:rsidR="00A03A2E" w:rsidRDefault="00DE1B85">
          <w:pPr>
            <w:pStyle w:val="TOC3"/>
            <w:rPr>
              <w:rFonts w:asciiTheme="minorHAnsi" w:eastAsiaTheme="minorEastAsia" w:hAnsiTheme="minorHAnsi" w:cstheme="minorBidi"/>
              <w:noProof/>
              <w:color w:val="auto"/>
              <w:sz w:val="22"/>
              <w:szCs w:val="22"/>
              <w:lang w:val="en-GB" w:eastAsia="en-GB"/>
            </w:rPr>
          </w:pPr>
          <w:hyperlink w:anchor="_Toc12296807" w:history="1">
            <w:r w:rsidR="00A03A2E" w:rsidRPr="00A50B57">
              <w:rPr>
                <w:rStyle w:val="Hyperlink"/>
                <w:noProof/>
              </w:rPr>
              <w:t>Measurement</w:t>
            </w:r>
            <w:r w:rsidR="00A03A2E">
              <w:rPr>
                <w:noProof/>
                <w:webHidden/>
              </w:rPr>
              <w:tab/>
            </w:r>
            <w:r w:rsidR="00A03A2E">
              <w:rPr>
                <w:noProof/>
                <w:webHidden/>
              </w:rPr>
              <w:fldChar w:fldCharType="begin"/>
            </w:r>
            <w:r w:rsidR="00A03A2E">
              <w:rPr>
                <w:noProof/>
                <w:webHidden/>
              </w:rPr>
              <w:instrText xml:space="preserve"> PAGEREF _Toc12296807 \h </w:instrText>
            </w:r>
            <w:r w:rsidR="00A03A2E">
              <w:rPr>
                <w:noProof/>
                <w:webHidden/>
              </w:rPr>
            </w:r>
            <w:r w:rsidR="00A03A2E">
              <w:rPr>
                <w:noProof/>
                <w:webHidden/>
              </w:rPr>
              <w:fldChar w:fldCharType="separate"/>
            </w:r>
            <w:r w:rsidR="00A03A2E">
              <w:rPr>
                <w:noProof/>
                <w:webHidden/>
              </w:rPr>
              <w:t>71</w:t>
            </w:r>
            <w:r w:rsidR="00A03A2E">
              <w:rPr>
                <w:noProof/>
                <w:webHidden/>
              </w:rPr>
              <w:fldChar w:fldCharType="end"/>
            </w:r>
          </w:hyperlink>
        </w:p>
        <w:p w14:paraId="7EA628E6" w14:textId="29120CE2" w:rsidR="00A03A2E" w:rsidRDefault="00DE1B85">
          <w:pPr>
            <w:pStyle w:val="TOC3"/>
            <w:rPr>
              <w:rFonts w:asciiTheme="minorHAnsi" w:eastAsiaTheme="minorEastAsia" w:hAnsiTheme="minorHAnsi" w:cstheme="minorBidi"/>
              <w:noProof/>
              <w:color w:val="auto"/>
              <w:sz w:val="22"/>
              <w:szCs w:val="22"/>
              <w:lang w:val="en-GB" w:eastAsia="en-GB"/>
            </w:rPr>
          </w:pPr>
          <w:hyperlink w:anchor="_Toc12296808" w:history="1">
            <w:r w:rsidR="00A03A2E" w:rsidRPr="00A50B57">
              <w:rPr>
                <w:rStyle w:val="Hyperlink"/>
                <w:noProof/>
              </w:rPr>
              <w:t>Analysis</w:t>
            </w:r>
            <w:r w:rsidR="00A03A2E">
              <w:rPr>
                <w:noProof/>
                <w:webHidden/>
              </w:rPr>
              <w:tab/>
            </w:r>
            <w:r w:rsidR="00A03A2E">
              <w:rPr>
                <w:noProof/>
                <w:webHidden/>
              </w:rPr>
              <w:fldChar w:fldCharType="begin"/>
            </w:r>
            <w:r w:rsidR="00A03A2E">
              <w:rPr>
                <w:noProof/>
                <w:webHidden/>
              </w:rPr>
              <w:instrText xml:space="preserve"> PAGEREF _Toc12296808 \h </w:instrText>
            </w:r>
            <w:r w:rsidR="00A03A2E">
              <w:rPr>
                <w:noProof/>
                <w:webHidden/>
              </w:rPr>
            </w:r>
            <w:r w:rsidR="00A03A2E">
              <w:rPr>
                <w:noProof/>
                <w:webHidden/>
              </w:rPr>
              <w:fldChar w:fldCharType="separate"/>
            </w:r>
            <w:r w:rsidR="00A03A2E">
              <w:rPr>
                <w:noProof/>
                <w:webHidden/>
              </w:rPr>
              <w:t>75</w:t>
            </w:r>
            <w:r w:rsidR="00A03A2E">
              <w:rPr>
                <w:noProof/>
                <w:webHidden/>
              </w:rPr>
              <w:fldChar w:fldCharType="end"/>
            </w:r>
          </w:hyperlink>
        </w:p>
        <w:p w14:paraId="477C0095" w14:textId="60E40A19"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09" w:history="1">
            <w:r w:rsidR="00A03A2E" w:rsidRPr="00A50B57">
              <w:rPr>
                <w:rStyle w:val="Hyperlink"/>
                <w:noProof/>
              </w:rPr>
              <w:t>Model and Results</w:t>
            </w:r>
            <w:r w:rsidR="00A03A2E">
              <w:rPr>
                <w:noProof/>
                <w:webHidden/>
              </w:rPr>
              <w:tab/>
            </w:r>
            <w:r w:rsidR="00A03A2E">
              <w:rPr>
                <w:noProof/>
                <w:webHidden/>
              </w:rPr>
              <w:fldChar w:fldCharType="begin"/>
            </w:r>
            <w:r w:rsidR="00A03A2E">
              <w:rPr>
                <w:noProof/>
                <w:webHidden/>
              </w:rPr>
              <w:instrText xml:space="preserve"> PAGEREF _Toc12296809 \h </w:instrText>
            </w:r>
            <w:r w:rsidR="00A03A2E">
              <w:rPr>
                <w:noProof/>
                <w:webHidden/>
              </w:rPr>
            </w:r>
            <w:r w:rsidR="00A03A2E">
              <w:rPr>
                <w:noProof/>
                <w:webHidden/>
              </w:rPr>
              <w:fldChar w:fldCharType="separate"/>
            </w:r>
            <w:r w:rsidR="00A03A2E">
              <w:rPr>
                <w:noProof/>
                <w:webHidden/>
              </w:rPr>
              <w:t>76</w:t>
            </w:r>
            <w:r w:rsidR="00A03A2E">
              <w:rPr>
                <w:noProof/>
                <w:webHidden/>
              </w:rPr>
              <w:fldChar w:fldCharType="end"/>
            </w:r>
          </w:hyperlink>
        </w:p>
        <w:p w14:paraId="7B2F25DF" w14:textId="1BB2FD4A" w:rsidR="00A03A2E" w:rsidRDefault="00DE1B85">
          <w:pPr>
            <w:pStyle w:val="TOC3"/>
            <w:rPr>
              <w:rFonts w:asciiTheme="minorHAnsi" w:eastAsiaTheme="minorEastAsia" w:hAnsiTheme="minorHAnsi" w:cstheme="minorBidi"/>
              <w:noProof/>
              <w:color w:val="auto"/>
              <w:sz w:val="22"/>
              <w:szCs w:val="22"/>
              <w:lang w:val="en-GB" w:eastAsia="en-GB"/>
            </w:rPr>
          </w:pPr>
          <w:hyperlink w:anchor="_Toc12296810" w:history="1">
            <w:r w:rsidR="00A03A2E" w:rsidRPr="00A50B57">
              <w:rPr>
                <w:rStyle w:val="Hyperlink"/>
                <w:noProof/>
              </w:rPr>
              <w:t>Hypotheses Linking the Proportion of Core Contributors and Project Survival</w:t>
            </w:r>
            <w:r w:rsidR="00A03A2E">
              <w:rPr>
                <w:noProof/>
                <w:webHidden/>
              </w:rPr>
              <w:tab/>
            </w:r>
            <w:r w:rsidR="00A03A2E">
              <w:rPr>
                <w:noProof/>
                <w:webHidden/>
              </w:rPr>
              <w:fldChar w:fldCharType="begin"/>
            </w:r>
            <w:r w:rsidR="00A03A2E">
              <w:rPr>
                <w:noProof/>
                <w:webHidden/>
              </w:rPr>
              <w:instrText xml:space="preserve"> PAGEREF _Toc12296810 \h </w:instrText>
            </w:r>
            <w:r w:rsidR="00A03A2E">
              <w:rPr>
                <w:noProof/>
                <w:webHidden/>
              </w:rPr>
            </w:r>
            <w:r w:rsidR="00A03A2E">
              <w:rPr>
                <w:noProof/>
                <w:webHidden/>
              </w:rPr>
              <w:fldChar w:fldCharType="separate"/>
            </w:r>
            <w:r w:rsidR="00A03A2E">
              <w:rPr>
                <w:noProof/>
                <w:webHidden/>
              </w:rPr>
              <w:t>76</w:t>
            </w:r>
            <w:r w:rsidR="00A03A2E">
              <w:rPr>
                <w:noProof/>
                <w:webHidden/>
              </w:rPr>
              <w:fldChar w:fldCharType="end"/>
            </w:r>
          </w:hyperlink>
        </w:p>
        <w:p w14:paraId="5ACCE2BB" w14:textId="7C51549B" w:rsidR="00A03A2E" w:rsidRDefault="00DE1B85">
          <w:pPr>
            <w:pStyle w:val="TOC3"/>
            <w:rPr>
              <w:rFonts w:asciiTheme="minorHAnsi" w:eastAsiaTheme="minorEastAsia" w:hAnsiTheme="minorHAnsi" w:cstheme="minorBidi"/>
              <w:noProof/>
              <w:color w:val="auto"/>
              <w:sz w:val="22"/>
              <w:szCs w:val="22"/>
              <w:lang w:val="en-GB" w:eastAsia="en-GB"/>
            </w:rPr>
          </w:pPr>
          <w:hyperlink w:anchor="_Toc12296811" w:history="1">
            <w:r w:rsidR="00A03A2E" w:rsidRPr="00A50B57">
              <w:rPr>
                <w:rStyle w:val="Hyperlink"/>
                <w:noProof/>
              </w:rPr>
              <w:t>Hypotheses Linking Organization Ownership and Number of Code Contributions of the Core Contributor</w:t>
            </w:r>
            <w:r w:rsidR="00A03A2E">
              <w:rPr>
                <w:noProof/>
                <w:webHidden/>
              </w:rPr>
              <w:tab/>
            </w:r>
            <w:r w:rsidR="00A03A2E">
              <w:rPr>
                <w:noProof/>
                <w:webHidden/>
              </w:rPr>
              <w:fldChar w:fldCharType="begin"/>
            </w:r>
            <w:r w:rsidR="00A03A2E">
              <w:rPr>
                <w:noProof/>
                <w:webHidden/>
              </w:rPr>
              <w:instrText xml:space="preserve"> PAGEREF _Toc12296811 \h </w:instrText>
            </w:r>
            <w:r w:rsidR="00A03A2E">
              <w:rPr>
                <w:noProof/>
                <w:webHidden/>
              </w:rPr>
            </w:r>
            <w:r w:rsidR="00A03A2E">
              <w:rPr>
                <w:noProof/>
                <w:webHidden/>
              </w:rPr>
              <w:fldChar w:fldCharType="separate"/>
            </w:r>
            <w:r w:rsidR="00A03A2E">
              <w:rPr>
                <w:noProof/>
                <w:webHidden/>
              </w:rPr>
              <w:t>78</w:t>
            </w:r>
            <w:r w:rsidR="00A03A2E">
              <w:rPr>
                <w:noProof/>
                <w:webHidden/>
              </w:rPr>
              <w:fldChar w:fldCharType="end"/>
            </w:r>
          </w:hyperlink>
        </w:p>
        <w:p w14:paraId="0123108E" w14:textId="2EF9F4C9"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12" w:history="1">
            <w:r w:rsidR="00A03A2E" w:rsidRPr="00A50B57">
              <w:rPr>
                <w:rStyle w:val="Hyperlink"/>
                <w:noProof/>
              </w:rPr>
              <w:t>Discussion and Conclusion</w:t>
            </w:r>
            <w:r w:rsidR="00A03A2E">
              <w:rPr>
                <w:noProof/>
                <w:webHidden/>
              </w:rPr>
              <w:tab/>
            </w:r>
            <w:r w:rsidR="00A03A2E">
              <w:rPr>
                <w:noProof/>
                <w:webHidden/>
              </w:rPr>
              <w:fldChar w:fldCharType="begin"/>
            </w:r>
            <w:r w:rsidR="00A03A2E">
              <w:rPr>
                <w:noProof/>
                <w:webHidden/>
              </w:rPr>
              <w:instrText xml:space="preserve"> PAGEREF _Toc12296812 \h </w:instrText>
            </w:r>
            <w:r w:rsidR="00A03A2E">
              <w:rPr>
                <w:noProof/>
                <w:webHidden/>
              </w:rPr>
            </w:r>
            <w:r w:rsidR="00A03A2E">
              <w:rPr>
                <w:noProof/>
                <w:webHidden/>
              </w:rPr>
              <w:fldChar w:fldCharType="separate"/>
            </w:r>
            <w:r w:rsidR="00A03A2E">
              <w:rPr>
                <w:noProof/>
                <w:webHidden/>
              </w:rPr>
              <w:t>79</w:t>
            </w:r>
            <w:r w:rsidR="00A03A2E">
              <w:rPr>
                <w:noProof/>
                <w:webHidden/>
              </w:rPr>
              <w:fldChar w:fldCharType="end"/>
            </w:r>
          </w:hyperlink>
        </w:p>
        <w:p w14:paraId="393ECB4A" w14:textId="3300FA3E" w:rsidR="00A03A2E" w:rsidRDefault="00DE1B85">
          <w:pPr>
            <w:pStyle w:val="TOC3"/>
            <w:rPr>
              <w:rFonts w:asciiTheme="minorHAnsi" w:eastAsiaTheme="minorEastAsia" w:hAnsiTheme="minorHAnsi" w:cstheme="minorBidi"/>
              <w:noProof/>
              <w:color w:val="auto"/>
              <w:sz w:val="22"/>
              <w:szCs w:val="22"/>
              <w:lang w:val="en-GB" w:eastAsia="en-GB"/>
            </w:rPr>
          </w:pPr>
          <w:hyperlink w:anchor="_Toc12296813" w:history="1">
            <w:r w:rsidR="00A03A2E" w:rsidRPr="00A50B57">
              <w:rPr>
                <w:rStyle w:val="Hyperlink"/>
                <w:noProof/>
              </w:rPr>
              <w:t>Implications</w:t>
            </w:r>
            <w:r w:rsidR="00A03A2E">
              <w:rPr>
                <w:noProof/>
                <w:webHidden/>
              </w:rPr>
              <w:tab/>
            </w:r>
            <w:r w:rsidR="00A03A2E">
              <w:rPr>
                <w:noProof/>
                <w:webHidden/>
              </w:rPr>
              <w:fldChar w:fldCharType="begin"/>
            </w:r>
            <w:r w:rsidR="00A03A2E">
              <w:rPr>
                <w:noProof/>
                <w:webHidden/>
              </w:rPr>
              <w:instrText xml:space="preserve"> PAGEREF _Toc12296813 \h </w:instrText>
            </w:r>
            <w:r w:rsidR="00A03A2E">
              <w:rPr>
                <w:noProof/>
                <w:webHidden/>
              </w:rPr>
            </w:r>
            <w:r w:rsidR="00A03A2E">
              <w:rPr>
                <w:noProof/>
                <w:webHidden/>
              </w:rPr>
              <w:fldChar w:fldCharType="separate"/>
            </w:r>
            <w:r w:rsidR="00A03A2E">
              <w:rPr>
                <w:noProof/>
                <w:webHidden/>
              </w:rPr>
              <w:t>80</w:t>
            </w:r>
            <w:r w:rsidR="00A03A2E">
              <w:rPr>
                <w:noProof/>
                <w:webHidden/>
              </w:rPr>
              <w:fldChar w:fldCharType="end"/>
            </w:r>
          </w:hyperlink>
        </w:p>
        <w:p w14:paraId="39099619" w14:textId="37907DE7" w:rsidR="00A03A2E" w:rsidRDefault="00DE1B85">
          <w:pPr>
            <w:pStyle w:val="TOC3"/>
            <w:rPr>
              <w:rFonts w:asciiTheme="minorHAnsi" w:eastAsiaTheme="minorEastAsia" w:hAnsiTheme="minorHAnsi" w:cstheme="minorBidi"/>
              <w:noProof/>
              <w:color w:val="auto"/>
              <w:sz w:val="22"/>
              <w:szCs w:val="22"/>
              <w:lang w:val="en-GB" w:eastAsia="en-GB"/>
            </w:rPr>
          </w:pPr>
          <w:hyperlink w:anchor="_Toc12296814" w:history="1">
            <w:r w:rsidR="00A03A2E" w:rsidRPr="00A50B57">
              <w:rPr>
                <w:rStyle w:val="Hyperlink"/>
                <w:noProof/>
              </w:rPr>
              <w:t>Limitations</w:t>
            </w:r>
            <w:r w:rsidR="00A03A2E">
              <w:rPr>
                <w:noProof/>
                <w:webHidden/>
              </w:rPr>
              <w:tab/>
            </w:r>
            <w:r w:rsidR="00A03A2E">
              <w:rPr>
                <w:noProof/>
                <w:webHidden/>
              </w:rPr>
              <w:fldChar w:fldCharType="begin"/>
            </w:r>
            <w:r w:rsidR="00A03A2E">
              <w:rPr>
                <w:noProof/>
                <w:webHidden/>
              </w:rPr>
              <w:instrText xml:space="preserve"> PAGEREF _Toc12296814 \h </w:instrText>
            </w:r>
            <w:r w:rsidR="00A03A2E">
              <w:rPr>
                <w:noProof/>
                <w:webHidden/>
              </w:rPr>
            </w:r>
            <w:r w:rsidR="00A03A2E">
              <w:rPr>
                <w:noProof/>
                <w:webHidden/>
              </w:rPr>
              <w:fldChar w:fldCharType="separate"/>
            </w:r>
            <w:r w:rsidR="00A03A2E">
              <w:rPr>
                <w:noProof/>
                <w:webHidden/>
              </w:rPr>
              <w:t>81</w:t>
            </w:r>
            <w:r w:rsidR="00A03A2E">
              <w:rPr>
                <w:noProof/>
                <w:webHidden/>
              </w:rPr>
              <w:fldChar w:fldCharType="end"/>
            </w:r>
          </w:hyperlink>
        </w:p>
        <w:p w14:paraId="3FD01593" w14:textId="7E72543B" w:rsidR="00A03A2E" w:rsidRDefault="00DE1B85">
          <w:pPr>
            <w:pStyle w:val="TOC3"/>
            <w:rPr>
              <w:rFonts w:asciiTheme="minorHAnsi" w:eastAsiaTheme="minorEastAsia" w:hAnsiTheme="minorHAnsi" w:cstheme="minorBidi"/>
              <w:noProof/>
              <w:color w:val="auto"/>
              <w:sz w:val="22"/>
              <w:szCs w:val="22"/>
              <w:lang w:val="en-GB" w:eastAsia="en-GB"/>
            </w:rPr>
          </w:pPr>
          <w:hyperlink w:anchor="_Toc12296815" w:history="1">
            <w:r w:rsidR="00A03A2E" w:rsidRPr="00A50B57">
              <w:rPr>
                <w:rStyle w:val="Hyperlink"/>
                <w:noProof/>
              </w:rPr>
              <w:t>Future work</w:t>
            </w:r>
            <w:r w:rsidR="00A03A2E">
              <w:rPr>
                <w:noProof/>
                <w:webHidden/>
              </w:rPr>
              <w:tab/>
            </w:r>
            <w:r w:rsidR="00A03A2E">
              <w:rPr>
                <w:noProof/>
                <w:webHidden/>
              </w:rPr>
              <w:fldChar w:fldCharType="begin"/>
            </w:r>
            <w:r w:rsidR="00A03A2E">
              <w:rPr>
                <w:noProof/>
                <w:webHidden/>
              </w:rPr>
              <w:instrText xml:space="preserve"> PAGEREF _Toc12296815 \h </w:instrText>
            </w:r>
            <w:r w:rsidR="00A03A2E">
              <w:rPr>
                <w:noProof/>
                <w:webHidden/>
              </w:rPr>
            </w:r>
            <w:r w:rsidR="00A03A2E">
              <w:rPr>
                <w:noProof/>
                <w:webHidden/>
              </w:rPr>
              <w:fldChar w:fldCharType="separate"/>
            </w:r>
            <w:r w:rsidR="00A03A2E">
              <w:rPr>
                <w:noProof/>
                <w:webHidden/>
              </w:rPr>
              <w:t>82</w:t>
            </w:r>
            <w:r w:rsidR="00A03A2E">
              <w:rPr>
                <w:noProof/>
                <w:webHidden/>
              </w:rPr>
              <w:fldChar w:fldCharType="end"/>
            </w:r>
          </w:hyperlink>
        </w:p>
        <w:p w14:paraId="2CD86FBC" w14:textId="1A58A4DB" w:rsidR="00A03A2E" w:rsidRDefault="00DE1B85">
          <w:pPr>
            <w:pStyle w:val="TOC1"/>
            <w:rPr>
              <w:rFonts w:asciiTheme="minorHAnsi" w:eastAsiaTheme="minorEastAsia" w:hAnsiTheme="minorHAnsi" w:cstheme="minorBidi"/>
              <w:b w:val="0"/>
              <w:i w:val="0"/>
              <w:noProof/>
              <w:color w:val="auto"/>
              <w:sz w:val="22"/>
              <w:szCs w:val="22"/>
              <w:lang w:val="en-GB" w:eastAsia="en-GB"/>
            </w:rPr>
          </w:pPr>
          <w:hyperlink w:anchor="_Toc12296816" w:history="1">
            <w:r w:rsidR="00A03A2E" w:rsidRPr="00A50B57">
              <w:rPr>
                <w:rStyle w:val="Hyperlink"/>
                <w:noProof/>
              </w:rPr>
              <w:t>5</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Essay 3 : Community Ideologies</w:t>
            </w:r>
            <w:r w:rsidR="00A03A2E">
              <w:rPr>
                <w:noProof/>
                <w:webHidden/>
              </w:rPr>
              <w:tab/>
            </w:r>
            <w:r w:rsidR="00A03A2E">
              <w:rPr>
                <w:noProof/>
                <w:webHidden/>
              </w:rPr>
              <w:fldChar w:fldCharType="begin"/>
            </w:r>
            <w:r w:rsidR="00A03A2E">
              <w:rPr>
                <w:noProof/>
                <w:webHidden/>
              </w:rPr>
              <w:instrText xml:space="preserve"> PAGEREF _Toc12296816 \h </w:instrText>
            </w:r>
            <w:r w:rsidR="00A03A2E">
              <w:rPr>
                <w:noProof/>
                <w:webHidden/>
              </w:rPr>
            </w:r>
            <w:r w:rsidR="00A03A2E">
              <w:rPr>
                <w:noProof/>
                <w:webHidden/>
              </w:rPr>
              <w:fldChar w:fldCharType="separate"/>
            </w:r>
            <w:r w:rsidR="00A03A2E">
              <w:rPr>
                <w:noProof/>
                <w:webHidden/>
              </w:rPr>
              <w:t>84</w:t>
            </w:r>
            <w:r w:rsidR="00A03A2E">
              <w:rPr>
                <w:noProof/>
                <w:webHidden/>
              </w:rPr>
              <w:fldChar w:fldCharType="end"/>
            </w:r>
          </w:hyperlink>
        </w:p>
        <w:p w14:paraId="06435625" w14:textId="19C5356B"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17" w:history="1">
            <w:r w:rsidR="00A03A2E" w:rsidRPr="00A50B57">
              <w:rPr>
                <w:rStyle w:val="Hyperlink"/>
                <w:noProof/>
              </w:rPr>
              <w:t>Abstract</w:t>
            </w:r>
            <w:r w:rsidR="00A03A2E">
              <w:rPr>
                <w:noProof/>
                <w:webHidden/>
              </w:rPr>
              <w:tab/>
            </w:r>
            <w:r w:rsidR="00A03A2E">
              <w:rPr>
                <w:noProof/>
                <w:webHidden/>
              </w:rPr>
              <w:fldChar w:fldCharType="begin"/>
            </w:r>
            <w:r w:rsidR="00A03A2E">
              <w:rPr>
                <w:noProof/>
                <w:webHidden/>
              </w:rPr>
              <w:instrText xml:space="preserve"> PAGEREF _Toc12296817 \h </w:instrText>
            </w:r>
            <w:r w:rsidR="00A03A2E">
              <w:rPr>
                <w:noProof/>
                <w:webHidden/>
              </w:rPr>
            </w:r>
            <w:r w:rsidR="00A03A2E">
              <w:rPr>
                <w:noProof/>
                <w:webHidden/>
              </w:rPr>
              <w:fldChar w:fldCharType="separate"/>
            </w:r>
            <w:r w:rsidR="00A03A2E">
              <w:rPr>
                <w:noProof/>
                <w:webHidden/>
              </w:rPr>
              <w:t>84</w:t>
            </w:r>
            <w:r w:rsidR="00A03A2E">
              <w:rPr>
                <w:noProof/>
                <w:webHidden/>
              </w:rPr>
              <w:fldChar w:fldCharType="end"/>
            </w:r>
          </w:hyperlink>
        </w:p>
        <w:p w14:paraId="604C6A8F" w14:textId="6F5BB28B"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18" w:history="1">
            <w:r w:rsidR="00A03A2E" w:rsidRPr="00A50B57">
              <w:rPr>
                <w:rStyle w:val="Hyperlink"/>
                <w:noProof/>
                <w:lang w:val="en-GB"/>
              </w:rPr>
              <w:t>Introduction</w:t>
            </w:r>
            <w:r w:rsidR="00A03A2E">
              <w:rPr>
                <w:noProof/>
                <w:webHidden/>
              </w:rPr>
              <w:tab/>
            </w:r>
            <w:r w:rsidR="00A03A2E">
              <w:rPr>
                <w:noProof/>
                <w:webHidden/>
              </w:rPr>
              <w:fldChar w:fldCharType="begin"/>
            </w:r>
            <w:r w:rsidR="00A03A2E">
              <w:rPr>
                <w:noProof/>
                <w:webHidden/>
              </w:rPr>
              <w:instrText xml:space="preserve"> PAGEREF _Toc12296818 \h </w:instrText>
            </w:r>
            <w:r w:rsidR="00A03A2E">
              <w:rPr>
                <w:noProof/>
                <w:webHidden/>
              </w:rPr>
            </w:r>
            <w:r w:rsidR="00A03A2E">
              <w:rPr>
                <w:noProof/>
                <w:webHidden/>
              </w:rPr>
              <w:fldChar w:fldCharType="separate"/>
            </w:r>
            <w:r w:rsidR="00A03A2E">
              <w:rPr>
                <w:noProof/>
                <w:webHidden/>
              </w:rPr>
              <w:t>84</w:t>
            </w:r>
            <w:r w:rsidR="00A03A2E">
              <w:rPr>
                <w:noProof/>
                <w:webHidden/>
              </w:rPr>
              <w:fldChar w:fldCharType="end"/>
            </w:r>
          </w:hyperlink>
        </w:p>
        <w:p w14:paraId="6EA0D4BA" w14:textId="30FE0A43"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19" w:history="1">
            <w:r w:rsidR="00A03A2E" w:rsidRPr="00A50B57">
              <w:rPr>
                <w:rStyle w:val="Hyperlink"/>
                <w:noProof/>
                <w:lang w:val="en-IN"/>
              </w:rPr>
              <w:t>Theoretical Background</w:t>
            </w:r>
            <w:r w:rsidR="00A03A2E">
              <w:rPr>
                <w:noProof/>
                <w:webHidden/>
              </w:rPr>
              <w:tab/>
            </w:r>
            <w:r w:rsidR="00A03A2E">
              <w:rPr>
                <w:noProof/>
                <w:webHidden/>
              </w:rPr>
              <w:fldChar w:fldCharType="begin"/>
            </w:r>
            <w:r w:rsidR="00A03A2E">
              <w:rPr>
                <w:noProof/>
                <w:webHidden/>
              </w:rPr>
              <w:instrText xml:space="preserve"> PAGEREF _Toc12296819 \h </w:instrText>
            </w:r>
            <w:r w:rsidR="00A03A2E">
              <w:rPr>
                <w:noProof/>
                <w:webHidden/>
              </w:rPr>
            </w:r>
            <w:r w:rsidR="00A03A2E">
              <w:rPr>
                <w:noProof/>
                <w:webHidden/>
              </w:rPr>
              <w:fldChar w:fldCharType="separate"/>
            </w:r>
            <w:r w:rsidR="00A03A2E">
              <w:rPr>
                <w:noProof/>
                <w:webHidden/>
              </w:rPr>
              <w:t>86</w:t>
            </w:r>
            <w:r w:rsidR="00A03A2E">
              <w:rPr>
                <w:noProof/>
                <w:webHidden/>
              </w:rPr>
              <w:fldChar w:fldCharType="end"/>
            </w:r>
          </w:hyperlink>
        </w:p>
        <w:p w14:paraId="2B0DC92D" w14:textId="413C42D7" w:rsidR="00A03A2E" w:rsidRDefault="00DE1B85">
          <w:pPr>
            <w:pStyle w:val="TOC3"/>
            <w:rPr>
              <w:rFonts w:asciiTheme="minorHAnsi" w:eastAsiaTheme="minorEastAsia" w:hAnsiTheme="minorHAnsi" w:cstheme="minorBidi"/>
              <w:noProof/>
              <w:color w:val="auto"/>
              <w:sz w:val="22"/>
              <w:szCs w:val="22"/>
              <w:lang w:val="en-GB" w:eastAsia="en-GB"/>
            </w:rPr>
          </w:pPr>
          <w:hyperlink w:anchor="_Toc12296820" w:history="1">
            <w:r w:rsidR="00A03A2E" w:rsidRPr="00A50B57">
              <w:rPr>
                <w:rStyle w:val="Hyperlink"/>
                <w:noProof/>
              </w:rPr>
              <w:t>Ideological Shifts in the FLOSS Movement</w:t>
            </w:r>
            <w:r w:rsidR="00A03A2E">
              <w:rPr>
                <w:noProof/>
                <w:webHidden/>
              </w:rPr>
              <w:tab/>
            </w:r>
            <w:r w:rsidR="00A03A2E">
              <w:rPr>
                <w:noProof/>
                <w:webHidden/>
              </w:rPr>
              <w:fldChar w:fldCharType="begin"/>
            </w:r>
            <w:r w:rsidR="00A03A2E">
              <w:rPr>
                <w:noProof/>
                <w:webHidden/>
              </w:rPr>
              <w:instrText xml:space="preserve"> PAGEREF _Toc12296820 \h </w:instrText>
            </w:r>
            <w:r w:rsidR="00A03A2E">
              <w:rPr>
                <w:noProof/>
                <w:webHidden/>
              </w:rPr>
            </w:r>
            <w:r w:rsidR="00A03A2E">
              <w:rPr>
                <w:noProof/>
                <w:webHidden/>
              </w:rPr>
              <w:fldChar w:fldCharType="separate"/>
            </w:r>
            <w:r w:rsidR="00A03A2E">
              <w:rPr>
                <w:noProof/>
                <w:webHidden/>
              </w:rPr>
              <w:t>86</w:t>
            </w:r>
            <w:r w:rsidR="00A03A2E">
              <w:rPr>
                <w:noProof/>
                <w:webHidden/>
              </w:rPr>
              <w:fldChar w:fldCharType="end"/>
            </w:r>
          </w:hyperlink>
        </w:p>
        <w:p w14:paraId="4AEB8283" w14:textId="5F464BA0" w:rsidR="00A03A2E" w:rsidRDefault="00DE1B85">
          <w:pPr>
            <w:pStyle w:val="TOC3"/>
            <w:rPr>
              <w:rFonts w:asciiTheme="minorHAnsi" w:eastAsiaTheme="minorEastAsia" w:hAnsiTheme="minorHAnsi" w:cstheme="minorBidi"/>
              <w:noProof/>
              <w:color w:val="auto"/>
              <w:sz w:val="22"/>
              <w:szCs w:val="22"/>
              <w:lang w:val="en-GB" w:eastAsia="en-GB"/>
            </w:rPr>
          </w:pPr>
          <w:hyperlink w:anchor="_Toc12296821" w:history="1">
            <w:r w:rsidR="00A03A2E" w:rsidRPr="00A50B57">
              <w:rPr>
                <w:rStyle w:val="Hyperlink"/>
                <w:noProof/>
              </w:rPr>
              <w:t>Emergent Work Structures in FLOSS Projects – Superposition</w:t>
            </w:r>
            <w:r w:rsidR="00A03A2E">
              <w:rPr>
                <w:noProof/>
                <w:webHidden/>
              </w:rPr>
              <w:tab/>
            </w:r>
            <w:r w:rsidR="00A03A2E">
              <w:rPr>
                <w:noProof/>
                <w:webHidden/>
              </w:rPr>
              <w:fldChar w:fldCharType="begin"/>
            </w:r>
            <w:r w:rsidR="00A03A2E">
              <w:rPr>
                <w:noProof/>
                <w:webHidden/>
              </w:rPr>
              <w:instrText xml:space="preserve"> PAGEREF _Toc12296821 \h </w:instrText>
            </w:r>
            <w:r w:rsidR="00A03A2E">
              <w:rPr>
                <w:noProof/>
                <w:webHidden/>
              </w:rPr>
            </w:r>
            <w:r w:rsidR="00A03A2E">
              <w:rPr>
                <w:noProof/>
                <w:webHidden/>
              </w:rPr>
              <w:fldChar w:fldCharType="separate"/>
            </w:r>
            <w:r w:rsidR="00A03A2E">
              <w:rPr>
                <w:noProof/>
                <w:webHidden/>
              </w:rPr>
              <w:t>88</w:t>
            </w:r>
            <w:r w:rsidR="00A03A2E">
              <w:rPr>
                <w:noProof/>
                <w:webHidden/>
              </w:rPr>
              <w:fldChar w:fldCharType="end"/>
            </w:r>
          </w:hyperlink>
        </w:p>
        <w:p w14:paraId="47FABA26" w14:textId="7BE90471"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22" w:history="1">
            <w:r w:rsidR="00A03A2E" w:rsidRPr="00A50B57">
              <w:rPr>
                <w:rStyle w:val="Hyperlink"/>
                <w:noProof/>
                <w:lang w:val="en-IN"/>
              </w:rPr>
              <w:t>Theory and Hypothesis</w:t>
            </w:r>
            <w:r w:rsidR="00A03A2E">
              <w:rPr>
                <w:noProof/>
                <w:webHidden/>
              </w:rPr>
              <w:tab/>
            </w:r>
            <w:r w:rsidR="00A03A2E">
              <w:rPr>
                <w:noProof/>
                <w:webHidden/>
              </w:rPr>
              <w:fldChar w:fldCharType="begin"/>
            </w:r>
            <w:r w:rsidR="00A03A2E">
              <w:rPr>
                <w:noProof/>
                <w:webHidden/>
              </w:rPr>
              <w:instrText xml:space="preserve"> PAGEREF _Toc12296822 \h </w:instrText>
            </w:r>
            <w:r w:rsidR="00A03A2E">
              <w:rPr>
                <w:noProof/>
                <w:webHidden/>
              </w:rPr>
            </w:r>
            <w:r w:rsidR="00A03A2E">
              <w:rPr>
                <w:noProof/>
                <w:webHidden/>
              </w:rPr>
              <w:fldChar w:fldCharType="separate"/>
            </w:r>
            <w:r w:rsidR="00A03A2E">
              <w:rPr>
                <w:noProof/>
                <w:webHidden/>
              </w:rPr>
              <w:t>89</w:t>
            </w:r>
            <w:r w:rsidR="00A03A2E">
              <w:rPr>
                <w:noProof/>
                <w:webHidden/>
              </w:rPr>
              <w:fldChar w:fldCharType="end"/>
            </w:r>
          </w:hyperlink>
        </w:p>
        <w:p w14:paraId="78C4267B" w14:textId="1F56496A" w:rsidR="00A03A2E" w:rsidRDefault="00DE1B85">
          <w:pPr>
            <w:pStyle w:val="TOC3"/>
            <w:rPr>
              <w:rFonts w:asciiTheme="minorHAnsi" w:eastAsiaTheme="minorEastAsia" w:hAnsiTheme="minorHAnsi" w:cstheme="minorBidi"/>
              <w:noProof/>
              <w:color w:val="auto"/>
              <w:sz w:val="22"/>
              <w:szCs w:val="22"/>
              <w:lang w:val="en-GB" w:eastAsia="en-GB"/>
            </w:rPr>
          </w:pPr>
          <w:hyperlink w:anchor="_Toc12296823" w:history="1">
            <w:r w:rsidR="00A03A2E" w:rsidRPr="00A50B57">
              <w:rPr>
                <w:rStyle w:val="Hyperlink"/>
                <w:noProof/>
              </w:rPr>
              <w:t>First Ideological Shift</w:t>
            </w:r>
            <w:r w:rsidR="00A03A2E">
              <w:rPr>
                <w:noProof/>
                <w:webHidden/>
              </w:rPr>
              <w:tab/>
            </w:r>
            <w:r w:rsidR="00A03A2E">
              <w:rPr>
                <w:noProof/>
                <w:webHidden/>
              </w:rPr>
              <w:fldChar w:fldCharType="begin"/>
            </w:r>
            <w:r w:rsidR="00A03A2E">
              <w:rPr>
                <w:noProof/>
                <w:webHidden/>
              </w:rPr>
              <w:instrText xml:space="preserve"> PAGEREF _Toc12296823 \h </w:instrText>
            </w:r>
            <w:r w:rsidR="00A03A2E">
              <w:rPr>
                <w:noProof/>
                <w:webHidden/>
              </w:rPr>
            </w:r>
            <w:r w:rsidR="00A03A2E">
              <w:rPr>
                <w:noProof/>
                <w:webHidden/>
              </w:rPr>
              <w:fldChar w:fldCharType="separate"/>
            </w:r>
            <w:r w:rsidR="00A03A2E">
              <w:rPr>
                <w:noProof/>
                <w:webHidden/>
              </w:rPr>
              <w:t>89</w:t>
            </w:r>
            <w:r w:rsidR="00A03A2E">
              <w:rPr>
                <w:noProof/>
                <w:webHidden/>
              </w:rPr>
              <w:fldChar w:fldCharType="end"/>
            </w:r>
          </w:hyperlink>
        </w:p>
        <w:p w14:paraId="1805455B" w14:textId="379AE8CF" w:rsidR="00A03A2E" w:rsidRDefault="00DE1B85">
          <w:pPr>
            <w:pStyle w:val="TOC3"/>
            <w:rPr>
              <w:rFonts w:asciiTheme="minorHAnsi" w:eastAsiaTheme="minorEastAsia" w:hAnsiTheme="minorHAnsi" w:cstheme="minorBidi"/>
              <w:noProof/>
              <w:color w:val="auto"/>
              <w:sz w:val="22"/>
              <w:szCs w:val="22"/>
              <w:lang w:val="en-GB" w:eastAsia="en-GB"/>
            </w:rPr>
          </w:pPr>
          <w:hyperlink w:anchor="_Toc12296824" w:history="1">
            <w:r w:rsidR="00A03A2E" w:rsidRPr="00A50B57">
              <w:rPr>
                <w:rStyle w:val="Hyperlink"/>
                <w:noProof/>
              </w:rPr>
              <w:t>Second Ideological Shift</w:t>
            </w:r>
            <w:r w:rsidR="00A03A2E">
              <w:rPr>
                <w:noProof/>
                <w:webHidden/>
              </w:rPr>
              <w:tab/>
            </w:r>
            <w:r w:rsidR="00A03A2E">
              <w:rPr>
                <w:noProof/>
                <w:webHidden/>
              </w:rPr>
              <w:fldChar w:fldCharType="begin"/>
            </w:r>
            <w:r w:rsidR="00A03A2E">
              <w:rPr>
                <w:noProof/>
                <w:webHidden/>
              </w:rPr>
              <w:instrText xml:space="preserve"> PAGEREF _Toc12296824 \h </w:instrText>
            </w:r>
            <w:r w:rsidR="00A03A2E">
              <w:rPr>
                <w:noProof/>
                <w:webHidden/>
              </w:rPr>
            </w:r>
            <w:r w:rsidR="00A03A2E">
              <w:rPr>
                <w:noProof/>
                <w:webHidden/>
              </w:rPr>
              <w:fldChar w:fldCharType="separate"/>
            </w:r>
            <w:r w:rsidR="00A03A2E">
              <w:rPr>
                <w:noProof/>
                <w:webHidden/>
              </w:rPr>
              <w:t>92</w:t>
            </w:r>
            <w:r w:rsidR="00A03A2E">
              <w:rPr>
                <w:noProof/>
                <w:webHidden/>
              </w:rPr>
              <w:fldChar w:fldCharType="end"/>
            </w:r>
          </w:hyperlink>
        </w:p>
        <w:p w14:paraId="1D427386" w14:textId="04C60FB8"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25" w:history="1">
            <w:r w:rsidR="00A03A2E" w:rsidRPr="00A50B57">
              <w:rPr>
                <w:rStyle w:val="Hyperlink"/>
                <w:noProof/>
                <w:lang w:val="en-IN"/>
              </w:rPr>
              <w:t>Methodology</w:t>
            </w:r>
            <w:r w:rsidR="00A03A2E">
              <w:rPr>
                <w:noProof/>
                <w:webHidden/>
              </w:rPr>
              <w:tab/>
            </w:r>
            <w:r w:rsidR="00A03A2E">
              <w:rPr>
                <w:noProof/>
                <w:webHidden/>
              </w:rPr>
              <w:fldChar w:fldCharType="begin"/>
            </w:r>
            <w:r w:rsidR="00A03A2E">
              <w:rPr>
                <w:noProof/>
                <w:webHidden/>
              </w:rPr>
              <w:instrText xml:space="preserve"> PAGEREF _Toc12296825 \h </w:instrText>
            </w:r>
            <w:r w:rsidR="00A03A2E">
              <w:rPr>
                <w:noProof/>
                <w:webHidden/>
              </w:rPr>
            </w:r>
            <w:r w:rsidR="00A03A2E">
              <w:rPr>
                <w:noProof/>
                <w:webHidden/>
              </w:rPr>
              <w:fldChar w:fldCharType="separate"/>
            </w:r>
            <w:r w:rsidR="00A03A2E">
              <w:rPr>
                <w:noProof/>
                <w:webHidden/>
              </w:rPr>
              <w:t>95</w:t>
            </w:r>
            <w:r w:rsidR="00A03A2E">
              <w:rPr>
                <w:noProof/>
                <w:webHidden/>
              </w:rPr>
              <w:fldChar w:fldCharType="end"/>
            </w:r>
          </w:hyperlink>
        </w:p>
        <w:p w14:paraId="1956AFC0" w14:textId="4243DE56" w:rsidR="00A03A2E" w:rsidRDefault="00DE1B85">
          <w:pPr>
            <w:pStyle w:val="TOC3"/>
            <w:rPr>
              <w:rFonts w:asciiTheme="minorHAnsi" w:eastAsiaTheme="minorEastAsia" w:hAnsiTheme="minorHAnsi" w:cstheme="minorBidi"/>
              <w:noProof/>
              <w:color w:val="auto"/>
              <w:sz w:val="22"/>
              <w:szCs w:val="22"/>
              <w:lang w:val="en-GB" w:eastAsia="en-GB"/>
            </w:rPr>
          </w:pPr>
          <w:hyperlink w:anchor="_Toc12296826" w:history="1">
            <w:r w:rsidR="00A03A2E" w:rsidRPr="00A50B57">
              <w:rPr>
                <w:rStyle w:val="Hyperlink"/>
                <w:noProof/>
              </w:rPr>
              <w:t>Data Collection</w:t>
            </w:r>
            <w:r w:rsidR="00A03A2E">
              <w:rPr>
                <w:noProof/>
                <w:webHidden/>
              </w:rPr>
              <w:tab/>
            </w:r>
            <w:r w:rsidR="00A03A2E">
              <w:rPr>
                <w:noProof/>
                <w:webHidden/>
              </w:rPr>
              <w:fldChar w:fldCharType="begin"/>
            </w:r>
            <w:r w:rsidR="00A03A2E">
              <w:rPr>
                <w:noProof/>
                <w:webHidden/>
              </w:rPr>
              <w:instrText xml:space="preserve"> PAGEREF _Toc12296826 \h </w:instrText>
            </w:r>
            <w:r w:rsidR="00A03A2E">
              <w:rPr>
                <w:noProof/>
                <w:webHidden/>
              </w:rPr>
            </w:r>
            <w:r w:rsidR="00A03A2E">
              <w:rPr>
                <w:noProof/>
                <w:webHidden/>
              </w:rPr>
              <w:fldChar w:fldCharType="separate"/>
            </w:r>
            <w:r w:rsidR="00A03A2E">
              <w:rPr>
                <w:noProof/>
                <w:webHidden/>
              </w:rPr>
              <w:t>96</w:t>
            </w:r>
            <w:r w:rsidR="00A03A2E">
              <w:rPr>
                <w:noProof/>
                <w:webHidden/>
              </w:rPr>
              <w:fldChar w:fldCharType="end"/>
            </w:r>
          </w:hyperlink>
        </w:p>
        <w:p w14:paraId="2DA12AF3" w14:textId="552547A0" w:rsidR="00A03A2E" w:rsidRDefault="00DE1B85">
          <w:pPr>
            <w:pStyle w:val="TOC3"/>
            <w:rPr>
              <w:rFonts w:asciiTheme="minorHAnsi" w:eastAsiaTheme="minorEastAsia" w:hAnsiTheme="minorHAnsi" w:cstheme="minorBidi"/>
              <w:noProof/>
              <w:color w:val="auto"/>
              <w:sz w:val="22"/>
              <w:szCs w:val="22"/>
              <w:lang w:val="en-GB" w:eastAsia="en-GB"/>
            </w:rPr>
          </w:pPr>
          <w:hyperlink w:anchor="_Toc12296827" w:history="1">
            <w:r w:rsidR="00A03A2E" w:rsidRPr="00A50B57">
              <w:rPr>
                <w:rStyle w:val="Hyperlink"/>
                <w:noProof/>
              </w:rPr>
              <w:t>Measurement</w:t>
            </w:r>
            <w:r w:rsidR="00A03A2E">
              <w:rPr>
                <w:noProof/>
                <w:webHidden/>
              </w:rPr>
              <w:tab/>
            </w:r>
            <w:r w:rsidR="00A03A2E">
              <w:rPr>
                <w:noProof/>
                <w:webHidden/>
              </w:rPr>
              <w:fldChar w:fldCharType="begin"/>
            </w:r>
            <w:r w:rsidR="00A03A2E">
              <w:rPr>
                <w:noProof/>
                <w:webHidden/>
              </w:rPr>
              <w:instrText xml:space="preserve"> PAGEREF _Toc12296827 \h </w:instrText>
            </w:r>
            <w:r w:rsidR="00A03A2E">
              <w:rPr>
                <w:noProof/>
                <w:webHidden/>
              </w:rPr>
            </w:r>
            <w:r w:rsidR="00A03A2E">
              <w:rPr>
                <w:noProof/>
                <w:webHidden/>
              </w:rPr>
              <w:fldChar w:fldCharType="separate"/>
            </w:r>
            <w:r w:rsidR="00A03A2E">
              <w:rPr>
                <w:noProof/>
                <w:webHidden/>
              </w:rPr>
              <w:t>96</w:t>
            </w:r>
            <w:r w:rsidR="00A03A2E">
              <w:rPr>
                <w:noProof/>
                <w:webHidden/>
              </w:rPr>
              <w:fldChar w:fldCharType="end"/>
            </w:r>
          </w:hyperlink>
        </w:p>
        <w:p w14:paraId="1AF969B9" w14:textId="3CB7B4EA" w:rsidR="00A03A2E" w:rsidRDefault="00DE1B85">
          <w:pPr>
            <w:pStyle w:val="TOC3"/>
            <w:rPr>
              <w:rFonts w:asciiTheme="minorHAnsi" w:eastAsiaTheme="minorEastAsia" w:hAnsiTheme="minorHAnsi" w:cstheme="minorBidi"/>
              <w:noProof/>
              <w:color w:val="auto"/>
              <w:sz w:val="22"/>
              <w:szCs w:val="22"/>
              <w:lang w:val="en-GB" w:eastAsia="en-GB"/>
            </w:rPr>
          </w:pPr>
          <w:hyperlink w:anchor="_Toc12296828" w:history="1">
            <w:r w:rsidR="00A03A2E" w:rsidRPr="00A50B57">
              <w:rPr>
                <w:rStyle w:val="Hyperlink"/>
                <w:noProof/>
              </w:rPr>
              <w:t>Analysis</w:t>
            </w:r>
            <w:r w:rsidR="00A03A2E">
              <w:rPr>
                <w:noProof/>
                <w:webHidden/>
              </w:rPr>
              <w:tab/>
            </w:r>
            <w:r w:rsidR="00A03A2E">
              <w:rPr>
                <w:noProof/>
                <w:webHidden/>
              </w:rPr>
              <w:fldChar w:fldCharType="begin"/>
            </w:r>
            <w:r w:rsidR="00A03A2E">
              <w:rPr>
                <w:noProof/>
                <w:webHidden/>
              </w:rPr>
              <w:instrText xml:space="preserve"> PAGEREF _Toc12296828 \h </w:instrText>
            </w:r>
            <w:r w:rsidR="00A03A2E">
              <w:rPr>
                <w:noProof/>
                <w:webHidden/>
              </w:rPr>
            </w:r>
            <w:r w:rsidR="00A03A2E">
              <w:rPr>
                <w:noProof/>
                <w:webHidden/>
              </w:rPr>
              <w:fldChar w:fldCharType="separate"/>
            </w:r>
            <w:r w:rsidR="00A03A2E">
              <w:rPr>
                <w:noProof/>
                <w:webHidden/>
              </w:rPr>
              <w:t>101</w:t>
            </w:r>
            <w:r w:rsidR="00A03A2E">
              <w:rPr>
                <w:noProof/>
                <w:webHidden/>
              </w:rPr>
              <w:fldChar w:fldCharType="end"/>
            </w:r>
          </w:hyperlink>
        </w:p>
        <w:p w14:paraId="6D598F95" w14:textId="1FB79F57"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29" w:history="1">
            <w:r w:rsidR="00A03A2E" w:rsidRPr="00A50B57">
              <w:rPr>
                <w:rStyle w:val="Hyperlink"/>
                <w:noProof/>
              </w:rPr>
              <w:t>Results and Discussion</w:t>
            </w:r>
            <w:r w:rsidR="00A03A2E">
              <w:rPr>
                <w:noProof/>
                <w:webHidden/>
              </w:rPr>
              <w:tab/>
            </w:r>
            <w:r w:rsidR="00A03A2E">
              <w:rPr>
                <w:noProof/>
                <w:webHidden/>
              </w:rPr>
              <w:fldChar w:fldCharType="begin"/>
            </w:r>
            <w:r w:rsidR="00A03A2E">
              <w:rPr>
                <w:noProof/>
                <w:webHidden/>
              </w:rPr>
              <w:instrText xml:space="preserve"> PAGEREF _Toc12296829 \h </w:instrText>
            </w:r>
            <w:r w:rsidR="00A03A2E">
              <w:rPr>
                <w:noProof/>
                <w:webHidden/>
              </w:rPr>
            </w:r>
            <w:r w:rsidR="00A03A2E">
              <w:rPr>
                <w:noProof/>
                <w:webHidden/>
              </w:rPr>
              <w:fldChar w:fldCharType="separate"/>
            </w:r>
            <w:r w:rsidR="00A03A2E">
              <w:rPr>
                <w:noProof/>
                <w:webHidden/>
              </w:rPr>
              <w:t>102</w:t>
            </w:r>
            <w:r w:rsidR="00A03A2E">
              <w:rPr>
                <w:noProof/>
                <w:webHidden/>
              </w:rPr>
              <w:fldChar w:fldCharType="end"/>
            </w:r>
          </w:hyperlink>
        </w:p>
        <w:p w14:paraId="1FE63BDF" w14:textId="1C2FD8F4" w:rsidR="00A03A2E" w:rsidRDefault="00DE1B85">
          <w:pPr>
            <w:pStyle w:val="TOC3"/>
            <w:rPr>
              <w:rFonts w:asciiTheme="minorHAnsi" w:eastAsiaTheme="minorEastAsia" w:hAnsiTheme="minorHAnsi" w:cstheme="minorBidi"/>
              <w:noProof/>
              <w:color w:val="auto"/>
              <w:sz w:val="22"/>
              <w:szCs w:val="22"/>
              <w:lang w:val="en-GB" w:eastAsia="en-GB"/>
            </w:rPr>
          </w:pPr>
          <w:hyperlink w:anchor="_Toc12296830" w:history="1">
            <w:r w:rsidR="00A03A2E" w:rsidRPr="00A50B57">
              <w:rPr>
                <w:rStyle w:val="Hyperlink"/>
                <w:noProof/>
              </w:rPr>
              <w:t>Limitations</w:t>
            </w:r>
            <w:r w:rsidR="00A03A2E">
              <w:rPr>
                <w:noProof/>
                <w:webHidden/>
              </w:rPr>
              <w:tab/>
            </w:r>
            <w:r w:rsidR="00A03A2E">
              <w:rPr>
                <w:noProof/>
                <w:webHidden/>
              </w:rPr>
              <w:fldChar w:fldCharType="begin"/>
            </w:r>
            <w:r w:rsidR="00A03A2E">
              <w:rPr>
                <w:noProof/>
                <w:webHidden/>
              </w:rPr>
              <w:instrText xml:space="preserve"> PAGEREF _Toc12296830 \h </w:instrText>
            </w:r>
            <w:r w:rsidR="00A03A2E">
              <w:rPr>
                <w:noProof/>
                <w:webHidden/>
              </w:rPr>
            </w:r>
            <w:r w:rsidR="00A03A2E">
              <w:rPr>
                <w:noProof/>
                <w:webHidden/>
              </w:rPr>
              <w:fldChar w:fldCharType="separate"/>
            </w:r>
            <w:r w:rsidR="00A03A2E">
              <w:rPr>
                <w:noProof/>
                <w:webHidden/>
              </w:rPr>
              <w:t>104</w:t>
            </w:r>
            <w:r w:rsidR="00A03A2E">
              <w:rPr>
                <w:noProof/>
                <w:webHidden/>
              </w:rPr>
              <w:fldChar w:fldCharType="end"/>
            </w:r>
          </w:hyperlink>
        </w:p>
        <w:p w14:paraId="5E938D7C" w14:textId="5A3A3EE0" w:rsidR="00A03A2E" w:rsidRDefault="00DE1B85">
          <w:pPr>
            <w:pStyle w:val="TOC3"/>
            <w:rPr>
              <w:rFonts w:asciiTheme="minorHAnsi" w:eastAsiaTheme="minorEastAsia" w:hAnsiTheme="minorHAnsi" w:cstheme="minorBidi"/>
              <w:noProof/>
              <w:color w:val="auto"/>
              <w:sz w:val="22"/>
              <w:szCs w:val="22"/>
              <w:lang w:val="en-GB" w:eastAsia="en-GB"/>
            </w:rPr>
          </w:pPr>
          <w:hyperlink w:anchor="_Toc12296831" w:history="1">
            <w:r w:rsidR="00A03A2E" w:rsidRPr="00A50B57">
              <w:rPr>
                <w:rStyle w:val="Hyperlink"/>
                <w:noProof/>
              </w:rPr>
              <w:t>Implications</w:t>
            </w:r>
            <w:r w:rsidR="00A03A2E">
              <w:rPr>
                <w:noProof/>
                <w:webHidden/>
              </w:rPr>
              <w:tab/>
            </w:r>
            <w:r w:rsidR="00A03A2E">
              <w:rPr>
                <w:noProof/>
                <w:webHidden/>
              </w:rPr>
              <w:fldChar w:fldCharType="begin"/>
            </w:r>
            <w:r w:rsidR="00A03A2E">
              <w:rPr>
                <w:noProof/>
                <w:webHidden/>
              </w:rPr>
              <w:instrText xml:space="preserve"> PAGEREF _Toc12296831 \h </w:instrText>
            </w:r>
            <w:r w:rsidR="00A03A2E">
              <w:rPr>
                <w:noProof/>
                <w:webHidden/>
              </w:rPr>
            </w:r>
            <w:r w:rsidR="00A03A2E">
              <w:rPr>
                <w:noProof/>
                <w:webHidden/>
              </w:rPr>
              <w:fldChar w:fldCharType="separate"/>
            </w:r>
            <w:r w:rsidR="00A03A2E">
              <w:rPr>
                <w:noProof/>
                <w:webHidden/>
              </w:rPr>
              <w:t>105</w:t>
            </w:r>
            <w:r w:rsidR="00A03A2E">
              <w:rPr>
                <w:noProof/>
                <w:webHidden/>
              </w:rPr>
              <w:fldChar w:fldCharType="end"/>
            </w:r>
          </w:hyperlink>
        </w:p>
        <w:p w14:paraId="5DA7C615" w14:textId="74F1E084" w:rsidR="00A03A2E" w:rsidRDefault="00DE1B85">
          <w:pPr>
            <w:pStyle w:val="TOC1"/>
            <w:rPr>
              <w:rFonts w:asciiTheme="minorHAnsi" w:eastAsiaTheme="minorEastAsia" w:hAnsiTheme="minorHAnsi" w:cstheme="minorBidi"/>
              <w:b w:val="0"/>
              <w:i w:val="0"/>
              <w:noProof/>
              <w:color w:val="auto"/>
              <w:sz w:val="22"/>
              <w:szCs w:val="22"/>
              <w:lang w:val="en-GB" w:eastAsia="en-GB"/>
            </w:rPr>
          </w:pPr>
          <w:hyperlink w:anchor="_Toc12296832" w:history="1">
            <w:r w:rsidR="00A03A2E" w:rsidRPr="00A50B57">
              <w:rPr>
                <w:rStyle w:val="Hyperlink"/>
                <w:noProof/>
              </w:rPr>
              <w:t>6</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Conclusion</w:t>
            </w:r>
            <w:r w:rsidR="00A03A2E">
              <w:rPr>
                <w:noProof/>
                <w:webHidden/>
              </w:rPr>
              <w:tab/>
            </w:r>
            <w:r w:rsidR="00A03A2E">
              <w:rPr>
                <w:noProof/>
                <w:webHidden/>
              </w:rPr>
              <w:fldChar w:fldCharType="begin"/>
            </w:r>
            <w:r w:rsidR="00A03A2E">
              <w:rPr>
                <w:noProof/>
                <w:webHidden/>
              </w:rPr>
              <w:instrText xml:space="preserve"> PAGEREF _Toc12296832 \h </w:instrText>
            </w:r>
            <w:r w:rsidR="00A03A2E">
              <w:rPr>
                <w:noProof/>
                <w:webHidden/>
              </w:rPr>
            </w:r>
            <w:r w:rsidR="00A03A2E">
              <w:rPr>
                <w:noProof/>
                <w:webHidden/>
              </w:rPr>
              <w:fldChar w:fldCharType="separate"/>
            </w:r>
            <w:r w:rsidR="00A03A2E">
              <w:rPr>
                <w:noProof/>
                <w:webHidden/>
              </w:rPr>
              <w:t>109</w:t>
            </w:r>
            <w:r w:rsidR="00A03A2E">
              <w:rPr>
                <w:noProof/>
                <w:webHidden/>
              </w:rPr>
              <w:fldChar w:fldCharType="end"/>
            </w:r>
          </w:hyperlink>
        </w:p>
        <w:p w14:paraId="0866ED06" w14:textId="68DD5A9F"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33" w:history="1">
            <w:r w:rsidR="00A03A2E" w:rsidRPr="00A50B57">
              <w:rPr>
                <w:rStyle w:val="Hyperlink"/>
                <w:noProof/>
              </w:rPr>
              <w:t>Future work</w:t>
            </w:r>
            <w:r w:rsidR="00A03A2E">
              <w:rPr>
                <w:noProof/>
                <w:webHidden/>
              </w:rPr>
              <w:tab/>
            </w:r>
            <w:r w:rsidR="00A03A2E">
              <w:rPr>
                <w:noProof/>
                <w:webHidden/>
              </w:rPr>
              <w:fldChar w:fldCharType="begin"/>
            </w:r>
            <w:r w:rsidR="00A03A2E">
              <w:rPr>
                <w:noProof/>
                <w:webHidden/>
              </w:rPr>
              <w:instrText xml:space="preserve"> PAGEREF _Toc12296833 \h </w:instrText>
            </w:r>
            <w:r w:rsidR="00A03A2E">
              <w:rPr>
                <w:noProof/>
                <w:webHidden/>
              </w:rPr>
            </w:r>
            <w:r w:rsidR="00A03A2E">
              <w:rPr>
                <w:noProof/>
                <w:webHidden/>
              </w:rPr>
              <w:fldChar w:fldCharType="separate"/>
            </w:r>
            <w:r w:rsidR="00A03A2E">
              <w:rPr>
                <w:noProof/>
                <w:webHidden/>
              </w:rPr>
              <w:t>109</w:t>
            </w:r>
            <w:r w:rsidR="00A03A2E">
              <w:rPr>
                <w:noProof/>
                <w:webHidden/>
              </w:rPr>
              <w:fldChar w:fldCharType="end"/>
            </w:r>
          </w:hyperlink>
        </w:p>
        <w:p w14:paraId="6F9FA70A" w14:textId="63B841B7" w:rsidR="00A03A2E" w:rsidRDefault="00DE1B85">
          <w:pPr>
            <w:pStyle w:val="TOC1"/>
            <w:rPr>
              <w:rFonts w:asciiTheme="minorHAnsi" w:eastAsiaTheme="minorEastAsia" w:hAnsiTheme="minorHAnsi" w:cstheme="minorBidi"/>
              <w:b w:val="0"/>
              <w:i w:val="0"/>
              <w:noProof/>
              <w:color w:val="auto"/>
              <w:sz w:val="22"/>
              <w:szCs w:val="22"/>
              <w:lang w:val="en-GB" w:eastAsia="en-GB"/>
            </w:rPr>
          </w:pPr>
          <w:hyperlink w:anchor="_Toc12296834" w:history="1">
            <w:r w:rsidR="00A03A2E" w:rsidRPr="00A50B57">
              <w:rPr>
                <w:rStyle w:val="Hyperlink"/>
                <w:noProof/>
              </w:rPr>
              <w:t>7</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Appendices</w:t>
            </w:r>
            <w:r w:rsidR="00A03A2E">
              <w:rPr>
                <w:noProof/>
                <w:webHidden/>
              </w:rPr>
              <w:tab/>
            </w:r>
            <w:r w:rsidR="00A03A2E">
              <w:rPr>
                <w:noProof/>
                <w:webHidden/>
              </w:rPr>
              <w:fldChar w:fldCharType="begin"/>
            </w:r>
            <w:r w:rsidR="00A03A2E">
              <w:rPr>
                <w:noProof/>
                <w:webHidden/>
              </w:rPr>
              <w:instrText xml:space="preserve"> PAGEREF _Toc12296834 \h </w:instrText>
            </w:r>
            <w:r w:rsidR="00A03A2E">
              <w:rPr>
                <w:noProof/>
                <w:webHidden/>
              </w:rPr>
            </w:r>
            <w:r w:rsidR="00A03A2E">
              <w:rPr>
                <w:noProof/>
                <w:webHidden/>
              </w:rPr>
              <w:fldChar w:fldCharType="separate"/>
            </w:r>
            <w:r w:rsidR="00A03A2E">
              <w:rPr>
                <w:noProof/>
                <w:webHidden/>
              </w:rPr>
              <w:t>111</w:t>
            </w:r>
            <w:r w:rsidR="00A03A2E">
              <w:rPr>
                <w:noProof/>
                <w:webHidden/>
              </w:rPr>
              <w:fldChar w:fldCharType="end"/>
            </w:r>
          </w:hyperlink>
        </w:p>
        <w:p w14:paraId="5AD81CBF" w14:textId="30C878F4"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35" w:history="1">
            <w:r w:rsidR="00A03A2E" w:rsidRPr="00A50B57">
              <w:rPr>
                <w:rStyle w:val="Hyperlink"/>
                <w:noProof/>
              </w:rPr>
              <w:t>Appendix 1:  Adopted Approach for Identifying Tasks from GitHub Project Log Data</w:t>
            </w:r>
            <w:r w:rsidR="00A03A2E">
              <w:rPr>
                <w:noProof/>
                <w:webHidden/>
              </w:rPr>
              <w:tab/>
            </w:r>
            <w:r w:rsidR="00A03A2E">
              <w:rPr>
                <w:noProof/>
                <w:webHidden/>
              </w:rPr>
              <w:fldChar w:fldCharType="begin"/>
            </w:r>
            <w:r w:rsidR="00A03A2E">
              <w:rPr>
                <w:noProof/>
                <w:webHidden/>
              </w:rPr>
              <w:instrText xml:space="preserve"> PAGEREF _Toc12296835 \h </w:instrText>
            </w:r>
            <w:r w:rsidR="00A03A2E">
              <w:rPr>
                <w:noProof/>
                <w:webHidden/>
              </w:rPr>
            </w:r>
            <w:r w:rsidR="00A03A2E">
              <w:rPr>
                <w:noProof/>
                <w:webHidden/>
              </w:rPr>
              <w:fldChar w:fldCharType="separate"/>
            </w:r>
            <w:r w:rsidR="00A03A2E">
              <w:rPr>
                <w:noProof/>
                <w:webHidden/>
              </w:rPr>
              <w:t>111</w:t>
            </w:r>
            <w:r w:rsidR="00A03A2E">
              <w:rPr>
                <w:noProof/>
                <w:webHidden/>
              </w:rPr>
              <w:fldChar w:fldCharType="end"/>
            </w:r>
          </w:hyperlink>
        </w:p>
        <w:p w14:paraId="2FD3BDCE" w14:textId="5D3F06F6"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36" w:history="1">
            <w:r w:rsidR="00A03A2E" w:rsidRPr="00A50B57">
              <w:rPr>
                <w:rStyle w:val="Hyperlink"/>
                <w:noProof/>
              </w:rPr>
              <w:t>Appendix 2: Adopted Approach for Identifying Versions from GitHub Project Log Data</w:t>
            </w:r>
            <w:r w:rsidR="00A03A2E">
              <w:rPr>
                <w:noProof/>
                <w:webHidden/>
              </w:rPr>
              <w:tab/>
            </w:r>
            <w:r w:rsidR="00A03A2E">
              <w:rPr>
                <w:noProof/>
                <w:webHidden/>
              </w:rPr>
              <w:fldChar w:fldCharType="begin"/>
            </w:r>
            <w:r w:rsidR="00A03A2E">
              <w:rPr>
                <w:noProof/>
                <w:webHidden/>
              </w:rPr>
              <w:instrText xml:space="preserve"> PAGEREF _Toc12296836 \h </w:instrText>
            </w:r>
            <w:r w:rsidR="00A03A2E">
              <w:rPr>
                <w:noProof/>
                <w:webHidden/>
              </w:rPr>
            </w:r>
            <w:r w:rsidR="00A03A2E">
              <w:rPr>
                <w:noProof/>
                <w:webHidden/>
              </w:rPr>
              <w:fldChar w:fldCharType="separate"/>
            </w:r>
            <w:r w:rsidR="00A03A2E">
              <w:rPr>
                <w:noProof/>
                <w:webHidden/>
              </w:rPr>
              <w:t>112</w:t>
            </w:r>
            <w:r w:rsidR="00A03A2E">
              <w:rPr>
                <w:noProof/>
                <w:webHidden/>
              </w:rPr>
              <w:fldChar w:fldCharType="end"/>
            </w:r>
          </w:hyperlink>
        </w:p>
        <w:p w14:paraId="69254952" w14:textId="5E6D911C"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37" w:history="1">
            <w:r w:rsidR="00A03A2E" w:rsidRPr="00A50B57">
              <w:rPr>
                <w:rStyle w:val="Hyperlink"/>
                <w:noProof/>
              </w:rPr>
              <w:t>Appendix 3: Perils in Using GitHub Data and the Mitigation Methods We Adopted</w:t>
            </w:r>
            <w:r w:rsidR="00A03A2E">
              <w:rPr>
                <w:noProof/>
                <w:webHidden/>
              </w:rPr>
              <w:tab/>
            </w:r>
            <w:r w:rsidR="00A03A2E">
              <w:rPr>
                <w:noProof/>
                <w:webHidden/>
              </w:rPr>
              <w:fldChar w:fldCharType="begin"/>
            </w:r>
            <w:r w:rsidR="00A03A2E">
              <w:rPr>
                <w:noProof/>
                <w:webHidden/>
              </w:rPr>
              <w:instrText xml:space="preserve"> PAGEREF _Toc12296837 \h </w:instrText>
            </w:r>
            <w:r w:rsidR="00A03A2E">
              <w:rPr>
                <w:noProof/>
                <w:webHidden/>
              </w:rPr>
            </w:r>
            <w:r w:rsidR="00A03A2E">
              <w:rPr>
                <w:noProof/>
                <w:webHidden/>
              </w:rPr>
              <w:fldChar w:fldCharType="separate"/>
            </w:r>
            <w:r w:rsidR="00A03A2E">
              <w:rPr>
                <w:noProof/>
                <w:webHidden/>
              </w:rPr>
              <w:t>116</w:t>
            </w:r>
            <w:r w:rsidR="00A03A2E">
              <w:rPr>
                <w:noProof/>
                <w:webHidden/>
              </w:rPr>
              <w:fldChar w:fldCharType="end"/>
            </w:r>
          </w:hyperlink>
        </w:p>
        <w:p w14:paraId="3D80712F" w14:textId="1CCACA9C" w:rsidR="0058743F" w:rsidRDefault="0083253F" w:rsidP="00AF3C13">
          <w:pPr>
            <w:spacing w:line="276" w:lineRule="auto"/>
          </w:pPr>
          <w:r>
            <w:fldChar w:fldCharType="end"/>
          </w:r>
        </w:p>
      </w:sdtContent>
    </w:sdt>
    <w:p w14:paraId="02328075" w14:textId="77777777" w:rsidR="000A1BB4" w:rsidRDefault="000A1BB4" w:rsidP="00AF3C13">
      <w:pPr>
        <w:pStyle w:val="TableContents"/>
        <w:spacing w:line="276" w:lineRule="auto"/>
        <w:rPr>
          <w:rStyle w:val="ListLabel2"/>
          <w:b/>
          <w:bCs/>
          <w:sz w:val="28"/>
          <w:szCs w:val="28"/>
        </w:rPr>
      </w:pPr>
    </w:p>
    <w:p w14:paraId="04F59CD7" w14:textId="77777777" w:rsidR="00953F3E" w:rsidRDefault="00953F3E" w:rsidP="0022625A">
      <w:pPr>
        <w:spacing w:line="276" w:lineRule="auto"/>
        <w:rPr>
          <w:b/>
          <w:bCs/>
          <w:sz w:val="28"/>
          <w:szCs w:val="28"/>
        </w:rPr>
        <w:sectPr w:rsidR="00953F3E" w:rsidSect="00B30E28">
          <w:pgSz w:w="11906" w:h="16838"/>
          <w:pgMar w:top="1967" w:right="1417" w:bottom="1967" w:left="1417" w:header="1247" w:footer="1247" w:gutter="0"/>
          <w:cols w:space="720"/>
          <w:formProt w:val="0"/>
          <w:docGrid w:linePitch="360" w:charSpace="24576"/>
        </w:sectPr>
      </w:pPr>
    </w:p>
    <w:p w14:paraId="74AB2E99" w14:textId="65122A82" w:rsidR="00AF3C13" w:rsidRDefault="0022625A" w:rsidP="0022625A">
      <w:pPr>
        <w:spacing w:line="276" w:lineRule="auto"/>
        <w:rPr>
          <w:rStyle w:val="ListLabel2"/>
          <w:b/>
          <w:bCs/>
          <w:sz w:val="28"/>
          <w:szCs w:val="28"/>
        </w:rPr>
      </w:pPr>
      <w:r>
        <w:rPr>
          <w:b/>
          <w:bCs/>
          <w:sz w:val="28"/>
          <w:szCs w:val="28"/>
        </w:rPr>
        <w:lastRenderedPageBreak/>
        <w:t>List of Tables</w:t>
      </w:r>
    </w:p>
    <w:p w14:paraId="77CFDD3E" w14:textId="077E47ED" w:rsidR="00953F3E" w:rsidRDefault="0022625A">
      <w:pPr>
        <w:pStyle w:val="TableofFigures"/>
        <w:tabs>
          <w:tab w:val="right" w:leader="dot" w:pos="9062"/>
        </w:tabs>
        <w:rPr>
          <w:rFonts w:asciiTheme="minorHAnsi" w:eastAsiaTheme="minorEastAsia" w:hAnsiTheme="minorHAnsi" w:cstheme="minorBidi"/>
          <w:noProof/>
          <w:color w:val="auto"/>
          <w:sz w:val="22"/>
          <w:szCs w:val="22"/>
          <w:lang w:val="en-GB" w:eastAsia="en-GB"/>
        </w:rPr>
      </w:pPr>
      <w:r>
        <w:fldChar w:fldCharType="begin"/>
      </w:r>
      <w:r>
        <w:instrText xml:space="preserve"> TOC \h \z \c "Table" </w:instrText>
      </w:r>
      <w:r>
        <w:fldChar w:fldCharType="separate"/>
      </w:r>
      <w:hyperlink w:anchor="_Toc12310450" w:history="1">
        <w:r w:rsidR="00953F3E" w:rsidRPr="00A33ECF">
          <w:rPr>
            <w:rStyle w:val="Hyperlink"/>
            <w:noProof/>
          </w:rPr>
          <w:t>Table 1</w:t>
        </w:r>
        <w:r w:rsidR="00953F3E" w:rsidRPr="00A33ECF">
          <w:rPr>
            <w:rStyle w:val="Hyperlink"/>
            <w:noProof/>
          </w:rPr>
          <w:noBreakHyphen/>
          <w:t>1: Three Essays at a Glance: Theoretical Foundation and Research Hypotheses</w:t>
        </w:r>
        <w:r w:rsidR="00953F3E">
          <w:rPr>
            <w:noProof/>
            <w:webHidden/>
          </w:rPr>
          <w:tab/>
        </w:r>
        <w:r w:rsidR="00953F3E">
          <w:rPr>
            <w:noProof/>
            <w:webHidden/>
          </w:rPr>
          <w:fldChar w:fldCharType="begin"/>
        </w:r>
        <w:r w:rsidR="00953F3E">
          <w:rPr>
            <w:noProof/>
            <w:webHidden/>
          </w:rPr>
          <w:instrText xml:space="preserve"> PAGEREF _Toc12310450 \h </w:instrText>
        </w:r>
        <w:r w:rsidR="00953F3E">
          <w:rPr>
            <w:noProof/>
            <w:webHidden/>
          </w:rPr>
        </w:r>
        <w:r w:rsidR="00953F3E">
          <w:rPr>
            <w:noProof/>
            <w:webHidden/>
          </w:rPr>
          <w:fldChar w:fldCharType="separate"/>
        </w:r>
        <w:r w:rsidR="00953F3E">
          <w:rPr>
            <w:noProof/>
            <w:webHidden/>
          </w:rPr>
          <w:t>15</w:t>
        </w:r>
        <w:r w:rsidR="00953F3E">
          <w:rPr>
            <w:noProof/>
            <w:webHidden/>
          </w:rPr>
          <w:fldChar w:fldCharType="end"/>
        </w:r>
      </w:hyperlink>
    </w:p>
    <w:p w14:paraId="7C678244" w14:textId="06261C4B" w:rsidR="00953F3E" w:rsidRDefault="00953F3E">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0451" w:history="1">
        <w:r w:rsidRPr="00A33ECF">
          <w:rPr>
            <w:rStyle w:val="Hyperlink"/>
            <w:noProof/>
          </w:rPr>
          <w:t>Table 1</w:t>
        </w:r>
        <w:r w:rsidRPr="00A33ECF">
          <w:rPr>
            <w:rStyle w:val="Hyperlink"/>
            <w:noProof/>
          </w:rPr>
          <w:noBreakHyphen/>
          <w:t>2: Three Essays at a Glance: Research Questions, Methods, and Main Findings</w:t>
        </w:r>
        <w:r>
          <w:rPr>
            <w:noProof/>
            <w:webHidden/>
          </w:rPr>
          <w:tab/>
        </w:r>
        <w:r>
          <w:rPr>
            <w:noProof/>
            <w:webHidden/>
          </w:rPr>
          <w:fldChar w:fldCharType="begin"/>
        </w:r>
        <w:r>
          <w:rPr>
            <w:noProof/>
            <w:webHidden/>
          </w:rPr>
          <w:instrText xml:space="preserve"> PAGEREF _Toc12310451 \h </w:instrText>
        </w:r>
        <w:r>
          <w:rPr>
            <w:noProof/>
            <w:webHidden/>
          </w:rPr>
        </w:r>
        <w:r>
          <w:rPr>
            <w:noProof/>
            <w:webHidden/>
          </w:rPr>
          <w:fldChar w:fldCharType="separate"/>
        </w:r>
        <w:r>
          <w:rPr>
            <w:noProof/>
            <w:webHidden/>
          </w:rPr>
          <w:t>17</w:t>
        </w:r>
        <w:r>
          <w:rPr>
            <w:noProof/>
            <w:webHidden/>
          </w:rPr>
          <w:fldChar w:fldCharType="end"/>
        </w:r>
      </w:hyperlink>
    </w:p>
    <w:p w14:paraId="29FD5687" w14:textId="398B8DB7" w:rsidR="00953F3E" w:rsidRDefault="00953F3E">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0452" w:history="1">
        <w:r w:rsidRPr="00A33ECF">
          <w:rPr>
            <w:rStyle w:val="Hyperlink"/>
            <w:noProof/>
          </w:rPr>
          <w:t>Table 2</w:t>
        </w:r>
        <w:r w:rsidRPr="00A33ECF">
          <w:rPr>
            <w:rStyle w:val="Hyperlink"/>
            <w:noProof/>
          </w:rPr>
          <w:noBreakHyphen/>
          <w:t>1: Moderating Influence of Organizational Ownership through Different Models of Engagement</w:t>
        </w:r>
        <w:r>
          <w:rPr>
            <w:noProof/>
            <w:webHidden/>
          </w:rPr>
          <w:tab/>
        </w:r>
        <w:r>
          <w:rPr>
            <w:noProof/>
            <w:webHidden/>
          </w:rPr>
          <w:fldChar w:fldCharType="begin"/>
        </w:r>
        <w:r>
          <w:rPr>
            <w:noProof/>
            <w:webHidden/>
          </w:rPr>
          <w:instrText xml:space="preserve"> PAGEREF _Toc12310452 \h </w:instrText>
        </w:r>
        <w:r>
          <w:rPr>
            <w:noProof/>
            <w:webHidden/>
          </w:rPr>
        </w:r>
        <w:r>
          <w:rPr>
            <w:noProof/>
            <w:webHidden/>
          </w:rPr>
          <w:fldChar w:fldCharType="separate"/>
        </w:r>
        <w:r>
          <w:rPr>
            <w:noProof/>
            <w:webHidden/>
          </w:rPr>
          <w:t>32</w:t>
        </w:r>
        <w:r>
          <w:rPr>
            <w:noProof/>
            <w:webHidden/>
          </w:rPr>
          <w:fldChar w:fldCharType="end"/>
        </w:r>
      </w:hyperlink>
    </w:p>
    <w:p w14:paraId="76ED3B34" w14:textId="75869860" w:rsidR="00953F3E" w:rsidRDefault="00953F3E">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0453" w:history="1">
        <w:r w:rsidRPr="00A33ECF">
          <w:rPr>
            <w:rStyle w:val="Hyperlink"/>
            <w:noProof/>
          </w:rPr>
          <w:t>Table 2</w:t>
        </w:r>
        <w:r w:rsidRPr="00A33ECF">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10453 \h </w:instrText>
        </w:r>
        <w:r>
          <w:rPr>
            <w:noProof/>
            <w:webHidden/>
          </w:rPr>
        </w:r>
        <w:r>
          <w:rPr>
            <w:noProof/>
            <w:webHidden/>
          </w:rPr>
          <w:fldChar w:fldCharType="separate"/>
        </w:r>
        <w:r>
          <w:rPr>
            <w:noProof/>
            <w:webHidden/>
          </w:rPr>
          <w:t>43</w:t>
        </w:r>
        <w:r>
          <w:rPr>
            <w:noProof/>
            <w:webHidden/>
          </w:rPr>
          <w:fldChar w:fldCharType="end"/>
        </w:r>
      </w:hyperlink>
    </w:p>
    <w:p w14:paraId="060522A5" w14:textId="3E67082C" w:rsidR="00953F3E" w:rsidRDefault="00953F3E">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0454" w:history="1">
        <w:r w:rsidRPr="00A33ECF">
          <w:rPr>
            <w:rStyle w:val="Hyperlink"/>
            <w:noProof/>
          </w:rPr>
          <w:t>Table 2</w:t>
        </w:r>
        <w:r w:rsidRPr="00A33ECF">
          <w:rPr>
            <w:rStyle w:val="Hyperlink"/>
            <w:noProof/>
          </w:rPr>
          <w:noBreakHyphen/>
          <w:t>3: Results of Moderated Regression Analysis</w:t>
        </w:r>
        <w:r>
          <w:rPr>
            <w:noProof/>
            <w:webHidden/>
          </w:rPr>
          <w:tab/>
        </w:r>
        <w:r>
          <w:rPr>
            <w:noProof/>
            <w:webHidden/>
          </w:rPr>
          <w:fldChar w:fldCharType="begin"/>
        </w:r>
        <w:r>
          <w:rPr>
            <w:noProof/>
            <w:webHidden/>
          </w:rPr>
          <w:instrText xml:space="preserve"> PAGEREF _Toc12310454 \h </w:instrText>
        </w:r>
        <w:r>
          <w:rPr>
            <w:noProof/>
            <w:webHidden/>
          </w:rPr>
        </w:r>
        <w:r>
          <w:rPr>
            <w:noProof/>
            <w:webHidden/>
          </w:rPr>
          <w:fldChar w:fldCharType="separate"/>
        </w:r>
        <w:r>
          <w:rPr>
            <w:noProof/>
            <w:webHidden/>
          </w:rPr>
          <w:t>45</w:t>
        </w:r>
        <w:r>
          <w:rPr>
            <w:noProof/>
            <w:webHidden/>
          </w:rPr>
          <w:fldChar w:fldCharType="end"/>
        </w:r>
      </w:hyperlink>
    </w:p>
    <w:p w14:paraId="0E0EC506" w14:textId="00E7952D" w:rsidR="00953F3E" w:rsidRDefault="00953F3E">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0455" w:history="1">
        <w:r w:rsidRPr="00A33ECF">
          <w:rPr>
            <w:rStyle w:val="Hyperlink"/>
            <w:noProof/>
          </w:rPr>
          <w:t>Table 2</w:t>
        </w:r>
        <w:r w:rsidRPr="00A33ECF">
          <w:rPr>
            <w:rStyle w:val="Hyperlink"/>
            <w:noProof/>
          </w:rPr>
          <w:noBreakHyphen/>
          <w:t>4: Results of The Survival Analysis</w:t>
        </w:r>
        <w:r>
          <w:rPr>
            <w:noProof/>
            <w:webHidden/>
          </w:rPr>
          <w:tab/>
        </w:r>
        <w:r>
          <w:rPr>
            <w:noProof/>
            <w:webHidden/>
          </w:rPr>
          <w:fldChar w:fldCharType="begin"/>
        </w:r>
        <w:r>
          <w:rPr>
            <w:noProof/>
            <w:webHidden/>
          </w:rPr>
          <w:instrText xml:space="preserve"> PAGEREF _Toc12310455 \h </w:instrText>
        </w:r>
        <w:r>
          <w:rPr>
            <w:noProof/>
            <w:webHidden/>
          </w:rPr>
        </w:r>
        <w:r>
          <w:rPr>
            <w:noProof/>
            <w:webHidden/>
          </w:rPr>
          <w:fldChar w:fldCharType="separate"/>
        </w:r>
        <w:r>
          <w:rPr>
            <w:noProof/>
            <w:webHidden/>
          </w:rPr>
          <w:t>51</w:t>
        </w:r>
        <w:r>
          <w:rPr>
            <w:noProof/>
            <w:webHidden/>
          </w:rPr>
          <w:fldChar w:fldCharType="end"/>
        </w:r>
      </w:hyperlink>
    </w:p>
    <w:p w14:paraId="67A929AE" w14:textId="13998CFB" w:rsidR="00953F3E" w:rsidRDefault="00953F3E">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0456" w:history="1">
        <w:r w:rsidRPr="00A33ECF">
          <w:rPr>
            <w:rStyle w:val="Hyperlink"/>
            <w:noProof/>
          </w:rPr>
          <w:t>Table 2</w:t>
        </w:r>
        <w:r w:rsidRPr="00A33ECF">
          <w:rPr>
            <w:rStyle w:val="Hyperlink"/>
            <w:noProof/>
          </w:rPr>
          <w:noBreakHyphen/>
          <w:t>5: Results of the Falsification Test</w:t>
        </w:r>
        <w:r>
          <w:rPr>
            <w:noProof/>
            <w:webHidden/>
          </w:rPr>
          <w:tab/>
        </w:r>
        <w:r>
          <w:rPr>
            <w:noProof/>
            <w:webHidden/>
          </w:rPr>
          <w:fldChar w:fldCharType="begin"/>
        </w:r>
        <w:r>
          <w:rPr>
            <w:noProof/>
            <w:webHidden/>
          </w:rPr>
          <w:instrText xml:space="preserve"> PAGEREF _Toc12310456 \h </w:instrText>
        </w:r>
        <w:r>
          <w:rPr>
            <w:noProof/>
            <w:webHidden/>
          </w:rPr>
        </w:r>
        <w:r>
          <w:rPr>
            <w:noProof/>
            <w:webHidden/>
          </w:rPr>
          <w:fldChar w:fldCharType="separate"/>
        </w:r>
        <w:r>
          <w:rPr>
            <w:noProof/>
            <w:webHidden/>
          </w:rPr>
          <w:t>53</w:t>
        </w:r>
        <w:r>
          <w:rPr>
            <w:noProof/>
            <w:webHidden/>
          </w:rPr>
          <w:fldChar w:fldCharType="end"/>
        </w:r>
      </w:hyperlink>
    </w:p>
    <w:p w14:paraId="5FB0E262" w14:textId="1BFA4E04" w:rsidR="00953F3E" w:rsidRDefault="00953F3E">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0457" w:history="1">
        <w:r w:rsidRPr="00A33ECF">
          <w:rPr>
            <w:rStyle w:val="Hyperlink"/>
            <w:noProof/>
          </w:rPr>
          <w:t>Table 3</w:t>
        </w:r>
        <w:r w:rsidRPr="00A33ECF">
          <w:rPr>
            <w:rStyle w:val="Hyperlink"/>
            <w:noProof/>
          </w:rPr>
          <w:noBreakHyphen/>
          <w:t>1: Mean and Standard Deviations of Contributions Made by Contributors</w:t>
        </w:r>
        <w:r>
          <w:rPr>
            <w:noProof/>
            <w:webHidden/>
          </w:rPr>
          <w:tab/>
        </w:r>
        <w:r>
          <w:rPr>
            <w:noProof/>
            <w:webHidden/>
          </w:rPr>
          <w:fldChar w:fldCharType="begin"/>
        </w:r>
        <w:r>
          <w:rPr>
            <w:noProof/>
            <w:webHidden/>
          </w:rPr>
          <w:instrText xml:space="preserve"> PAGEREF _Toc12310457 \h </w:instrText>
        </w:r>
        <w:r>
          <w:rPr>
            <w:noProof/>
            <w:webHidden/>
          </w:rPr>
        </w:r>
        <w:r>
          <w:rPr>
            <w:noProof/>
            <w:webHidden/>
          </w:rPr>
          <w:fldChar w:fldCharType="separate"/>
        </w:r>
        <w:r>
          <w:rPr>
            <w:noProof/>
            <w:webHidden/>
          </w:rPr>
          <w:t>75</w:t>
        </w:r>
        <w:r>
          <w:rPr>
            <w:noProof/>
            <w:webHidden/>
          </w:rPr>
          <w:fldChar w:fldCharType="end"/>
        </w:r>
      </w:hyperlink>
    </w:p>
    <w:p w14:paraId="1FE9B234" w14:textId="559E880F" w:rsidR="00953F3E" w:rsidRDefault="00953F3E">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0458" w:history="1">
        <w:r w:rsidRPr="00A33ECF">
          <w:rPr>
            <w:rStyle w:val="Hyperlink"/>
            <w:noProof/>
          </w:rPr>
          <w:t>Table 3</w:t>
        </w:r>
        <w:r w:rsidRPr="00A33ECF">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10458 \h </w:instrText>
        </w:r>
        <w:r>
          <w:rPr>
            <w:noProof/>
            <w:webHidden/>
          </w:rPr>
        </w:r>
        <w:r>
          <w:rPr>
            <w:noProof/>
            <w:webHidden/>
          </w:rPr>
          <w:fldChar w:fldCharType="separate"/>
        </w:r>
        <w:r>
          <w:rPr>
            <w:noProof/>
            <w:webHidden/>
          </w:rPr>
          <w:t>78</w:t>
        </w:r>
        <w:r>
          <w:rPr>
            <w:noProof/>
            <w:webHidden/>
          </w:rPr>
          <w:fldChar w:fldCharType="end"/>
        </w:r>
      </w:hyperlink>
    </w:p>
    <w:p w14:paraId="63663E3E" w14:textId="52FE7DB7" w:rsidR="00953F3E" w:rsidRDefault="00953F3E">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0459" w:history="1">
        <w:r w:rsidRPr="00A33ECF">
          <w:rPr>
            <w:rStyle w:val="Hyperlink"/>
            <w:noProof/>
          </w:rPr>
          <w:t>Table 3</w:t>
        </w:r>
        <w:r w:rsidRPr="00A33ECF">
          <w:rPr>
            <w:rStyle w:val="Hyperlink"/>
            <w:noProof/>
          </w:rPr>
          <w:noBreakHyphen/>
          <w:t>3: Results of Survival Analysis</w:t>
        </w:r>
        <w:r>
          <w:rPr>
            <w:noProof/>
            <w:webHidden/>
          </w:rPr>
          <w:tab/>
        </w:r>
        <w:r>
          <w:rPr>
            <w:noProof/>
            <w:webHidden/>
          </w:rPr>
          <w:fldChar w:fldCharType="begin"/>
        </w:r>
        <w:r>
          <w:rPr>
            <w:noProof/>
            <w:webHidden/>
          </w:rPr>
          <w:instrText xml:space="preserve"> PAGEREF _Toc12310459 \h </w:instrText>
        </w:r>
        <w:r>
          <w:rPr>
            <w:noProof/>
            <w:webHidden/>
          </w:rPr>
        </w:r>
        <w:r>
          <w:rPr>
            <w:noProof/>
            <w:webHidden/>
          </w:rPr>
          <w:fldChar w:fldCharType="separate"/>
        </w:r>
        <w:r>
          <w:rPr>
            <w:noProof/>
            <w:webHidden/>
          </w:rPr>
          <w:t>80</w:t>
        </w:r>
        <w:r>
          <w:rPr>
            <w:noProof/>
            <w:webHidden/>
          </w:rPr>
          <w:fldChar w:fldCharType="end"/>
        </w:r>
      </w:hyperlink>
    </w:p>
    <w:p w14:paraId="646ECA0E" w14:textId="09F05735" w:rsidR="00953F3E" w:rsidRDefault="00953F3E">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0460" w:history="1">
        <w:r w:rsidRPr="00A33ECF">
          <w:rPr>
            <w:rStyle w:val="Hyperlink"/>
            <w:noProof/>
          </w:rPr>
          <w:t>Table 3</w:t>
        </w:r>
        <w:r w:rsidRPr="00A33ECF">
          <w:rPr>
            <w:rStyle w:val="Hyperlink"/>
            <w:noProof/>
          </w:rPr>
          <w:noBreakHyphen/>
          <w:t>4: Results of HLM Analysis</w:t>
        </w:r>
        <w:r>
          <w:rPr>
            <w:noProof/>
            <w:webHidden/>
          </w:rPr>
          <w:tab/>
        </w:r>
        <w:r>
          <w:rPr>
            <w:noProof/>
            <w:webHidden/>
          </w:rPr>
          <w:fldChar w:fldCharType="begin"/>
        </w:r>
        <w:r>
          <w:rPr>
            <w:noProof/>
            <w:webHidden/>
          </w:rPr>
          <w:instrText xml:space="preserve"> PAGEREF _Toc12310460 \h </w:instrText>
        </w:r>
        <w:r>
          <w:rPr>
            <w:noProof/>
            <w:webHidden/>
          </w:rPr>
        </w:r>
        <w:r>
          <w:rPr>
            <w:noProof/>
            <w:webHidden/>
          </w:rPr>
          <w:fldChar w:fldCharType="separate"/>
        </w:r>
        <w:r>
          <w:rPr>
            <w:noProof/>
            <w:webHidden/>
          </w:rPr>
          <w:t>81</w:t>
        </w:r>
        <w:r>
          <w:rPr>
            <w:noProof/>
            <w:webHidden/>
          </w:rPr>
          <w:fldChar w:fldCharType="end"/>
        </w:r>
      </w:hyperlink>
    </w:p>
    <w:p w14:paraId="094A6CC1" w14:textId="2E29D04C" w:rsidR="00953F3E" w:rsidRDefault="00953F3E">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0461" w:history="1">
        <w:r w:rsidRPr="00A33ECF">
          <w:rPr>
            <w:rStyle w:val="Hyperlink"/>
            <w:noProof/>
          </w:rPr>
          <w:t>Table 4</w:t>
        </w:r>
        <w:r w:rsidRPr="00A33ECF">
          <w:rPr>
            <w:rStyle w:val="Hyperlink"/>
            <w:noProof/>
          </w:rPr>
          <w:noBreakHyphen/>
          <w:t>1: Moderating Influence of Organizational Ownership on the Relationship between License Type, Degree of Superposition and Project Popularity</w:t>
        </w:r>
        <w:r>
          <w:rPr>
            <w:noProof/>
            <w:webHidden/>
          </w:rPr>
          <w:tab/>
        </w:r>
        <w:r>
          <w:rPr>
            <w:noProof/>
            <w:webHidden/>
          </w:rPr>
          <w:fldChar w:fldCharType="begin"/>
        </w:r>
        <w:r>
          <w:rPr>
            <w:noProof/>
            <w:webHidden/>
          </w:rPr>
          <w:instrText xml:space="preserve"> PAGEREF _Toc12310461 \h </w:instrText>
        </w:r>
        <w:r>
          <w:rPr>
            <w:noProof/>
            <w:webHidden/>
          </w:rPr>
        </w:r>
        <w:r>
          <w:rPr>
            <w:noProof/>
            <w:webHidden/>
          </w:rPr>
          <w:fldChar w:fldCharType="separate"/>
        </w:r>
        <w:r>
          <w:rPr>
            <w:noProof/>
            <w:webHidden/>
          </w:rPr>
          <w:t>95</w:t>
        </w:r>
        <w:r>
          <w:rPr>
            <w:noProof/>
            <w:webHidden/>
          </w:rPr>
          <w:fldChar w:fldCharType="end"/>
        </w:r>
      </w:hyperlink>
    </w:p>
    <w:p w14:paraId="073AF0A6" w14:textId="45D292A5" w:rsidR="00953F3E" w:rsidRDefault="00953F3E">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0462" w:history="1">
        <w:r w:rsidRPr="00A33ECF">
          <w:rPr>
            <w:rStyle w:val="Hyperlink"/>
            <w:noProof/>
          </w:rPr>
          <w:t>Table 4</w:t>
        </w:r>
        <w:r w:rsidRPr="00A33ECF">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10462 \h </w:instrText>
        </w:r>
        <w:r>
          <w:rPr>
            <w:noProof/>
            <w:webHidden/>
          </w:rPr>
        </w:r>
        <w:r>
          <w:rPr>
            <w:noProof/>
            <w:webHidden/>
          </w:rPr>
          <w:fldChar w:fldCharType="separate"/>
        </w:r>
        <w:r>
          <w:rPr>
            <w:noProof/>
            <w:webHidden/>
          </w:rPr>
          <w:t>104</w:t>
        </w:r>
        <w:r>
          <w:rPr>
            <w:noProof/>
            <w:webHidden/>
          </w:rPr>
          <w:fldChar w:fldCharType="end"/>
        </w:r>
      </w:hyperlink>
    </w:p>
    <w:p w14:paraId="7B2EBD2F" w14:textId="4F98313E" w:rsidR="00953F3E" w:rsidRDefault="00953F3E">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0463" w:history="1">
        <w:r w:rsidRPr="00A33ECF">
          <w:rPr>
            <w:rStyle w:val="Hyperlink"/>
            <w:noProof/>
          </w:rPr>
          <w:t>Table 4</w:t>
        </w:r>
        <w:r w:rsidRPr="00A33ECF">
          <w:rPr>
            <w:rStyle w:val="Hyperlink"/>
            <w:noProof/>
          </w:rPr>
          <w:noBreakHyphen/>
          <w:t>3: Results of the Moderated Regression Analysis for Individual Owned Projects</w:t>
        </w:r>
        <w:r>
          <w:rPr>
            <w:noProof/>
            <w:webHidden/>
          </w:rPr>
          <w:tab/>
        </w:r>
        <w:r>
          <w:rPr>
            <w:noProof/>
            <w:webHidden/>
          </w:rPr>
          <w:fldChar w:fldCharType="begin"/>
        </w:r>
        <w:r>
          <w:rPr>
            <w:noProof/>
            <w:webHidden/>
          </w:rPr>
          <w:instrText xml:space="preserve"> PAGEREF _Toc12310463 \h </w:instrText>
        </w:r>
        <w:r>
          <w:rPr>
            <w:noProof/>
            <w:webHidden/>
          </w:rPr>
        </w:r>
        <w:r>
          <w:rPr>
            <w:noProof/>
            <w:webHidden/>
          </w:rPr>
          <w:fldChar w:fldCharType="separate"/>
        </w:r>
        <w:r>
          <w:rPr>
            <w:noProof/>
            <w:webHidden/>
          </w:rPr>
          <w:t>105</w:t>
        </w:r>
        <w:r>
          <w:rPr>
            <w:noProof/>
            <w:webHidden/>
          </w:rPr>
          <w:fldChar w:fldCharType="end"/>
        </w:r>
      </w:hyperlink>
    </w:p>
    <w:p w14:paraId="4B1CACB5" w14:textId="517DE049" w:rsidR="00953F3E" w:rsidRDefault="00953F3E">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0464" w:history="1">
        <w:r w:rsidRPr="00A33ECF">
          <w:rPr>
            <w:rStyle w:val="Hyperlink"/>
            <w:noProof/>
          </w:rPr>
          <w:t>Table 4</w:t>
        </w:r>
        <w:r w:rsidRPr="00A33ECF">
          <w:rPr>
            <w:rStyle w:val="Hyperlink"/>
            <w:noProof/>
          </w:rPr>
          <w:noBreakHyphen/>
          <w:t>4: Results of the Moderated Regression Analysis for Organization Owned Projects</w:t>
        </w:r>
        <w:r>
          <w:rPr>
            <w:noProof/>
            <w:webHidden/>
          </w:rPr>
          <w:tab/>
        </w:r>
        <w:r>
          <w:rPr>
            <w:noProof/>
            <w:webHidden/>
          </w:rPr>
          <w:fldChar w:fldCharType="begin"/>
        </w:r>
        <w:r>
          <w:rPr>
            <w:noProof/>
            <w:webHidden/>
          </w:rPr>
          <w:instrText xml:space="preserve"> PAGEREF _Toc12310464 \h </w:instrText>
        </w:r>
        <w:r>
          <w:rPr>
            <w:noProof/>
            <w:webHidden/>
          </w:rPr>
        </w:r>
        <w:r>
          <w:rPr>
            <w:noProof/>
            <w:webHidden/>
          </w:rPr>
          <w:fldChar w:fldCharType="separate"/>
        </w:r>
        <w:r>
          <w:rPr>
            <w:noProof/>
            <w:webHidden/>
          </w:rPr>
          <w:t>106</w:t>
        </w:r>
        <w:r>
          <w:rPr>
            <w:noProof/>
            <w:webHidden/>
          </w:rPr>
          <w:fldChar w:fldCharType="end"/>
        </w:r>
      </w:hyperlink>
    </w:p>
    <w:p w14:paraId="7F4D4E78" w14:textId="4EAA56C7" w:rsidR="0058743F" w:rsidRDefault="0022625A" w:rsidP="0078285B">
      <w:pPr>
        <w:pStyle w:val="TableContents"/>
      </w:pPr>
      <w:r>
        <w:fldChar w:fldCharType="end"/>
      </w: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28E741C2" w14:textId="784476D1" w:rsidR="007F1CFC" w:rsidRDefault="007F1CFC" w:rsidP="007F1CFC">
      <w:pPr>
        <w:spacing w:line="276" w:lineRule="auto"/>
        <w:rPr>
          <w:rStyle w:val="ListLabel2"/>
          <w:b/>
          <w:bCs/>
          <w:sz w:val="28"/>
          <w:szCs w:val="28"/>
        </w:rPr>
      </w:pPr>
      <w:r>
        <w:rPr>
          <w:b/>
          <w:bCs/>
          <w:sz w:val="28"/>
          <w:szCs w:val="28"/>
        </w:rPr>
        <w:lastRenderedPageBreak/>
        <w:t xml:space="preserve">List of </w:t>
      </w:r>
      <w:r>
        <w:rPr>
          <w:b/>
          <w:bCs/>
          <w:sz w:val="28"/>
          <w:szCs w:val="28"/>
        </w:rPr>
        <w:t>Figures</w:t>
      </w:r>
    </w:p>
    <w:p w14:paraId="3CB44705" w14:textId="0F5705F8" w:rsidR="00790D73" w:rsidRDefault="00760C1D">
      <w:pPr>
        <w:pStyle w:val="TableofFigures"/>
        <w:tabs>
          <w:tab w:val="right" w:leader="dot" w:pos="9062"/>
        </w:tabs>
        <w:rPr>
          <w:rFonts w:asciiTheme="minorHAnsi" w:eastAsiaTheme="minorEastAsia" w:hAnsiTheme="minorHAnsi" w:cstheme="minorBidi"/>
          <w:noProof/>
          <w:color w:val="auto"/>
          <w:sz w:val="22"/>
          <w:szCs w:val="22"/>
          <w:lang w:val="en-GB" w:eastAsia="en-GB"/>
        </w:rPr>
      </w:pPr>
      <w:r>
        <w:fldChar w:fldCharType="begin"/>
      </w:r>
      <w:r>
        <w:instrText xml:space="preserve"> TOC \h \z \c "Figure" </w:instrText>
      </w:r>
      <w:r>
        <w:fldChar w:fldCharType="separate"/>
      </w:r>
      <w:hyperlink w:anchor="_Toc12311801" w:history="1">
        <w:r w:rsidR="00790D73" w:rsidRPr="00604B68">
          <w:rPr>
            <w:rStyle w:val="Hyperlink"/>
            <w:noProof/>
          </w:rPr>
          <w:t>Figure 2</w:t>
        </w:r>
        <w:r w:rsidR="00790D73" w:rsidRPr="00604B68">
          <w:rPr>
            <w:rStyle w:val="Hyperlink"/>
            <w:noProof/>
          </w:rPr>
          <w:noBreakHyphen/>
          <w:t>1: Effect of Superposition on the Popularity of FLOSS Projects through its Latent Influence on the Affective State of the Contributors</w:t>
        </w:r>
        <w:r w:rsidR="00790D73">
          <w:rPr>
            <w:noProof/>
            <w:webHidden/>
          </w:rPr>
          <w:tab/>
        </w:r>
        <w:r w:rsidR="00790D73">
          <w:rPr>
            <w:noProof/>
            <w:webHidden/>
          </w:rPr>
          <w:fldChar w:fldCharType="begin"/>
        </w:r>
        <w:r w:rsidR="00790D73">
          <w:rPr>
            <w:noProof/>
            <w:webHidden/>
          </w:rPr>
          <w:instrText xml:space="preserve"> PAGEREF _Toc12311801 \h </w:instrText>
        </w:r>
        <w:r w:rsidR="00790D73">
          <w:rPr>
            <w:noProof/>
            <w:webHidden/>
          </w:rPr>
        </w:r>
        <w:r w:rsidR="00790D73">
          <w:rPr>
            <w:noProof/>
            <w:webHidden/>
          </w:rPr>
          <w:fldChar w:fldCharType="separate"/>
        </w:r>
        <w:r w:rsidR="00790D73">
          <w:rPr>
            <w:noProof/>
            <w:webHidden/>
          </w:rPr>
          <w:t>29</w:t>
        </w:r>
        <w:r w:rsidR="00790D73">
          <w:rPr>
            <w:noProof/>
            <w:webHidden/>
          </w:rPr>
          <w:fldChar w:fldCharType="end"/>
        </w:r>
      </w:hyperlink>
    </w:p>
    <w:p w14:paraId="6B1561CE" w14:textId="53D59263" w:rsidR="00790D73" w:rsidRDefault="00790D73">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1802" w:history="1">
        <w:r w:rsidRPr="00604B68">
          <w:rPr>
            <w:rStyle w:val="Hyperlink"/>
            <w:noProof/>
          </w:rPr>
          <w:t>Figure 2</w:t>
        </w:r>
        <w:r w:rsidRPr="00604B68">
          <w:rPr>
            <w:rStyle w:val="Hyperlink"/>
            <w:noProof/>
          </w:rPr>
          <w:noBreakHyphen/>
          <w:t>2: Effect of Increase in Net Extrinsic Motivation of the Contributors when Organizations Own FLOSS Projects</w:t>
        </w:r>
        <w:r>
          <w:rPr>
            <w:noProof/>
            <w:webHidden/>
          </w:rPr>
          <w:tab/>
        </w:r>
        <w:r>
          <w:rPr>
            <w:noProof/>
            <w:webHidden/>
          </w:rPr>
          <w:fldChar w:fldCharType="begin"/>
        </w:r>
        <w:r>
          <w:rPr>
            <w:noProof/>
            <w:webHidden/>
          </w:rPr>
          <w:instrText xml:space="preserve"> PAGEREF _Toc12311802 \h </w:instrText>
        </w:r>
        <w:r>
          <w:rPr>
            <w:noProof/>
            <w:webHidden/>
          </w:rPr>
        </w:r>
        <w:r>
          <w:rPr>
            <w:noProof/>
            <w:webHidden/>
          </w:rPr>
          <w:fldChar w:fldCharType="separate"/>
        </w:r>
        <w:r>
          <w:rPr>
            <w:noProof/>
            <w:webHidden/>
          </w:rPr>
          <w:t>34</w:t>
        </w:r>
        <w:r>
          <w:rPr>
            <w:noProof/>
            <w:webHidden/>
          </w:rPr>
          <w:fldChar w:fldCharType="end"/>
        </w:r>
      </w:hyperlink>
    </w:p>
    <w:p w14:paraId="2E56179E" w14:textId="4870A59C" w:rsidR="00790D73" w:rsidRDefault="00790D73">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1803" w:history="1">
        <w:r w:rsidRPr="00604B68">
          <w:rPr>
            <w:rStyle w:val="Hyperlink"/>
            <w:noProof/>
          </w:rPr>
          <w:t>Figure 2</w:t>
        </w:r>
        <w:r w:rsidRPr="00604B68">
          <w:rPr>
            <w:rStyle w:val="Hyperlink"/>
            <w:noProof/>
          </w:rPr>
          <w:noBreakHyphen/>
          <w:t>3: Effect of Time-Cost of Money when Organizations Own FLOSS Project</w:t>
        </w:r>
        <w:r>
          <w:rPr>
            <w:noProof/>
            <w:webHidden/>
          </w:rPr>
          <w:tab/>
        </w:r>
        <w:r>
          <w:rPr>
            <w:noProof/>
            <w:webHidden/>
          </w:rPr>
          <w:fldChar w:fldCharType="begin"/>
        </w:r>
        <w:r>
          <w:rPr>
            <w:noProof/>
            <w:webHidden/>
          </w:rPr>
          <w:instrText xml:space="preserve"> PAGEREF _Toc12311803 \h </w:instrText>
        </w:r>
        <w:r>
          <w:rPr>
            <w:noProof/>
            <w:webHidden/>
          </w:rPr>
        </w:r>
        <w:r>
          <w:rPr>
            <w:noProof/>
            <w:webHidden/>
          </w:rPr>
          <w:fldChar w:fldCharType="separate"/>
        </w:r>
        <w:r>
          <w:rPr>
            <w:noProof/>
            <w:webHidden/>
          </w:rPr>
          <w:t>35</w:t>
        </w:r>
        <w:r>
          <w:rPr>
            <w:noProof/>
            <w:webHidden/>
          </w:rPr>
          <w:fldChar w:fldCharType="end"/>
        </w:r>
      </w:hyperlink>
    </w:p>
    <w:p w14:paraId="37D4E4F0" w14:textId="47AC4025" w:rsidR="00790D73" w:rsidRDefault="00790D73">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1804" w:history="1">
        <w:r w:rsidRPr="00604B68">
          <w:rPr>
            <w:rStyle w:val="Hyperlink"/>
            <w:noProof/>
          </w:rPr>
          <w:t>Figure 2</w:t>
        </w:r>
        <w:r w:rsidRPr="00604B68">
          <w:rPr>
            <w:rStyle w:val="Hyperlink"/>
            <w:noProof/>
          </w:rPr>
          <w:noBreakHyphen/>
          <w:t>4: An Example for the Calculation of Degree of Superposition</w:t>
        </w:r>
        <w:r>
          <w:rPr>
            <w:noProof/>
            <w:webHidden/>
          </w:rPr>
          <w:tab/>
        </w:r>
        <w:r>
          <w:rPr>
            <w:noProof/>
            <w:webHidden/>
          </w:rPr>
          <w:fldChar w:fldCharType="begin"/>
        </w:r>
        <w:r>
          <w:rPr>
            <w:noProof/>
            <w:webHidden/>
          </w:rPr>
          <w:instrText xml:space="preserve"> PAGEREF _Toc12311804 \h </w:instrText>
        </w:r>
        <w:r>
          <w:rPr>
            <w:noProof/>
            <w:webHidden/>
          </w:rPr>
        </w:r>
        <w:r>
          <w:rPr>
            <w:noProof/>
            <w:webHidden/>
          </w:rPr>
          <w:fldChar w:fldCharType="separate"/>
        </w:r>
        <w:r>
          <w:rPr>
            <w:noProof/>
            <w:webHidden/>
          </w:rPr>
          <w:t>38</w:t>
        </w:r>
        <w:r>
          <w:rPr>
            <w:noProof/>
            <w:webHidden/>
          </w:rPr>
          <w:fldChar w:fldCharType="end"/>
        </w:r>
      </w:hyperlink>
    </w:p>
    <w:p w14:paraId="7D5F8B2C" w14:textId="42EAF26B" w:rsidR="00790D73" w:rsidRDefault="00790D73">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1805" w:history="1">
        <w:r w:rsidRPr="00604B68">
          <w:rPr>
            <w:rStyle w:val="Hyperlink"/>
            <w:noProof/>
          </w:rPr>
          <w:t>Figure 2</w:t>
        </w:r>
        <w:r w:rsidRPr="00604B68">
          <w:rPr>
            <w:rStyle w:val="Hyperlink"/>
            <w:noProof/>
          </w:rPr>
          <w:noBreakHyphen/>
          <w:t>5: Plots of the Rel</w:t>
        </w:r>
        <w:r w:rsidRPr="00604B68">
          <w:rPr>
            <w:rStyle w:val="Hyperlink"/>
            <w:noProof/>
          </w:rPr>
          <w:t>a</w:t>
        </w:r>
        <w:r w:rsidRPr="00604B68">
          <w:rPr>
            <w:rStyle w:val="Hyperlink"/>
            <w:noProof/>
          </w:rPr>
          <w:t>tionship Between Degree of Superposition and Popularity of the Project for Individual- and Organization-Owned FLOSS Projects</w:t>
        </w:r>
        <w:r>
          <w:rPr>
            <w:noProof/>
            <w:webHidden/>
          </w:rPr>
          <w:tab/>
        </w:r>
        <w:r>
          <w:rPr>
            <w:noProof/>
            <w:webHidden/>
          </w:rPr>
          <w:fldChar w:fldCharType="begin"/>
        </w:r>
        <w:r>
          <w:rPr>
            <w:noProof/>
            <w:webHidden/>
          </w:rPr>
          <w:instrText xml:space="preserve"> PAGEREF _Toc12311805 \h </w:instrText>
        </w:r>
        <w:r>
          <w:rPr>
            <w:noProof/>
            <w:webHidden/>
          </w:rPr>
        </w:r>
        <w:r>
          <w:rPr>
            <w:noProof/>
            <w:webHidden/>
          </w:rPr>
          <w:fldChar w:fldCharType="separate"/>
        </w:r>
        <w:r>
          <w:rPr>
            <w:noProof/>
            <w:webHidden/>
          </w:rPr>
          <w:t>49</w:t>
        </w:r>
        <w:r>
          <w:rPr>
            <w:noProof/>
            <w:webHidden/>
          </w:rPr>
          <w:fldChar w:fldCharType="end"/>
        </w:r>
      </w:hyperlink>
    </w:p>
    <w:p w14:paraId="565CEFD0" w14:textId="5E8C054D" w:rsidR="00B212AF" w:rsidRDefault="00760C1D" w:rsidP="0078285B">
      <w:pPr>
        <w:pStyle w:val="TableContents"/>
      </w:pPr>
      <w:r>
        <w:fldChar w:fldCharType="end"/>
      </w:r>
    </w:p>
    <w:p w14:paraId="79781F1A" w14:textId="089B0BF0" w:rsidR="00B212AF" w:rsidRDefault="00B212AF" w:rsidP="0078285B">
      <w:pPr>
        <w:pStyle w:val="TableContents"/>
      </w:pPr>
    </w:p>
    <w:p w14:paraId="3F25B8CD" w14:textId="31A2BEFA" w:rsidR="00B212AF" w:rsidRDefault="00755B87" w:rsidP="00582514">
      <w:pPr>
        <w:pStyle w:val="Heading1"/>
        <w:numPr>
          <w:ilvl w:val="0"/>
          <w:numId w:val="0"/>
        </w:numPr>
        <w:ind w:left="431"/>
      </w:pPr>
      <w:bookmarkStart w:id="2" w:name="_Toc12296766"/>
      <w:r>
        <w:lastRenderedPageBreak/>
        <w:t>Acknowledgement</w:t>
      </w:r>
      <w:bookmarkEnd w:id="2"/>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3" w:name="_Toc12296767"/>
      <w:bookmarkStart w:id="4" w:name="_Hlk12024214"/>
      <w:bookmarkStart w:id="5" w:name="_Hlk12024264"/>
      <w:r w:rsidRPr="00662469">
        <w:lastRenderedPageBreak/>
        <w:t>Introduction</w:t>
      </w:r>
      <w:bookmarkEnd w:id="3"/>
    </w:p>
    <w:p w14:paraId="126F66CA" w14:textId="4A01FD01" w:rsidR="003265C0" w:rsidRPr="00E44FB9" w:rsidRDefault="00A96B2D" w:rsidP="0078285B">
      <w:r w:rsidRPr="00E44FB9">
        <w:t xml:space="preserve">In the current digitally enabled collaborative environment, free (libre) and open source s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in which th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0CBC35EE"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it ha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GitHub 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lastRenderedPageBreak/>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188FC5E8" w14:textId="04C361CB" w:rsidR="00011DA9" w:rsidRPr="00E44FB9" w:rsidRDefault="004A2A91" w:rsidP="0078285B">
      <w:r w:rsidRPr="00E44FB9">
        <w:t>With d</w:t>
      </w:r>
      <w:r w:rsidR="00A96B2D" w:rsidRPr="00E44FB9">
        <w:t>igital transformations (e.g. 3D printing, blockchain, digitally enabled development platforms</w:t>
      </w:r>
      <w:r w:rsidR="008E2052" w:rsidRPr="00E44FB9">
        <w:t xml:space="preserve"> etc.</w:t>
      </w:r>
      <w:r w:rsidR="00A96B2D" w:rsidRPr="00E44FB9">
        <w:t xml:space="preserve">)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 xml:space="preserve">Although some initiatives (e.g. MMV , DNDi , CAMBIA ) have looked towards adopting a </w:t>
      </w:r>
      <w:r w:rsidR="007A38C4" w:rsidRPr="00E44FB9">
        <w:t>FLOSS</w:t>
      </w:r>
      <w:r w:rsidR="00BC6521" w:rsidRPr="00E44FB9">
        <w:t xml:space="preserve"> approach for drug discovery, they have been successful at adopting it only in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4745A0" w:rsidRPr="00E44FB9">
        <w:t xml:space="preserve">, governance </w:t>
      </w:r>
      <w:r w:rsidR="00BC6521" w:rsidRPr="00E44FB9">
        <w:t>mechanisms</w:t>
      </w:r>
      <w:r w:rsidR="004745A0" w:rsidRPr="00E44FB9">
        <w:t>,</w:t>
      </w:r>
      <w:r w:rsidR="00BC6521" w:rsidRPr="00E44FB9">
        <w:t xml:space="preserve"> and organizational 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strengths of open collaboration but are unsure about how to integrate it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As information systems (IS) 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long terms research objective, for which, this dissertation is the first step - to unearth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 </w:t>
      </w:r>
    </w:p>
    <w:p w14:paraId="0E5245BD" w14:textId="2BC548D1" w:rsidR="00523439" w:rsidRDefault="00011DA9" w:rsidP="0078285B">
      <w:r w:rsidRPr="00E44FB9">
        <w:t>The theoretical enquiry of the value creation mechanisms associated with the FLOSS model of development starts at the</w:t>
      </w:r>
      <w:r w:rsidR="00C3760C" w:rsidRPr="00E44FB9">
        <w:t xml:space="preserve"> </w:t>
      </w:r>
      <w:r w:rsidRPr="00E44FB9">
        <w:t>information technology</w:t>
      </w:r>
      <w:r w:rsidR="00C3760C" w:rsidRPr="00E44FB9">
        <w:t xml:space="preserve"> artifact</w:t>
      </w:r>
      <w:r w:rsidRPr="00E44FB9">
        <w:t>, the actual software developed</w:t>
      </w:r>
      <w:r w:rsidR="00C3760C" w:rsidRPr="00E44FB9">
        <w:t xml:space="preserve">, </w:t>
      </w:r>
      <w:r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Pr="00E44FB9">
        <w:t xml:space="preserve"> </w:t>
      </w:r>
      <w:r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E44FB9">
        <w:fldChar w:fldCharType="separate"/>
      </w:r>
      <w:r w:rsidRPr="00E44FB9">
        <w:rPr>
          <w:noProof/>
        </w:rPr>
        <w:t xml:space="preserve">(Howison and Crowston 2014; Lindberg et al. </w:t>
      </w:r>
      <w:r w:rsidRPr="00E44FB9">
        <w:rPr>
          <w:noProof/>
        </w:rPr>
        <w:lastRenderedPageBreak/>
        <w:t>2016)</w:t>
      </w:r>
      <w:r w:rsidRPr="00E44FB9">
        <w:fldChar w:fldCharType="end"/>
      </w:r>
      <w:r w:rsidR="005D41F7" w:rsidRPr="00E44FB9">
        <w:t>. Henc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ork</w:t>
      </w:r>
      <w:r w:rsidR="00FD5CB0" w:rsidRPr="00E44FB9">
        <w:t xml:space="preserve"> structures that </w:t>
      </w:r>
      <w:r w:rsidR="00827309" w:rsidRPr="00E44FB9">
        <w:t xml:space="preserve">provide the framework </w:t>
      </w:r>
      <w:r w:rsidR="00F82EDF" w:rsidRPr="00E44FB9">
        <w:t>for effectively organizing task</w:t>
      </w:r>
      <w:r w:rsidR="00FF4C02" w:rsidRPr="00E44FB9">
        <w:t xml:space="preserve"> work</w:t>
      </w:r>
      <w:r w:rsidR="00827309" w:rsidRPr="00E44FB9">
        <w:t xml:space="preserve">, the mechanisms through which </w:t>
      </w:r>
      <w:r w:rsidR="00523439">
        <w:t>these work structures</w:t>
      </w:r>
      <w:r w:rsidR="00827309" w:rsidRPr="00E44FB9">
        <w:t xml:space="preserve"> can facilitate value, and the boundaries of its applicability. </w:t>
      </w:r>
      <w:r w:rsidR="00F82EDF" w:rsidRPr="00E44FB9">
        <w:t xml:space="preserve">Gathered around the FLOSS artifact, is the team of contributors comprised of both individuals and organizations who collaborate to build the software. In the absence of </w:t>
      </w:r>
      <w:r w:rsidR="00246DD2" w:rsidRPr="00E44FB9">
        <w:t xml:space="preserve">formal </w:t>
      </w:r>
      <w:r w:rsidR="00F82EDF" w:rsidRPr="00E44FB9">
        <w:t xml:space="preserve">management and </w:t>
      </w:r>
      <w:r w:rsidR="009A74C2" w:rsidRPr="00E44FB9">
        <w:t>governance</w:t>
      </w:r>
      <w:r w:rsidR="00F82EDF" w:rsidRPr="00E44FB9">
        <w:t xml:space="preserve"> practices </w:t>
      </w:r>
      <w:r w:rsidR="008F60EA" w:rsidRPr="00E44FB9">
        <w:t xml:space="preserve">like </w:t>
      </w:r>
      <w:r w:rsidR="008305A5" w:rsidRPr="00E44FB9">
        <w:t>requirements</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9A74C2" w:rsidRPr="00E44FB9">
        <w:t xml:space="preserve">Understanding how </w:t>
      </w:r>
      <w:r w:rsidR="0028395B" w:rsidRPr="00E44FB9">
        <w:t>project owners can</w:t>
      </w:r>
      <w:r w:rsidR="001266FD">
        <w:t xml:space="preserve"> </w:t>
      </w:r>
      <w:r w:rsidR="00190220" w:rsidRPr="00E44FB9">
        <w:t>foster</w:t>
      </w:r>
      <w:r w:rsidR="009A74C2" w:rsidRPr="00E44FB9">
        <w:t xml:space="preserve"> informal network governance mechanisms </w:t>
      </w:r>
      <w:r w:rsidR="00190220" w:rsidRPr="00E44FB9">
        <w:t>in order 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w:t>
      </w:r>
      <w:r w:rsidR="00053F35">
        <w:t xml:space="preserve">in distributed teams </w:t>
      </w:r>
      <w:r w:rsidR="00190220" w:rsidRPr="00E44FB9">
        <w:t>is an important element of sustaining collaboration</w:t>
      </w:r>
      <w:r w:rsidR="0028395B" w:rsidRPr="00E44FB9">
        <w:t xml:space="preserve"> in </w:t>
      </w:r>
      <w:r w:rsidR="007B53F0" w:rsidRPr="00E44FB9">
        <w:t>FLOSS</w:t>
      </w:r>
      <w:r w:rsidR="0028395B" w:rsidRPr="00E44FB9">
        <w:t xml:space="preserve"> </w:t>
      </w:r>
      <w:r w:rsidR="00053F35">
        <w:t>projects</w:t>
      </w:r>
      <w:r w:rsidR="00EA3E7B" w:rsidRPr="00E44FB9">
        <w:t xml:space="preserve">. </w:t>
      </w:r>
      <w:r w:rsidR="008F60EA" w:rsidRPr="00E44FB9">
        <w:t xml:space="preserve">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a clear understanding of the ideolog</w:t>
      </w:r>
      <w:r w:rsidR="004C2DDF" w:rsidRPr="00E44FB9">
        <w:t>ies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5099A161" w:rsidR="004D7FB5" w:rsidRDefault="007B53F0" w:rsidP="0078285B">
      <w:r w:rsidRPr="00E44FB9">
        <w:t>Given the importance of the aforementioned three aspects of FLOSS, t</w:t>
      </w:r>
      <w:r w:rsidR="005A00B6" w:rsidRPr="00E44FB9">
        <w:t>h</w:t>
      </w:r>
      <w:r w:rsidR="00EB404A" w:rsidRPr="00E44FB9">
        <w:t>e three essays of this</w:t>
      </w:r>
      <w:r w:rsidR="005A00B6" w:rsidRPr="00E44FB9">
        <w:t xml:space="preserve"> dissertation </w:t>
      </w:r>
      <w:r w:rsidR="00D5216F" w:rsidRPr="00E44FB9">
        <w:t>explore</w:t>
      </w:r>
      <w:r w:rsidR="00EB404A" w:rsidRPr="00E44FB9">
        <w:t xml:space="preserve"> the</w:t>
      </w:r>
      <w:r w:rsidR="005A00B6" w:rsidRPr="00E44FB9">
        <w:t xml:space="preserve"> value creation </w:t>
      </w:r>
      <w:r w:rsidR="00EB404A" w:rsidRPr="00E44FB9">
        <w:t xml:space="preserve">mechanisms </w:t>
      </w:r>
      <w:r w:rsidR="005A00B6" w:rsidRPr="00E44FB9">
        <w:t>associated with</w:t>
      </w:r>
      <w:r w:rsidR="00011DA9" w:rsidRPr="00E44FB9">
        <w:t xml:space="preserve"> – work structures, team</w:t>
      </w:r>
      <w:r w:rsidR="00C832DF">
        <w:t xml:space="preserve"> composition</w:t>
      </w:r>
      <w:r w:rsidR="00011DA9" w:rsidRPr="00E44FB9">
        <w:t xml:space="preserve"> and governance, and community ideologies.</w:t>
      </w:r>
      <w:r w:rsidR="005A00B6" w:rsidRPr="00E44FB9">
        <w:t xml:space="preserve"> </w:t>
      </w:r>
      <w:r w:rsidR="0055302C">
        <w:t>Conceptually, the</w:t>
      </w:r>
      <w:r w:rsidR="00482D52">
        <w:t xml:space="preserve"> three </w:t>
      </w:r>
      <w:r w:rsidR="0055302C">
        <w:t xml:space="preserve">essays are grounded in </w:t>
      </w:r>
      <w:r w:rsidR="00C832DF">
        <w:t>theories</w:t>
      </w:r>
      <w:r w:rsidR="0055302C">
        <w:t xml:space="preserve"> </w:t>
      </w:r>
      <w:r w:rsidR="00C832DF">
        <w:t>from</w:t>
      </w:r>
      <w:r w:rsidR="0055302C">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63275C">
        <w:t xml:space="preserve"> some of the assumptions on which the</w:t>
      </w:r>
      <w:r w:rsidR="004D7FB5">
        <w:t>s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1F4C45A1"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 xml:space="preserve">While this large body </w:t>
      </w:r>
      <w:r w:rsidR="00E029EB" w:rsidRPr="00B92F60">
        <w:lastRenderedPageBreak/>
        <w:t>of research provides an excellent understanding of FLOSS task work</w:t>
      </w:r>
      <w:r w:rsidR="00E029EB">
        <w:t xml:space="preserve"> from 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 and Lindberg et al. (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if 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unearthing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7397F617" w:rsidR="00E029EB" w:rsidRPr="005562DA" w:rsidRDefault="00E029EB" w:rsidP="005562DA">
      <w:pPr>
        <w:ind w:firstLine="720"/>
        <w:rPr>
          <w:i/>
          <w:iCs/>
        </w:rPr>
      </w:pPr>
      <w:r w:rsidRPr="005562DA">
        <w:rPr>
          <w:i/>
          <w:iCs/>
        </w:rPr>
        <w:t>How does work structures influence the success of FLOSS projects?</w:t>
      </w:r>
    </w:p>
    <w:p w14:paraId="592ED62E" w14:textId="3942CA3D" w:rsidR="00F849F4" w:rsidRDefault="00C832DF" w:rsidP="000E75E9">
      <w:r>
        <w:rPr>
          <w:b/>
          <w:bCs/>
        </w:rPr>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w:t>
      </w:r>
      <w:r w:rsidR="00E029EB">
        <w:lastRenderedPageBreak/>
        <w:t xml:space="preserve">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882892">
        <w:t>and how they</w:t>
      </w:r>
      <w:r w:rsidR="00E63A8E">
        <w:t xml:space="preserve"> facilitate</w:t>
      </w:r>
      <w:r w:rsidR="006B1AF8">
        <w:t xml:space="preserve"> the emergence of</w:t>
      </w:r>
      <w:r w:rsidR="006D401E">
        <w:t xml:space="preserve"> informal </w:t>
      </w:r>
      <w:r w:rsidR="006B1AF8">
        <w:t xml:space="preserve">network </w:t>
      </w:r>
      <w:r w:rsidR="006D401E">
        <w:t>governance mechanisms is less understood</w:t>
      </w:r>
      <w:r w:rsidR="00F849F4">
        <w:t>.</w:t>
      </w:r>
      <w:r w:rsidR="00F849F4" w:rsidRPr="00F849F4">
        <w:t xml:space="preserve"> </w:t>
      </w:r>
      <w:r w:rsidR="006D401E">
        <w:t>Given this gap in our understanding</w:t>
      </w:r>
      <w:r w:rsidR="00E029EB">
        <w:t>, the second essay studies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77777777" w:rsidR="006D401E" w:rsidRPr="005562DA" w:rsidRDefault="006D401E" w:rsidP="005562DA">
      <w:pPr>
        <w:ind w:firstLine="720"/>
        <w:rPr>
          <w:i/>
          <w:iCs/>
        </w:rPr>
      </w:pPr>
      <w:r w:rsidRPr="005562DA">
        <w:rPr>
          <w:i/>
          <w:iCs/>
        </w:rPr>
        <w:t>How does informal governance mechanisms that emerge in FLOSS teams influence the survival of FLOSS projects?</w:t>
      </w:r>
    </w:p>
    <w:p w14:paraId="4BD76ED4" w14:textId="1DBFAB65"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that reshapes the phenomenon and their impact on FLOSS project outcomes is important for 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Suddaby 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xml:space="preserve">, it is expected that ideological shifts could influence the mechanisms through which dominant work structures in FLOSS </w:t>
      </w:r>
      <w:r w:rsidR="00E63A8E">
        <w:lastRenderedPageBreak/>
        <w:t>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5562DA">
      <w:pPr>
        <w:ind w:firstLine="720"/>
        <w:rPr>
          <w:i/>
          <w:iCs/>
        </w:rPr>
      </w:pPr>
      <w:r w:rsidRPr="005562DA">
        <w:rPr>
          <w:i/>
          <w:iCs/>
        </w:rPr>
        <w:t>How do ideological shifts transform the value creation mechanisms associated with FLOSS work structures?</w:t>
      </w:r>
    </w:p>
    <w:p w14:paraId="7EDFF6D6" w14:textId="6F8003B0"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the value creation mechanism being studied</w:t>
      </w:r>
      <w:r w:rsidR="00FD6DF0">
        <w:t>.</w:t>
      </w:r>
    </w:p>
    <w:p w14:paraId="7626C6D4" w14:textId="48A5952A" w:rsidR="00EC6839" w:rsidRDefault="00654FC8" w:rsidP="000533DC">
      <w:pPr>
        <w:pStyle w:val="Heading2"/>
      </w:pPr>
      <w:bookmarkStart w:id="6" w:name="_Toc12296768"/>
      <w:r w:rsidRPr="00662469">
        <w:t>Structure of The Dissertation</w:t>
      </w:r>
      <w:bookmarkEnd w:id="6"/>
    </w:p>
    <w:p w14:paraId="5CE18F79" w14:textId="16884962" w:rsidR="00B56393" w:rsidRPr="00F9379A" w:rsidRDefault="00B56393" w:rsidP="0078285B">
      <w:r w:rsidRPr="00F9379A">
        <w:t xml:space="preserve">Th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separat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hre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for example, POP</w:t>
      </w:r>
      <w:r w:rsidR="00324FA6">
        <w:rPr>
          <w:rStyle w:val="FootnoteReference"/>
        </w:rPr>
        <w:footnoteReference w:id="3"/>
      </w:r>
      <w:r w:rsidR="003C7552">
        <w:t>, a project</w:t>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4"/>
      </w:r>
      <w:r w:rsidR="003C7552">
        <w:t>,</w:t>
      </w:r>
      <w:r w:rsidR="0026710E" w:rsidRPr="00F9379A">
        <w:t xml:space="preserve"> </w:t>
      </w:r>
      <w:r w:rsidR="003C7552">
        <w:t>which was started by an</w:t>
      </w:r>
      <w:r w:rsidR="0026710E" w:rsidRPr="00F9379A">
        <w:t xml:space="preserve"> individual</w:t>
      </w:r>
      <w:r w:rsidR="003C7552">
        <w:t>. While some other projects in our sample</w:t>
      </w:r>
      <w:r w:rsidR="007B53F0" w:rsidRPr="00F9379A">
        <w:t xml:space="preserve"> </w:t>
      </w:r>
      <w:r w:rsidR="007203BD" w:rsidRPr="00F9379A">
        <w:t>tended to</w:t>
      </w:r>
      <w:r w:rsidR="00324FA6">
        <w:t xml:space="preserve"> </w:t>
      </w:r>
      <w:r w:rsidR="00202D25">
        <w:t>lose</w:t>
      </w:r>
      <w:r w:rsidR="00324FA6">
        <w:t xml:space="preserve"> popularity and</w:t>
      </w:r>
      <w:r w:rsidR="007203BD" w:rsidRPr="00F9379A">
        <w:t xml:space="preserve"> become inactive</w:t>
      </w:r>
      <w:r w:rsidR="00745B19" w:rsidRPr="00F9379A">
        <w:t>.</w:t>
      </w:r>
    </w:p>
    <w:p w14:paraId="48A6B577" w14:textId="233B0040" w:rsidR="00DA63CC" w:rsidRPr="00F9379A" w:rsidRDefault="00DA63CC" w:rsidP="0078285B">
      <w:r w:rsidRPr="00F9379A">
        <w:lastRenderedPageBreak/>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unearths the contextual conditions that may limit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finds support for a non-linear relationship between the degree of superposition and the success of the project. Further, this relationship is moderated by the type of ownership of the project. Overall, the first essay advances our understanding of work structures, motivation, and organizational participation in FLOSS environments. It also provides FLOSS practitioners with valuable insights for modeling the project’s task work to facilitate their success.</w:t>
      </w:r>
    </w:p>
    <w:p w14:paraId="3E8C7936" w14:textId="1D6963D4" w:rsidR="00DA63CC" w:rsidRPr="00F9379A" w:rsidRDefault="00DA63CC" w:rsidP="0078285B">
      <w:r w:rsidRPr="00F9379A">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the study demonstrates that the relationship between the proportion of contributors who are given write access to the source code in the team and the survival of the project, is moderated by the nature of project ownership. Interestingly, the observed moderation is a crossover interaction effect that changes from negative for individual owned projects to positive for organization owned projects.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5039402A" w:rsidR="00EC6A7D" w:rsidRPr="00F9379A" w:rsidRDefault="00DA63CC" w:rsidP="0078285B">
      <w:r w:rsidRPr="00F9379A">
        <w:lastRenderedPageBreak/>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92505D">
        <w:t>, ‘co-operation’,</w:t>
      </w:r>
      <w:r w:rsidRPr="00F9379A">
        <w:t xml:space="preserve"> 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this essay theorizes the mechanisms through which ideological changes influence the pathways through which work structures in FLOSS projects are related to their success. Using an instrument variable approach, this essay finds that the ideological shift pertaining to license type has a significant influenc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68738E39" w14:textId="342415D2" w:rsidR="00457FED" w:rsidRDefault="00EC6A7D" w:rsidP="0078285B">
      <w:pPr>
        <w:rPr>
          <w:rStyle w:val="ListLabel2"/>
        </w:rPr>
        <w:sectPr w:rsidR="00457FED" w:rsidSect="00B30E28">
          <w:pgSz w:w="11906" w:h="16838"/>
          <w:pgMar w:top="1967" w:right="1417" w:bottom="1967" w:left="1417" w:header="1247" w:footer="1247" w:gutter="0"/>
          <w:cols w:space="720"/>
          <w:formProt w:val="0"/>
          <w:docGrid w:linePitch="360" w:charSpace="24576"/>
        </w:sectPr>
      </w:pPr>
      <w:r w:rsidRPr="003755A5">
        <w:rPr>
          <w:rStyle w:val="ListLabel2"/>
        </w:rPr>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research hypotheses for all the three essays are summarized in Table 1-</w:t>
      </w:r>
      <w:r w:rsidR="009D1CBA">
        <w:rPr>
          <w:rStyle w:val="ListLabel2"/>
        </w:rPr>
        <w:t>1</w:t>
      </w:r>
      <w:r w:rsidR="009D1CBA" w:rsidRPr="009D1CBA">
        <w:rPr>
          <w:rStyle w:val="ListLabel2"/>
        </w:rPr>
        <w:t>. Further, Table 1-</w:t>
      </w:r>
      <w:r w:rsidR="009D1CBA">
        <w:rPr>
          <w:rStyle w:val="ListLabel2"/>
        </w:rPr>
        <w:t>2</w:t>
      </w:r>
      <w:r w:rsidR="009D1CBA" w:rsidRPr="009D1CBA">
        <w:rPr>
          <w:rStyle w:val="ListLabel2"/>
        </w:rPr>
        <w:t xml:space="preserve"> presents the research questions, methods &amp; variables, and important findings from all the three essays at a glance</w:t>
      </w:r>
      <w:bookmarkEnd w:id="4"/>
    </w:p>
    <w:p w14:paraId="347237A9" w14:textId="4F06E338" w:rsidR="0022625A" w:rsidRPr="00F9379A" w:rsidRDefault="0022625A" w:rsidP="00BD1413">
      <w:pPr>
        <w:pStyle w:val="Caption"/>
        <w:spacing w:line="276" w:lineRule="auto"/>
      </w:pPr>
      <w:bookmarkStart w:id="7" w:name="_Toc12310450"/>
      <w:r>
        <w:lastRenderedPageBreak/>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Theoretical </w:t>
      </w:r>
      <w:r w:rsidR="00BD1413">
        <w:t>F</w:t>
      </w:r>
      <w:r w:rsidRPr="00F9379A">
        <w:t xml:space="preserve">oundation and </w:t>
      </w:r>
      <w:r w:rsidR="00BD1413">
        <w:t>R</w:t>
      </w:r>
      <w:r w:rsidRPr="00F9379A">
        <w:t xml:space="preserve">esearch </w:t>
      </w:r>
      <w:r w:rsidR="00BD1413">
        <w:t>H</w:t>
      </w:r>
      <w:r w:rsidRPr="00F9379A">
        <w:t>ypotheses</w:t>
      </w:r>
      <w:bookmarkEnd w:id="7"/>
    </w:p>
    <w:tbl>
      <w:tblPr>
        <w:tblStyle w:val="TableGrid"/>
        <w:tblW w:w="0" w:type="auto"/>
        <w:tblLook w:val="04A0" w:firstRow="1" w:lastRow="0" w:firstColumn="1" w:lastColumn="0" w:noHBand="0" w:noVBand="1"/>
      </w:tblPr>
      <w:tblGrid>
        <w:gridCol w:w="797"/>
        <w:gridCol w:w="12097"/>
      </w:tblGrid>
      <w:tr w:rsidR="00F51F55" w:rsidRPr="009856F9" w14:paraId="34286DC9" w14:textId="77777777" w:rsidTr="00B131B2">
        <w:tc>
          <w:tcPr>
            <w:tcW w:w="704" w:type="dxa"/>
          </w:tcPr>
          <w:p w14:paraId="7A0A284B" w14:textId="77777777" w:rsidR="00F51F55" w:rsidRPr="004828CC" w:rsidRDefault="00F51F55" w:rsidP="00A36DC9">
            <w:pPr>
              <w:spacing w:line="360" w:lineRule="auto"/>
              <w:jc w:val="center"/>
              <w:rPr>
                <w:b/>
                <w:bCs/>
              </w:rPr>
            </w:pPr>
            <w:r w:rsidRPr="004828CC">
              <w:rPr>
                <w:b/>
                <w:bCs/>
              </w:rPr>
              <w:t>Essay</w:t>
            </w:r>
          </w:p>
        </w:tc>
        <w:tc>
          <w:tcPr>
            <w:tcW w:w="12190" w:type="dxa"/>
          </w:tcPr>
          <w:p w14:paraId="72B8BC9B" w14:textId="77777777" w:rsidR="00F51F55" w:rsidRPr="004828CC" w:rsidRDefault="00F51F55" w:rsidP="00A36DC9">
            <w:pPr>
              <w:spacing w:line="360" w:lineRule="auto"/>
              <w:jc w:val="center"/>
              <w:rPr>
                <w:b/>
                <w:bCs/>
              </w:rPr>
            </w:pPr>
            <w:r w:rsidRPr="004828CC">
              <w:rPr>
                <w:b/>
                <w:bCs/>
              </w:rPr>
              <w:t>Theoretical Foundation and Hypotheses</w:t>
            </w:r>
          </w:p>
        </w:tc>
      </w:tr>
      <w:tr w:rsidR="00F51F55" w:rsidRPr="009856F9" w14:paraId="5278A052" w14:textId="77777777" w:rsidTr="00B131B2">
        <w:tc>
          <w:tcPr>
            <w:tcW w:w="704" w:type="dxa"/>
          </w:tcPr>
          <w:p w14:paraId="0E088C04" w14:textId="77777777" w:rsidR="00F51F55" w:rsidRPr="009856F9" w:rsidRDefault="00F51F55" w:rsidP="00A36DC9">
            <w:pPr>
              <w:spacing w:line="360" w:lineRule="auto"/>
            </w:pPr>
            <w:r w:rsidRPr="009856F9">
              <w:t>1</w:t>
            </w:r>
          </w:p>
        </w:tc>
        <w:tc>
          <w:tcPr>
            <w:tcW w:w="12190"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CD40EC">
            <w:pPr>
              <w:numPr>
                <w:ilvl w:val="0"/>
                <w:numId w:val="1"/>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CD40EC">
            <w:pPr>
              <w:numPr>
                <w:ilvl w:val="0"/>
                <w:numId w:val="1"/>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D40EC">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7777777" w:rsidR="00F51F55" w:rsidRPr="009856F9" w:rsidRDefault="00F51F55" w:rsidP="00CD40EC">
            <w:pPr>
              <w:numPr>
                <w:ilvl w:val="0"/>
                <w:numId w:val="1"/>
              </w:numPr>
              <w:spacing w:line="360" w:lineRule="auto"/>
            </w:pPr>
            <w:r w:rsidRPr="009856F9">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77812FD1" w14:textId="77777777" w:rsidR="00F51F55" w:rsidRPr="009856F9" w:rsidRDefault="00F51F55" w:rsidP="00CD40EC">
            <w:pPr>
              <w:numPr>
                <w:ilvl w:val="0"/>
                <w:numId w:val="1"/>
              </w:numPr>
              <w:spacing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77777777" w:rsidR="00F51F55" w:rsidRPr="009856F9" w:rsidRDefault="00F51F55" w:rsidP="00CD40EC">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B131B2">
        <w:tc>
          <w:tcPr>
            <w:tcW w:w="704" w:type="dxa"/>
          </w:tcPr>
          <w:p w14:paraId="78AB4041" w14:textId="77777777" w:rsidR="00F51F55" w:rsidRPr="009856F9" w:rsidRDefault="00F51F55" w:rsidP="00A36DC9">
            <w:pPr>
              <w:spacing w:line="360" w:lineRule="auto"/>
            </w:pPr>
            <w:r w:rsidRPr="009856F9">
              <w:t>2</w:t>
            </w:r>
          </w:p>
        </w:tc>
        <w:tc>
          <w:tcPr>
            <w:tcW w:w="12190"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CD40EC">
            <w:pPr>
              <w:numPr>
                <w:ilvl w:val="0"/>
                <w:numId w:val="6"/>
              </w:numPr>
              <w:spacing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D40EC">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t>Hypotheses:</w:t>
            </w:r>
          </w:p>
          <w:p w14:paraId="7B545A77" w14:textId="77777777" w:rsidR="00F51F55" w:rsidRPr="009856F9" w:rsidRDefault="00F51F55" w:rsidP="00CD40EC">
            <w:pPr>
              <w:numPr>
                <w:ilvl w:val="0"/>
                <w:numId w:val="6"/>
              </w:numPr>
              <w:spacing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CD40EC">
            <w:pPr>
              <w:numPr>
                <w:ilvl w:val="0"/>
                <w:numId w:val="6"/>
              </w:numPr>
              <w:spacing w:line="360" w:lineRule="auto"/>
            </w:pPr>
            <w:r w:rsidRPr="009856F9">
              <w:lastRenderedPageBreak/>
              <w:t>Hypothesis 2: Organizational ownership mitigates the negative influence that the proportion of core contributors has on project survival</w:t>
            </w:r>
            <w:r w:rsidRPr="009856F9">
              <w:tab/>
            </w:r>
          </w:p>
          <w:p w14:paraId="4A00460E" w14:textId="77777777" w:rsidR="00F51F55" w:rsidRPr="009856F9" w:rsidRDefault="00F51F55" w:rsidP="00CD40EC">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B131B2">
        <w:tc>
          <w:tcPr>
            <w:tcW w:w="704" w:type="dxa"/>
          </w:tcPr>
          <w:p w14:paraId="2F46F795" w14:textId="77777777" w:rsidR="00F51F55" w:rsidRPr="009856F9" w:rsidRDefault="00F51F55" w:rsidP="00A36DC9">
            <w:pPr>
              <w:spacing w:line="360" w:lineRule="auto"/>
            </w:pPr>
            <w:r w:rsidRPr="009856F9">
              <w:lastRenderedPageBreak/>
              <w:t>3</w:t>
            </w:r>
          </w:p>
        </w:tc>
        <w:tc>
          <w:tcPr>
            <w:tcW w:w="12190" w:type="dxa"/>
          </w:tcPr>
          <w:p w14:paraId="5094D57C" w14:textId="77777777" w:rsidR="00F51F55" w:rsidRPr="00411C46" w:rsidRDefault="00F51F55" w:rsidP="00A36DC9">
            <w:pPr>
              <w:spacing w:after="0" w:line="360" w:lineRule="auto"/>
              <w:rPr>
                <w:b/>
                <w:bCs/>
              </w:rPr>
            </w:pPr>
            <w:r w:rsidRPr="00411C46">
              <w:rPr>
                <w:b/>
                <w:bCs/>
              </w:rPr>
              <w:t>Theoretical foundation:</w:t>
            </w:r>
          </w:p>
          <w:p w14:paraId="78CEE563" w14:textId="77777777" w:rsidR="00F51F55" w:rsidRPr="009856F9" w:rsidRDefault="00F51F55" w:rsidP="00CD40EC">
            <w:pPr>
              <w:numPr>
                <w:ilvl w:val="0"/>
                <w:numId w:val="2"/>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34430405" w14:textId="77777777" w:rsidR="00F51F55" w:rsidRPr="009856F9" w:rsidRDefault="00F51F55" w:rsidP="00CD40EC">
            <w:pPr>
              <w:numPr>
                <w:ilvl w:val="0"/>
                <w:numId w:val="2"/>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CD40EC">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7777777" w:rsidR="00F51F55" w:rsidRPr="009856F9" w:rsidRDefault="00F51F55" w:rsidP="00CD40EC">
            <w:pPr>
              <w:numPr>
                <w:ilvl w:val="0"/>
                <w:numId w:val="7"/>
              </w:numPr>
              <w:spacing w:line="360" w:lineRule="auto"/>
              <w:rPr>
                <w:lang w:val="en-IN"/>
              </w:rPr>
            </w:pPr>
            <w:r w:rsidRPr="009856F9">
              <w:rPr>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2B87096" w14:textId="77777777" w:rsidR="00F51F55" w:rsidRPr="009856F9" w:rsidRDefault="00F51F55" w:rsidP="00CD40EC">
            <w:pPr>
              <w:numPr>
                <w:ilvl w:val="0"/>
                <w:numId w:val="7"/>
              </w:numPr>
              <w:spacing w:line="360" w:lineRule="auto"/>
              <w:rPr>
                <w:lang w:val="en-IN"/>
              </w:rPr>
            </w:pPr>
            <w:r w:rsidRPr="009856F9">
              <w:rPr>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77777777" w:rsidR="00F51F55" w:rsidRPr="009856F9" w:rsidRDefault="00F51F55" w:rsidP="00CD40EC">
            <w:pPr>
              <w:numPr>
                <w:ilvl w:val="0"/>
                <w:numId w:val="8"/>
              </w:numPr>
              <w:spacing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77777777" w:rsidR="00F51F55" w:rsidRPr="009856F9" w:rsidRDefault="00F51F55" w:rsidP="00CD40EC">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3FE6F97C" w14:textId="77777777" w:rsidR="00F51F55" w:rsidRPr="00617C90" w:rsidRDefault="00F51F55" w:rsidP="00F51F55">
      <w:pPr>
        <w:jc w:val="left"/>
        <w:rPr>
          <w:b/>
          <w:bCs/>
        </w:rPr>
      </w:pPr>
    </w:p>
    <w:p w14:paraId="74E5BA8B" w14:textId="44C8A8D0" w:rsidR="0022625A" w:rsidRPr="00F9379A" w:rsidRDefault="0022625A" w:rsidP="00BD1413">
      <w:pPr>
        <w:pStyle w:val="Caption"/>
        <w:spacing w:line="276" w:lineRule="auto"/>
      </w:pPr>
      <w:bookmarkStart w:id="8" w:name="_Toc12310451"/>
      <w:r>
        <w:lastRenderedPageBreak/>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Research </w:t>
      </w:r>
      <w:r w:rsidR="00BD1413">
        <w:t>Q</w:t>
      </w:r>
      <w:r w:rsidRPr="00F9379A">
        <w:t xml:space="preserve">uestions, </w:t>
      </w:r>
      <w:r w:rsidR="00BD1413">
        <w:t>M</w:t>
      </w:r>
      <w:r w:rsidRPr="00F9379A">
        <w:t xml:space="preserve">ethods, and </w:t>
      </w:r>
      <w:r w:rsidR="00BD1413">
        <w:t>M</w:t>
      </w:r>
      <w:r w:rsidRPr="00F9379A">
        <w:t xml:space="preserve">ain </w:t>
      </w:r>
      <w:r w:rsidR="00BD1413">
        <w:t>F</w:t>
      </w:r>
      <w:r w:rsidRPr="00F9379A">
        <w:t>indings</w:t>
      </w:r>
      <w:bookmarkEnd w:id="8"/>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77777777" w:rsidR="00F51F55" w:rsidRPr="004E2AF6" w:rsidRDefault="00F51F55" w:rsidP="00A36DC9">
            <w:pPr>
              <w:spacing w:line="360" w:lineRule="auto"/>
              <w:jc w:val="center"/>
              <w:rPr>
                <w:b/>
                <w:bCs/>
              </w:rPr>
            </w:pPr>
            <w:r w:rsidRPr="004E2AF6">
              <w:rPr>
                <w:b/>
                <w:bCs/>
              </w:rPr>
              <w:t>Essay (Research Questions, Method)</w:t>
            </w:r>
          </w:p>
        </w:tc>
        <w:tc>
          <w:tcPr>
            <w:tcW w:w="4820" w:type="dxa"/>
          </w:tcPr>
          <w:p w14:paraId="34CD86A6" w14:textId="77777777" w:rsidR="00F51F55" w:rsidRPr="004E2AF6" w:rsidRDefault="00F51F55" w:rsidP="00A36DC9">
            <w:pPr>
              <w:spacing w:line="360" w:lineRule="auto"/>
              <w:jc w:val="center"/>
              <w:rPr>
                <w:b/>
                <w:bCs/>
              </w:rPr>
            </w:pPr>
            <w:r w:rsidRPr="004E2AF6">
              <w:rPr>
                <w:b/>
                <w:bCs/>
              </w:rPr>
              <w:t>Essay (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CD40EC">
            <w:pPr>
              <w:numPr>
                <w:ilvl w:val="0"/>
                <w:numId w:val="1"/>
              </w:numPr>
              <w:spacing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D40EC">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D40EC">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D40EC">
            <w:pPr>
              <w:numPr>
                <w:ilvl w:val="0"/>
                <w:numId w:val="4"/>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CD40EC">
            <w:pPr>
              <w:numPr>
                <w:ilvl w:val="0"/>
                <w:numId w:val="3"/>
              </w:numPr>
              <w:spacing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0BD10F36" w14:textId="77777777" w:rsidR="00F51F55" w:rsidRPr="004E2AF6" w:rsidRDefault="00F51F55" w:rsidP="00CD40EC">
            <w:pPr>
              <w:numPr>
                <w:ilvl w:val="0"/>
                <w:numId w:val="3"/>
              </w:numPr>
              <w:spacing w:line="360" w:lineRule="auto"/>
              <w:rPr>
                <w:b/>
                <w:bCs/>
              </w:rPr>
            </w:pPr>
            <w:r w:rsidRPr="004E2AF6">
              <w:t>Ownership type of the project</w:t>
            </w:r>
          </w:p>
        </w:tc>
        <w:tc>
          <w:tcPr>
            <w:tcW w:w="4820" w:type="dxa"/>
          </w:tcPr>
          <w:p w14:paraId="29DFA97F" w14:textId="77777777" w:rsidR="0092505D" w:rsidRDefault="0092505D" w:rsidP="0092505D">
            <w:pPr>
              <w:spacing w:after="0" w:line="360" w:lineRule="auto"/>
              <w:rPr>
                <w:b/>
                <w:bCs/>
              </w:rPr>
            </w:pPr>
            <w:r w:rsidRPr="004E2AF6">
              <w:rPr>
                <w:b/>
                <w:bCs/>
              </w:rPr>
              <w:t xml:space="preserve">Empirical model: </w:t>
            </w:r>
          </w:p>
          <w:p w14:paraId="04764794" w14:textId="77777777" w:rsidR="0092505D" w:rsidRPr="00A36DC9" w:rsidRDefault="0092505D" w:rsidP="00CD40EC">
            <w:pPr>
              <w:pStyle w:val="ListParagraph"/>
              <w:numPr>
                <w:ilvl w:val="0"/>
                <w:numId w:val="11"/>
              </w:numPr>
              <w:spacing w:after="0" w:line="360" w:lineRule="auto"/>
              <w:rPr>
                <w:b/>
                <w:bCs/>
              </w:rPr>
            </w:pPr>
            <w:r w:rsidRPr="004E2AF6">
              <w:t>OLS</w:t>
            </w:r>
          </w:p>
          <w:p w14:paraId="271FD08D" w14:textId="5B8D79A2" w:rsidR="0092505D" w:rsidRPr="0092505D" w:rsidRDefault="0092505D" w:rsidP="00CD40EC">
            <w:pPr>
              <w:pStyle w:val="ListParagraph"/>
              <w:numPr>
                <w:ilvl w:val="0"/>
                <w:numId w:val="11"/>
              </w:numPr>
              <w:spacing w:before="240" w:after="0" w:line="360" w:lineRule="auto"/>
              <w:rPr>
                <w:b/>
                <w:bCs/>
              </w:rPr>
            </w:pPr>
            <w:r w:rsidRPr="004E2AF6">
              <w:t xml:space="preserve"> 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52B82FA"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over 6500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t>Research questions:</w:t>
            </w:r>
          </w:p>
          <w:p w14:paraId="20E893CA" w14:textId="77777777" w:rsidR="00F9379A" w:rsidRPr="004E2AF6" w:rsidRDefault="00F9379A" w:rsidP="00CD40EC">
            <w:pPr>
              <w:numPr>
                <w:ilvl w:val="0"/>
                <w:numId w:val="5"/>
              </w:numPr>
              <w:spacing w:line="360" w:lineRule="auto"/>
            </w:pPr>
            <w:r w:rsidRPr="004E2AF6">
              <w:t xml:space="preserve">What role does contributor access restrictions have in influencing the survival of FLOSS projects? </w:t>
            </w:r>
          </w:p>
          <w:p w14:paraId="157A7EF5" w14:textId="77777777" w:rsidR="00F9379A" w:rsidRPr="004E2AF6" w:rsidRDefault="00F9379A" w:rsidP="00CD40EC">
            <w:pPr>
              <w:numPr>
                <w:ilvl w:val="0"/>
                <w:numId w:val="5"/>
              </w:numPr>
              <w:spacing w:line="360" w:lineRule="auto"/>
              <w:rPr>
                <w:b/>
                <w:bCs/>
              </w:rPr>
            </w:pPr>
            <w:r w:rsidRPr="004E2AF6">
              <w:lastRenderedPageBreak/>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CD40EC">
            <w:pPr>
              <w:numPr>
                <w:ilvl w:val="0"/>
                <w:numId w:val="6"/>
              </w:numPr>
              <w:spacing w:line="360" w:lineRule="auto"/>
            </w:pPr>
            <w:r w:rsidRPr="004E2AF6">
              <w:t>Project level of analysis – Hypotheses 1 and 2</w:t>
            </w:r>
          </w:p>
          <w:p w14:paraId="5698A4D4" w14:textId="77777777" w:rsidR="00F9379A" w:rsidRPr="004E2AF6" w:rsidRDefault="00F9379A" w:rsidP="00CD40EC">
            <w:pPr>
              <w:numPr>
                <w:ilvl w:val="0"/>
                <w:numId w:val="6"/>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CD40EC">
            <w:pPr>
              <w:numPr>
                <w:ilvl w:val="0"/>
                <w:numId w:val="3"/>
              </w:numPr>
              <w:spacing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D40EC">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CD40EC">
            <w:pPr>
              <w:numPr>
                <w:ilvl w:val="0"/>
                <w:numId w:val="3"/>
              </w:numPr>
              <w:spacing w:line="360" w:lineRule="auto"/>
            </w:pPr>
            <w:r w:rsidRPr="004E2AF6">
              <w:t>Proportion of contributors with write access</w:t>
            </w:r>
            <w:r w:rsidR="00C74963">
              <w:t xml:space="preserve"> (core contributors)</w:t>
            </w:r>
          </w:p>
          <w:p w14:paraId="7AA11769" w14:textId="77777777" w:rsidR="00F9379A" w:rsidRPr="004E2AF6" w:rsidRDefault="00F9379A" w:rsidP="00CD40EC">
            <w:pPr>
              <w:numPr>
                <w:ilvl w:val="0"/>
                <w:numId w:val="3"/>
              </w:numPr>
              <w:spacing w:line="360" w:lineRule="auto"/>
            </w:pPr>
            <w:r w:rsidRPr="004E2AF6">
              <w:t>Contributor type (core or peripheral contributor)</w:t>
            </w:r>
          </w:p>
          <w:p w14:paraId="69F9568C" w14:textId="110C0DE9" w:rsidR="00F9379A" w:rsidRPr="004E2AF6" w:rsidRDefault="00F9379A" w:rsidP="00CD40EC">
            <w:pPr>
              <w:numPr>
                <w:ilvl w:val="0"/>
                <w:numId w:val="3"/>
              </w:numPr>
              <w:spacing w:line="360" w:lineRule="auto"/>
              <w:rPr>
                <w:b/>
                <w:bCs/>
              </w:rPr>
            </w:pPr>
            <w:r w:rsidRPr="004E2AF6">
              <w:t>Ownership type of the project</w:t>
            </w:r>
          </w:p>
        </w:tc>
        <w:tc>
          <w:tcPr>
            <w:tcW w:w="4820" w:type="dxa"/>
          </w:tcPr>
          <w:p w14:paraId="5CE5976F" w14:textId="77777777" w:rsidR="0092505D" w:rsidRPr="004E2AF6" w:rsidRDefault="0092505D" w:rsidP="0092505D">
            <w:pPr>
              <w:spacing w:after="0" w:line="360" w:lineRule="auto"/>
              <w:rPr>
                <w:b/>
                <w:bCs/>
              </w:rPr>
            </w:pPr>
            <w:r w:rsidRPr="004E2AF6">
              <w:rPr>
                <w:b/>
                <w:bCs/>
              </w:rPr>
              <w:lastRenderedPageBreak/>
              <w:t>Empirical model:</w:t>
            </w:r>
          </w:p>
          <w:p w14:paraId="6EEF6326" w14:textId="77777777" w:rsidR="0092505D" w:rsidRPr="004E2AF6" w:rsidRDefault="0092505D" w:rsidP="00CD40EC">
            <w:pPr>
              <w:numPr>
                <w:ilvl w:val="0"/>
                <w:numId w:val="6"/>
              </w:numPr>
              <w:spacing w:line="360" w:lineRule="auto"/>
            </w:pPr>
            <w:r w:rsidRPr="004E2AF6">
              <w:t>Cox-proportional hazard model</w:t>
            </w:r>
          </w:p>
          <w:p w14:paraId="7DC3D594" w14:textId="1FB1BABB" w:rsidR="0092505D" w:rsidRPr="0092505D" w:rsidRDefault="0092505D" w:rsidP="00CD40EC">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lastRenderedPageBreak/>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lastRenderedPageBreak/>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CD40EC">
            <w:pPr>
              <w:numPr>
                <w:ilvl w:val="0"/>
                <w:numId w:val="3"/>
              </w:numPr>
              <w:spacing w:line="360" w:lineRule="auto"/>
            </w:pPr>
            <w:r w:rsidRPr="004E2AF6">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D40EC">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CD40EC">
            <w:pPr>
              <w:numPr>
                <w:ilvl w:val="0"/>
                <w:numId w:val="3"/>
              </w:numPr>
              <w:spacing w:line="360" w:lineRule="auto"/>
              <w:rPr>
                <w:b/>
                <w:bCs/>
              </w:rPr>
            </w:pPr>
            <w:r w:rsidRPr="004E2AF6">
              <w:lastRenderedPageBreak/>
              <w:t>Project popularity measured as the number of stars that a project has received</w:t>
            </w:r>
          </w:p>
          <w:p w14:paraId="46A5AEA5" w14:textId="54D66557" w:rsidR="00116B1E" w:rsidRPr="00116B1E" w:rsidRDefault="00116B1E" w:rsidP="00CD40EC">
            <w:pPr>
              <w:numPr>
                <w:ilvl w:val="0"/>
                <w:numId w:val="3"/>
              </w:numPr>
              <w:spacing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CD40EC">
            <w:pPr>
              <w:numPr>
                <w:ilvl w:val="0"/>
                <w:numId w:val="3"/>
              </w:numPr>
              <w:spacing w:line="360" w:lineRule="auto"/>
              <w:rPr>
                <w:b/>
                <w:bCs/>
              </w:rPr>
            </w:pPr>
            <w:r>
              <w:t>Choice of license</w:t>
            </w:r>
            <w:r w:rsidR="00370851">
              <w:t xml:space="preserve"> (Permissive or restrictive)</w:t>
            </w:r>
          </w:p>
          <w:p w14:paraId="46FDED1E" w14:textId="77777777" w:rsidR="00116B1E" w:rsidRDefault="00116B1E" w:rsidP="00CD40EC">
            <w:pPr>
              <w:numPr>
                <w:ilvl w:val="0"/>
                <w:numId w:val="3"/>
              </w:numPr>
              <w:spacing w:line="360" w:lineRule="auto"/>
            </w:pPr>
            <w:r w:rsidRPr="004E2AF6">
              <w:t>Degree of superposition, operationalized as the ratio of number of versions of the project to number of tasks in the project</w:t>
            </w:r>
          </w:p>
          <w:p w14:paraId="3396F437" w14:textId="77777777" w:rsidR="00370851" w:rsidRDefault="00370851" w:rsidP="00A36DC9">
            <w:pPr>
              <w:spacing w:before="240" w:line="360" w:lineRule="auto"/>
              <w:rPr>
                <w:b/>
                <w:bCs/>
              </w:rPr>
            </w:pPr>
            <w:r w:rsidRPr="00370851">
              <w:rPr>
                <w:b/>
                <w:bCs/>
              </w:rPr>
              <w:t>Instrument variable</w:t>
            </w:r>
            <w:r>
              <w:rPr>
                <w:b/>
                <w:bCs/>
              </w:rPr>
              <w:t xml:space="preserve"> for choice of license</w:t>
            </w:r>
            <w:r w:rsidRPr="00370851">
              <w:rPr>
                <w:b/>
                <w:bCs/>
              </w:rPr>
              <w:t>:</w:t>
            </w:r>
          </w:p>
          <w:p w14:paraId="75D9690C" w14:textId="77777777" w:rsidR="00A41A1C" w:rsidRPr="00A41A1C" w:rsidRDefault="00A41A1C" w:rsidP="00CD40EC">
            <w:pPr>
              <w:numPr>
                <w:ilvl w:val="0"/>
                <w:numId w:val="3"/>
              </w:numPr>
              <w:spacing w:line="360" w:lineRule="auto"/>
            </w:pPr>
            <w:r w:rsidRPr="00A41A1C">
              <w:t>Geert Hofstede dimension – Individualism vs. collectivism</w:t>
            </w:r>
          </w:p>
          <w:p w14:paraId="56BDB641" w14:textId="32B6B760" w:rsidR="00A41A1C" w:rsidRPr="00370851" w:rsidRDefault="00A41A1C" w:rsidP="00CD40EC">
            <w:pPr>
              <w:numPr>
                <w:ilvl w:val="0"/>
                <w:numId w:val="3"/>
              </w:numPr>
              <w:spacing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lastRenderedPageBreak/>
              <w:t>Empirical model:</w:t>
            </w:r>
          </w:p>
          <w:p w14:paraId="3FC17E54" w14:textId="77777777" w:rsidR="0092505D" w:rsidRPr="00116B1E" w:rsidRDefault="0092505D" w:rsidP="00CD40EC">
            <w:pPr>
              <w:numPr>
                <w:ilvl w:val="0"/>
                <w:numId w:val="3"/>
              </w:numPr>
              <w:spacing w:line="360" w:lineRule="auto"/>
            </w:pPr>
            <w:r>
              <w:t>2 stage least square model with endogenous regressors</w:t>
            </w:r>
          </w:p>
          <w:p w14:paraId="31DCDFED" w14:textId="32DE580A" w:rsidR="0092505D" w:rsidRPr="0092505D" w:rsidRDefault="0092505D" w:rsidP="00CD40EC">
            <w:pPr>
              <w:numPr>
                <w:ilvl w:val="0"/>
                <w:numId w:val="3"/>
              </w:numPr>
              <w:spacing w:line="360" w:lineRule="auto"/>
            </w:pPr>
            <w:r>
              <w:t>Probit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7BCCBB54" w:rsidR="00F9379A" w:rsidRPr="004E2AF6" w:rsidRDefault="00A36DC9" w:rsidP="00A36DC9">
            <w:pPr>
              <w:spacing w:line="360" w:lineRule="auto"/>
              <w:rPr>
                <w:b/>
                <w:bCs/>
              </w:rPr>
            </w:pPr>
            <w:r>
              <w:t xml:space="preserve">Using an instrument variable approach, </w:t>
            </w:r>
            <w:r w:rsidRPr="00CA2604">
              <w:t xml:space="preserve">our analysis of over 4000 FLOSS projects hosted on GitHub confirm the significance of both the ideological shifts with some interesting contextual differences across </w:t>
            </w:r>
            <w:r w:rsidRPr="00CA2604">
              <w:lastRenderedPageBreak/>
              <w:t xml:space="preserve">the two project outcomes. Specifically, we find that the ideological shift pertaining to license type has a significant influence on both the </w:t>
            </w:r>
            <w:r>
              <w:t xml:space="preserve">examined project </w:t>
            </w:r>
            <w:r w:rsidRPr="00CA2604">
              <w:t>outcome</w:t>
            </w:r>
            <w:r>
              <w:t>s</w:t>
            </w:r>
            <w:r w:rsidRPr="00CA2604">
              <w:t>, whereas organizational ownership has a greater influence on popularity as compared to the survival of FLOSS projects.</w:t>
            </w:r>
          </w:p>
        </w:tc>
      </w:tr>
    </w:tbl>
    <w:p w14:paraId="46DE0A21" w14:textId="26950F48" w:rsidR="00617C90" w:rsidRPr="00EC6A7D" w:rsidRDefault="00617C90" w:rsidP="0078285B">
      <w:pPr>
        <w:sectPr w:rsidR="00617C90" w:rsidRPr="00EC6A7D" w:rsidSect="00457FED">
          <w:pgSz w:w="16838" w:h="11906" w:orient="landscape"/>
          <w:pgMar w:top="1417" w:right="1967" w:bottom="1417" w:left="1967" w:header="1247" w:footer="1247" w:gutter="0"/>
          <w:cols w:space="720"/>
          <w:formProt w:val="0"/>
          <w:docGrid w:linePitch="360" w:charSpace="24576"/>
        </w:sectPr>
      </w:pPr>
    </w:p>
    <w:p w14:paraId="5355B1ED" w14:textId="1EBB5894" w:rsidR="0078285B" w:rsidRPr="00700CD0" w:rsidRDefault="00BB5149" w:rsidP="000533DC">
      <w:pPr>
        <w:pStyle w:val="Heading1"/>
      </w:pPr>
      <w:bookmarkStart w:id="9" w:name="_Toc12296769"/>
      <w:bookmarkEnd w:id="5"/>
      <w:r>
        <w:lastRenderedPageBreak/>
        <w:t>Essay 1</w:t>
      </w:r>
      <w:r w:rsidR="00B131B2">
        <w:t>: Work Structures of FLOSS Projects</w:t>
      </w:r>
      <w:bookmarkEnd w:id="9"/>
    </w:p>
    <w:p w14:paraId="1997C0AB" w14:textId="103A973D" w:rsidR="0078285B" w:rsidRPr="00F7657D" w:rsidRDefault="0078285B" w:rsidP="000533DC">
      <w:pPr>
        <w:pStyle w:val="Heading2"/>
      </w:pPr>
      <w:bookmarkStart w:id="10" w:name="_Toc12296770"/>
      <w:r w:rsidRPr="00F7657D">
        <w:t>Abstract</w:t>
      </w:r>
      <w:bookmarkEnd w:id="10"/>
    </w:p>
    <w:p w14:paraId="6DC7255A" w14:textId="4FDF1C60"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251BE9">
        <w:t xml:space="preserve">I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251BE9">
        <w:t>I</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78285B">
        <w:rPr>
          <w:i/>
          <w:i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11" w:name="_Toc12296771"/>
      <w:bookmarkStart w:id="12" w:name="_Hlk516480427"/>
      <w:r w:rsidRPr="0078285B">
        <w:t>Introduction</w:t>
      </w:r>
      <w:bookmarkEnd w:id="11"/>
    </w:p>
    <w:bookmarkEnd w:id="12"/>
    <w:p w14:paraId="3E57BA29" w14:textId="77777777" w:rsidR="0078285B" w:rsidRPr="0078285B" w:rsidRDefault="0078285B" w:rsidP="0078285B">
      <w:r w:rsidRPr="0078285B">
        <w:t xml:space="preserve">In the current digitally enabled collaborative environment, Free (Libre) and Open Source Software (FLOSS) projects have become ubiquitous. This model of development allows project owners to effectively tap into the vast reserves of programming skills spread across the globe to create software that surpasses proprietary software in both quality and functionality (Coverity Inc. 2013). In addition, FLOSS also offers advantages in terms of evolved coordination and improved motivational mechanisms, </w:t>
      </w:r>
      <w:r w:rsidRPr="0078285B">
        <w:lastRenderedPageBreak/>
        <w:t xml:space="preserve">which are increasingly attracting both —individual developers and commercial organizations to experiment with FLOSS as a viable mode of software development (see K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 xml:space="preserve">(Howison and Crowston 2014, </w:t>
      </w:r>
      <w:r w:rsidRPr="0078285B">
        <w:fldChar w:fldCharType="end"/>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This challenge is exacerbated by the fact that governance mechanisms commonly used to organize task work in traditional software development projects have been found to conflict with the contributors’ motivational needs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and established social practices of FLOSS communities that epitomize the principles of openness and autonomy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von Krogh et al. 2012)</w:t>
      </w:r>
      <w:r w:rsidRPr="0078285B">
        <w:fldChar w:fldCharType="end"/>
      </w:r>
      <w:r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Howison and Crowston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orchestration in the Fire and Gaim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lastRenderedPageBreak/>
        <w:t>RQ1: How does the extent of task superposition influence FLOSS project success?</w:t>
      </w:r>
    </w:p>
    <w:p w14:paraId="45700D3A" w14:textId="284E7DF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1666A1">
        <w:t>I</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25FCA4ED" w:rsidR="0078285B" w:rsidRPr="0078285B" w:rsidRDefault="0078285B" w:rsidP="0078285B">
      <w:r w:rsidRPr="0078285B">
        <w:t xml:space="preserve">By answering these research questions, </w:t>
      </w:r>
      <w:r w:rsidR="001666A1">
        <w:t>I</w:t>
      </w:r>
      <w:r w:rsidRPr="0078285B">
        <w:t xml:space="preserve"> aim to make the following contributions to theory and practice. First, </w:t>
      </w:r>
      <w:r w:rsidR="001666A1">
        <w:t>I</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effectively scaled-up to the level of the project and made to manifest as project success. By doing so, </w:t>
      </w:r>
      <w:r w:rsidR="001666A1">
        <w:t>I</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1666A1">
        <w:t>I</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1666A1">
        <w:t>I</w:t>
      </w:r>
      <w:r w:rsidRPr="0078285B">
        <w:t xml:space="preserve"> contribut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1666A1">
        <w:t>I</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w:t>
      </w:r>
      <w:r w:rsidRPr="0078285B">
        <w:lastRenderedPageBreak/>
        <w:t xml:space="preserve">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3" w:name="_Toc12296772"/>
      <w:r w:rsidRPr="0078285B">
        <w:t>Conceptual Development</w:t>
      </w:r>
      <w:bookmarkEnd w:id="13"/>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4" w:name="_Toc12296773"/>
      <w:r w:rsidRPr="0078285B">
        <w:t>FLOSS Project Success</w:t>
      </w:r>
      <w:bookmarkEnd w:id="14"/>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Crowston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Delon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lastRenderedPageBreak/>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Krishnamurthy 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5" w:name="_Toc12296774"/>
      <w:r w:rsidRPr="0078285B">
        <w:t>Nature of Task Work in FLOSS projects</w:t>
      </w:r>
      <w:bookmarkEnd w:id="15"/>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lastRenderedPageBreak/>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lastRenderedPageBreak/>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Howison and Crowston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w:t>
      </w:r>
      <w:r w:rsidRPr="0078285B">
        <w:lastRenderedPageBreak/>
        <w:t xml:space="preserve">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5ED724D5"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w:t>
      </w:r>
      <w:r w:rsidR="006059E6">
        <w:t>2-</w:t>
      </w:r>
      <w:r w:rsidRPr="0078285B">
        <w:t xml:space="preserve">1). When latent relationships of these forms are combined, the result is an overall inverted </w:t>
      </w:r>
      <w:r w:rsidRPr="0078285B">
        <w:lastRenderedPageBreak/>
        <w:t xml:space="preserve">U-shaped relationship between degree of superposition and the net affective state </w:t>
      </w:r>
      <w:r w:rsidRPr="0078285B">
        <w:rPr>
          <w:vertAlign w:val="superscript"/>
        </w:rPr>
        <w:footnoteReference w:id="5"/>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 Figure 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 Figure </w:t>
      </w:r>
      <w:r w:rsidR="006059E6">
        <w:rPr>
          <w:noProof/>
        </w:rPr>
        <w:t>2-</w:t>
      </w:r>
      <w:r w:rsidRPr="0078285B">
        <w:rPr>
          <w:noProof/>
        </w:rPr>
        <w:t>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5CAB1F5A" w:rsidR="0078285B" w:rsidRDefault="0078285B" w:rsidP="00EC5BF4">
      <w:pPr>
        <w:spacing w:line="360" w:lineRule="auto"/>
        <w:rPr>
          <w:i/>
        </w:rPr>
      </w:pPr>
      <w:r w:rsidRPr="0078285B">
        <w:rPr>
          <w:i/>
        </w:rPr>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2BDEB52F" w14:textId="7BFBFE55" w:rsidR="00EC5BF4" w:rsidRPr="0078285B" w:rsidRDefault="00EC5BF4" w:rsidP="00EC5BF4">
      <w:pPr>
        <w:pStyle w:val="Caption"/>
        <w:spacing w:line="276" w:lineRule="auto"/>
        <w:rPr>
          <w:i/>
        </w:rPr>
      </w:pPr>
      <w:bookmarkStart w:id="16" w:name="_Toc12311801"/>
      <w:r>
        <w:t xml:space="preserve">Figure </w:t>
      </w:r>
      <w:r w:rsidR="00FC6CB9">
        <w:fldChar w:fldCharType="begin"/>
      </w:r>
      <w:r w:rsidR="00FC6CB9">
        <w:instrText xml:space="preserve"> STYLEREF 1 \s </w:instrText>
      </w:r>
      <w:r w:rsidR="00FC6CB9">
        <w:fldChar w:fldCharType="separate"/>
      </w:r>
      <w:r w:rsidR="00FC6CB9">
        <w:rPr>
          <w:noProof/>
        </w:rPr>
        <w:t>2</w:t>
      </w:r>
      <w:r w:rsidR="00FC6CB9">
        <w:fldChar w:fldCharType="end"/>
      </w:r>
      <w:r w:rsidR="00FC6CB9">
        <w:noBreakHyphen/>
      </w:r>
      <w:r w:rsidR="00FC6CB9">
        <w:fldChar w:fldCharType="begin"/>
      </w:r>
      <w:r w:rsidR="00FC6CB9">
        <w:instrText xml:space="preserve"> SEQ Figure \* ARABIC \s 1 </w:instrText>
      </w:r>
      <w:r w:rsidR="00FC6CB9">
        <w:fldChar w:fldCharType="separate"/>
      </w:r>
      <w:r w:rsidR="00FC6CB9">
        <w:rPr>
          <w:noProof/>
        </w:rPr>
        <w:t>1</w:t>
      </w:r>
      <w:r w:rsidR="00FC6CB9">
        <w:fldChar w:fldCharType="end"/>
      </w:r>
      <w:r>
        <w:t xml:space="preserve">: </w:t>
      </w:r>
      <w:r w:rsidRPr="00EC5BF4">
        <w:t>Effect of Superposition on the Popularity of FLOSS Projects through its Latent Influence on the Affective State of the Contributors</w:t>
      </w:r>
      <w:bookmarkEnd w:id="16"/>
    </w:p>
    <w:p w14:paraId="33AC935D" w14:textId="33F1F0A8" w:rsidR="0078285B" w:rsidRPr="0078285B" w:rsidRDefault="00EC5BF4" w:rsidP="0078285B">
      <w:pPr>
        <w:rPr>
          <w:i/>
        </w:rPr>
      </w:pPr>
      <w:r>
        <w:rPr>
          <w:i/>
          <w:noProof/>
        </w:rPr>
        <w:drawing>
          <wp:inline distT="0" distB="0" distL="0" distR="0" wp14:anchorId="386ED01C" wp14:editId="1F4D66B7">
            <wp:extent cx="5618892" cy="2057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49659" cy="2068329"/>
                    </a:xfrm>
                    <a:prstGeom prst="rect">
                      <a:avLst/>
                    </a:prstGeom>
                    <a:noFill/>
                  </pic:spPr>
                </pic:pic>
              </a:graphicData>
            </a:graphic>
          </wp:inline>
        </w:drawing>
      </w:r>
    </w:p>
    <w:p w14:paraId="7E9E1D5D" w14:textId="48859868" w:rsidR="0078285B" w:rsidRPr="0078285B" w:rsidRDefault="0078285B" w:rsidP="000533DC">
      <w:pPr>
        <w:pStyle w:val="Heading3"/>
      </w:pPr>
      <w:bookmarkStart w:id="17" w:name="_Toc12296775"/>
      <w:r w:rsidRPr="0078285B">
        <w:lastRenderedPageBreak/>
        <w:t>Organizational Ownership of FLOSS Projects</w:t>
      </w:r>
      <w:bookmarkEnd w:id="17"/>
    </w:p>
    <w:p w14:paraId="12D97D09" w14:textId="77777777"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rPr>
          <w:vertAlign w:val="superscript"/>
        </w:rPr>
        <w:footnoteReference w:id="6"/>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nondevelopmental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77777777"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w:t>
      </w:r>
      <w:r w:rsidRPr="0078285B">
        <w:lastRenderedPageBreak/>
        <w:t xml:space="preserve">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Further, the introduction of organizational employees 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w:t>
      </w:r>
      <w:r w:rsidRPr="0078285B">
        <w:rPr>
          <w:vertAlign w:val="superscript"/>
        </w:rPr>
        <w:footnoteReference w:id="7"/>
      </w:r>
      <w:r w:rsidRPr="0078285B">
        <w:t xml:space="preserve">.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w:t>
      </w:r>
      <w:r w:rsidRPr="0078285B">
        <w:lastRenderedPageBreak/>
        <w:t xml:space="preserve">affective state for the contributors, due to frustration and loss of control, but may also increase the time cost of money for their 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77777777"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w:t>
      </w:r>
      <w:r w:rsidRPr="0078285B">
        <w:lastRenderedPageBreak/>
        <w:t xml:space="preserve">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FCC35F0" w:rsid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w:t>
      </w:r>
      <w:r w:rsidR="00582514">
        <w:t>2.</w:t>
      </w:r>
      <w:r w:rsidRPr="0078285B">
        <w:t xml:space="preserve">1 summarizes the moderating influence of organizational ownership through the different models of engagement and its expected influence on the shape of the curve. </w:t>
      </w:r>
    </w:p>
    <w:p w14:paraId="24EB80F8" w14:textId="467684E3" w:rsidR="00DE1B85" w:rsidRPr="00582514" w:rsidRDefault="00DE1B85" w:rsidP="00760C1D">
      <w:pPr>
        <w:pStyle w:val="TableHeadings"/>
      </w:pPr>
      <w:bookmarkStart w:id="18" w:name="_Toc12310452"/>
      <w:r>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rsidR="0022625A">
        <w:t xml:space="preserve">: </w:t>
      </w:r>
      <w:r w:rsidR="0022625A" w:rsidRPr="0078285B">
        <w:t>Moderating Influence of Organizational Ownership through Different Models of Engagement</w:t>
      </w:r>
      <w:bookmarkEnd w:id="18"/>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5E5CF6">
            <w:pPr>
              <w:spacing w:line="240"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5E5CF6">
            <w:pPr>
              <w:spacing w:line="240"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5E5CF6">
            <w:pPr>
              <w:spacing w:line="240"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5E5CF6">
            <w:pPr>
              <w:spacing w:line="240"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990A2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990A2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990A2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990A2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990A22">
            <w:pPr>
              <w:spacing w:line="276" w:lineRule="auto"/>
            </w:pPr>
            <w:r w:rsidRPr="0078285B">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990A2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990A2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990A2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990A2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990A2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990A2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990A22">
            <w:pPr>
              <w:spacing w:line="276" w:lineRule="auto"/>
            </w:pPr>
            <w:r w:rsidRPr="0078285B">
              <w:t>Facilitates hypotheses 2a and 2b</w:t>
            </w:r>
          </w:p>
        </w:tc>
      </w:tr>
    </w:tbl>
    <w:p w14:paraId="7BE36853" w14:textId="77777777" w:rsidR="0078285B" w:rsidRPr="0078285B" w:rsidRDefault="0078285B" w:rsidP="0078285B"/>
    <w:p w14:paraId="5E263522" w14:textId="2643E792"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w:t>
      </w:r>
      <w:r w:rsidRPr="0078285B">
        <w:lastRenderedPageBreak/>
        <w:t xml:space="preserve">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w:t>
      </w:r>
      <w:r w:rsidR="006059E6">
        <w:t>2-</w:t>
      </w:r>
      <w:r w:rsidRPr="0078285B">
        <w:t xml:space="preserve">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671DEC8A" w:rsidR="0078285B" w:rsidRDefault="0078285B" w:rsidP="006059E6">
      <w:pPr>
        <w:spacing w:line="360" w:lineRule="auto"/>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20850D3" w14:textId="051C2D5B" w:rsidR="00760C1D" w:rsidRPr="0078285B" w:rsidRDefault="00760C1D" w:rsidP="00760C1D">
      <w:pPr>
        <w:pStyle w:val="Caption"/>
        <w:spacing w:line="276" w:lineRule="auto"/>
        <w:rPr>
          <w:i/>
        </w:rPr>
      </w:pPr>
      <w:bookmarkStart w:id="19" w:name="_Toc12311802"/>
      <w:r>
        <w:t xml:space="preserve">Figure </w:t>
      </w:r>
      <w:r w:rsidR="00FC6CB9">
        <w:fldChar w:fldCharType="begin"/>
      </w:r>
      <w:r w:rsidR="00FC6CB9">
        <w:instrText xml:space="preserve"> STYLEREF 1 \s </w:instrText>
      </w:r>
      <w:r w:rsidR="00FC6CB9">
        <w:fldChar w:fldCharType="separate"/>
      </w:r>
      <w:r w:rsidR="00FC6CB9">
        <w:rPr>
          <w:noProof/>
        </w:rPr>
        <w:t>2</w:t>
      </w:r>
      <w:r w:rsidR="00FC6CB9">
        <w:fldChar w:fldCharType="end"/>
      </w:r>
      <w:r w:rsidR="00FC6CB9">
        <w:noBreakHyphen/>
      </w:r>
      <w:r w:rsidR="00FC6CB9">
        <w:fldChar w:fldCharType="begin"/>
      </w:r>
      <w:r w:rsidR="00FC6CB9">
        <w:instrText xml:space="preserve"> SEQ Figure \* ARABIC \s 1 </w:instrText>
      </w:r>
      <w:r w:rsidR="00FC6CB9">
        <w:fldChar w:fldCharType="separate"/>
      </w:r>
      <w:r w:rsidR="00FC6CB9">
        <w:rPr>
          <w:noProof/>
        </w:rPr>
        <w:t>2</w:t>
      </w:r>
      <w:r w:rsidR="00FC6CB9">
        <w:fldChar w:fldCharType="end"/>
      </w:r>
      <w:r>
        <w:t xml:space="preserve">: </w:t>
      </w:r>
      <w:r w:rsidRPr="00760C1D">
        <w:t>Effect of Increase in Net Extrinsic Motivation of the Contributors when Organizations Own FLOSS Projects</w:t>
      </w:r>
      <w:bookmarkEnd w:id="19"/>
    </w:p>
    <w:p w14:paraId="46833206" w14:textId="6017563E" w:rsidR="0078285B" w:rsidRPr="0078285B" w:rsidRDefault="00760C1D" w:rsidP="0078285B">
      <w:pPr>
        <w:rPr>
          <w:i/>
        </w:rPr>
      </w:pPr>
      <w:r>
        <w:rPr>
          <w:i/>
          <w:noProof/>
        </w:rPr>
        <w:drawing>
          <wp:inline distT="0" distB="0" distL="0" distR="0" wp14:anchorId="6BEA7ECF" wp14:editId="2B5D0B54">
            <wp:extent cx="5849208" cy="2600464"/>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73677" cy="2611343"/>
                    </a:xfrm>
                    <a:prstGeom prst="rect">
                      <a:avLst/>
                    </a:prstGeom>
                    <a:noFill/>
                  </pic:spPr>
                </pic:pic>
              </a:graphicData>
            </a:graphic>
          </wp:inline>
        </w:drawing>
      </w:r>
    </w:p>
    <w:p w14:paraId="3222F4CF" w14:textId="2C2B04D8"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organization ownership is seen in terms of increasing the time cost of money, we can think of the moderating effect as strengthening the negative influence of superposition on the popularity of the project. This added negative influence can be approximated as a </w:t>
      </w:r>
      <w:r w:rsidRPr="0078285B">
        <w:lastRenderedPageBreak/>
        <w:t>latent linear effect.</w:t>
      </w:r>
      <w:r w:rsidRPr="0078285B">
        <w:rPr>
          <w:vertAlign w:val="superscript"/>
        </w:rPr>
        <w:footnoteReference w:id="8"/>
      </w:r>
      <w:r w:rsidRPr="0078285B">
        <w:t xml:space="preserve"> The inclusion of the negative linear mechanism largely results in the left shift of the turning point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Figure 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Figure </w:t>
      </w:r>
      <w:r w:rsidR="006059E6">
        <w:rPr>
          <w:noProof/>
        </w:rPr>
        <w:t>2-</w:t>
      </w:r>
      <w:r w:rsidRPr="0078285B">
        <w:rPr>
          <w:noProof/>
        </w:rPr>
        <w:t>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2A708039" w:rsidR="0078285B" w:rsidRDefault="0078285B" w:rsidP="006059E6">
      <w:pPr>
        <w:spacing w:line="360" w:lineRule="auto"/>
        <w:rPr>
          <w:i/>
        </w:rPr>
      </w:pPr>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8F3E5F8" w14:textId="3369A003" w:rsidR="006059E6" w:rsidRPr="0078285B" w:rsidRDefault="006059E6" w:rsidP="006059E6">
      <w:pPr>
        <w:pStyle w:val="Caption"/>
        <w:spacing w:line="276" w:lineRule="auto"/>
      </w:pPr>
      <w:bookmarkStart w:id="20" w:name="_Toc12311803"/>
      <w:r>
        <w:t xml:space="preserve">Figure </w:t>
      </w:r>
      <w:r w:rsidR="00FC6CB9">
        <w:fldChar w:fldCharType="begin"/>
      </w:r>
      <w:r w:rsidR="00FC6CB9">
        <w:instrText xml:space="preserve"> STYLEREF 1 \s </w:instrText>
      </w:r>
      <w:r w:rsidR="00FC6CB9">
        <w:fldChar w:fldCharType="separate"/>
      </w:r>
      <w:r w:rsidR="00FC6CB9">
        <w:rPr>
          <w:noProof/>
        </w:rPr>
        <w:t>2</w:t>
      </w:r>
      <w:r w:rsidR="00FC6CB9">
        <w:fldChar w:fldCharType="end"/>
      </w:r>
      <w:r w:rsidR="00FC6CB9">
        <w:noBreakHyphen/>
      </w:r>
      <w:r w:rsidR="00FC6CB9">
        <w:fldChar w:fldCharType="begin"/>
      </w:r>
      <w:r w:rsidR="00FC6CB9">
        <w:instrText xml:space="preserve"> SEQ Figure \* ARABIC \s 1 </w:instrText>
      </w:r>
      <w:r w:rsidR="00FC6CB9">
        <w:fldChar w:fldCharType="separate"/>
      </w:r>
      <w:r w:rsidR="00FC6CB9">
        <w:rPr>
          <w:noProof/>
        </w:rPr>
        <w:t>3</w:t>
      </w:r>
      <w:r w:rsidR="00FC6CB9">
        <w:fldChar w:fldCharType="end"/>
      </w:r>
      <w:r>
        <w:t xml:space="preserve">: </w:t>
      </w:r>
      <w:r w:rsidRPr="006059E6">
        <w:t>Effect of Time-Cost of Money when Organizations Own FLOSS Project</w:t>
      </w:r>
      <w:bookmarkEnd w:id="20"/>
    </w:p>
    <w:p w14:paraId="345A8C0E" w14:textId="2C7C2C96" w:rsidR="0078285B" w:rsidRPr="0078285B" w:rsidRDefault="006059E6" w:rsidP="0078285B">
      <w:pPr>
        <w:rPr>
          <w:b/>
          <w:bCs/>
        </w:rPr>
      </w:pPr>
      <w:r>
        <w:rPr>
          <w:b/>
          <w:bCs/>
          <w:noProof/>
        </w:rPr>
        <w:drawing>
          <wp:inline distT="0" distB="0" distL="0" distR="0" wp14:anchorId="179B4754" wp14:editId="7FC417C3">
            <wp:extent cx="5840627" cy="2393372"/>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76142" cy="2407925"/>
                    </a:xfrm>
                    <a:prstGeom prst="rect">
                      <a:avLst/>
                    </a:prstGeom>
                    <a:noFill/>
                  </pic:spPr>
                </pic:pic>
              </a:graphicData>
            </a:graphic>
          </wp:inline>
        </w:drawing>
      </w:r>
    </w:p>
    <w:p w14:paraId="7790B8D0" w14:textId="69F6862D" w:rsidR="00A655DD" w:rsidRPr="00A655DD" w:rsidRDefault="00A655DD" w:rsidP="000533DC">
      <w:pPr>
        <w:pStyle w:val="Heading2"/>
      </w:pPr>
      <w:bookmarkStart w:id="21" w:name="_Toc12296776"/>
      <w:r w:rsidRPr="00A655DD">
        <w:t>Construct Development</w:t>
      </w:r>
      <w:bookmarkEnd w:id="21"/>
    </w:p>
    <w:p w14:paraId="060EFC93" w14:textId="77777777" w:rsidR="00A655DD" w:rsidRPr="00A655DD" w:rsidRDefault="00A655DD" w:rsidP="00A655DD">
      <w:r w:rsidRPr="00A655DD">
        <w:t>The phenomenon of superposition was conceptualized by Howison and Crowston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In the subsequent subsections we elaborate on the important characteristics specific to the FLOSS model of development, </w:t>
      </w:r>
      <w:r w:rsidRPr="00A655DD">
        <w:lastRenderedPageBreak/>
        <w:t>namely (1) task, and (2) version and development release, before we define our focal construct —degree of superposition.</w:t>
      </w:r>
    </w:p>
    <w:p w14:paraId="07FC545E" w14:textId="6C86D1DB" w:rsidR="00A655DD" w:rsidRPr="00A655DD" w:rsidRDefault="00A655DD" w:rsidP="000533DC">
      <w:pPr>
        <w:pStyle w:val="Heading3"/>
      </w:pPr>
      <w:bookmarkStart w:id="22" w:name="_Toc12296777"/>
      <w:r w:rsidRPr="00A655DD">
        <w:t>Task</w:t>
      </w:r>
      <w:bookmarkEnd w:id="22"/>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2FD799B8"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w:t>
      </w:r>
      <w:r w:rsidR="00793F8C">
        <w:t>Appendix 1</w:t>
      </w:r>
      <w:r w:rsidRPr="00A655DD">
        <w:t xml:space="preserv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23" w:name="_Toc12296778"/>
      <w:r w:rsidRPr="00A655DD">
        <w:t>Version and Development Release</w:t>
      </w:r>
      <w:bookmarkEnd w:id="23"/>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w:t>
      </w:r>
      <w:r w:rsidRPr="00A655DD">
        <w:lastRenderedPageBreak/>
        <w:t xml:space="preserve">Such a system allows us to revert files back to a previous state, compare changes over time, determine the authors of the changes, and more. </w:t>
      </w:r>
    </w:p>
    <w:p w14:paraId="2A12445B" w14:textId="77777777"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Online Appendix A2 (included as an online supplement to this article) details the approach we used to operationalize versions using the GitHub project log data. </w:t>
      </w:r>
    </w:p>
    <w:p w14:paraId="19D5303A" w14:textId="09380B83" w:rsidR="00A655DD" w:rsidRPr="00A655DD" w:rsidRDefault="00A655DD" w:rsidP="000533DC">
      <w:pPr>
        <w:pStyle w:val="Heading3"/>
      </w:pPr>
      <w:bookmarkStart w:id="24" w:name="_Toc12296779"/>
      <w:r w:rsidRPr="00A655DD">
        <w:t>Degree of Superposition</w:t>
      </w:r>
      <w:bookmarkEnd w:id="24"/>
    </w:p>
    <w:p w14:paraId="22A7DA64" w14:textId="77777777" w:rsidR="00A655DD" w:rsidRPr="00A655DD" w:rsidRDefault="00A655DD" w:rsidP="00A655DD">
      <w:r w:rsidRPr="00A655DD">
        <w:t xml:space="preserve">While theorizing collaboration through open superposition, Howison and Crowston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lastRenderedPageBreak/>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195169C0" w14:textId="220A5405" w:rsidR="006059E6" w:rsidRDefault="00A655DD" w:rsidP="00A655DD">
      <w:r w:rsidRPr="00A655DD">
        <w:t xml:space="preserve">Consider the example illustrated in Figure </w:t>
      </w:r>
      <w:r w:rsidR="006059E6">
        <w:t>2-</w:t>
      </w:r>
      <w:r w:rsidRPr="00A655DD">
        <w:t xml:space="preserve">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2263226" w14:textId="3AF75E0E" w:rsidR="00A655DD" w:rsidRPr="00A655DD" w:rsidRDefault="006059E6" w:rsidP="006059E6">
      <w:pPr>
        <w:pStyle w:val="Caption"/>
        <w:spacing w:line="276" w:lineRule="auto"/>
      </w:pPr>
      <w:bookmarkStart w:id="25" w:name="_Toc12311804"/>
      <w:r>
        <w:t xml:space="preserve">Figure </w:t>
      </w:r>
      <w:r w:rsidR="00FC6CB9">
        <w:fldChar w:fldCharType="begin"/>
      </w:r>
      <w:r w:rsidR="00FC6CB9">
        <w:instrText xml:space="preserve"> STYLEREF 1 \s </w:instrText>
      </w:r>
      <w:r w:rsidR="00FC6CB9">
        <w:fldChar w:fldCharType="separate"/>
      </w:r>
      <w:r w:rsidR="00FC6CB9">
        <w:rPr>
          <w:noProof/>
        </w:rPr>
        <w:t>2</w:t>
      </w:r>
      <w:r w:rsidR="00FC6CB9">
        <w:fldChar w:fldCharType="end"/>
      </w:r>
      <w:r w:rsidR="00FC6CB9">
        <w:noBreakHyphen/>
      </w:r>
      <w:r w:rsidR="00FC6CB9">
        <w:fldChar w:fldCharType="begin"/>
      </w:r>
      <w:r w:rsidR="00FC6CB9">
        <w:instrText xml:space="preserve"> SEQ Figure \* ARABIC \s 1 </w:instrText>
      </w:r>
      <w:r w:rsidR="00FC6CB9">
        <w:fldChar w:fldCharType="separate"/>
      </w:r>
      <w:r w:rsidR="00FC6CB9">
        <w:rPr>
          <w:noProof/>
        </w:rPr>
        <w:t>4</w:t>
      </w:r>
      <w:r w:rsidR="00FC6CB9">
        <w:fldChar w:fldCharType="end"/>
      </w:r>
      <w:r>
        <w:t xml:space="preserve">: </w:t>
      </w:r>
      <w:r w:rsidRPr="006059E6">
        <w:t>An Example for the Calculation of Degree of Superposition</w:t>
      </w:r>
      <w:bookmarkEnd w:id="25"/>
      <w:r w:rsidR="00A655DD" w:rsidRPr="00A655DD" w:rsidDel="004700DB">
        <w:t xml:space="preserve">  </w:t>
      </w:r>
    </w:p>
    <w:p w14:paraId="6E5EC7C6" w14:textId="456DCAC8" w:rsidR="00A655DD" w:rsidRPr="00A655DD" w:rsidRDefault="006059E6" w:rsidP="00A655DD">
      <w:pPr>
        <w:rPr>
          <w:lang w:val="en-IN"/>
        </w:rPr>
      </w:pPr>
      <w:r>
        <w:rPr>
          <w:noProof/>
          <w:lang w:val="en-IN"/>
        </w:rPr>
        <w:drawing>
          <wp:inline distT="0" distB="0" distL="0" distR="0" wp14:anchorId="6E745BE1" wp14:editId="27993346">
            <wp:extent cx="5696808" cy="3079916"/>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7224" cy="3101767"/>
                    </a:xfrm>
                    <a:prstGeom prst="rect">
                      <a:avLst/>
                    </a:prstGeom>
                    <a:noFill/>
                  </pic:spPr>
                </pic:pic>
              </a:graphicData>
            </a:graphic>
          </wp:inline>
        </w:drawing>
      </w:r>
    </w:p>
    <w:p w14:paraId="0F36E146" w14:textId="262812EC" w:rsidR="003937B0" w:rsidRPr="003937B0" w:rsidRDefault="003937B0" w:rsidP="000533DC">
      <w:pPr>
        <w:pStyle w:val="Heading2"/>
      </w:pPr>
      <w:bookmarkStart w:id="26" w:name="_Toc12296780"/>
      <w:r w:rsidRPr="003937B0">
        <w:lastRenderedPageBreak/>
        <w:t>Methodology</w:t>
      </w:r>
      <w:bookmarkEnd w:id="26"/>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7" w:name="_Toc12296781"/>
      <w:r w:rsidRPr="003937B0">
        <w:t>Data Collection</w:t>
      </w:r>
      <w:bookmarkEnd w:id="27"/>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77777777"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Online Appendix A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8" w:name="_Toc12296782"/>
      <w:r w:rsidRPr="003937B0">
        <w:lastRenderedPageBreak/>
        <w:t>Measurement</w:t>
      </w:r>
      <w:bookmarkEnd w:id="28"/>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4970B1C8"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1D2BD3">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Borges and Tulio Valente 2018; GitHub 2017a)</w:t>
      </w:r>
      <w:r w:rsidRPr="003937B0">
        <w:fldChar w:fldCharType="end"/>
      </w:r>
      <w:r w:rsidRPr="003937B0">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xml:space="preserve">.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w:t>
      </w:r>
      <w:r w:rsidRPr="003937B0">
        <w:lastRenderedPageBreak/>
        <w:t>provides a count of downloads. Hence, we adopt count of stars rather than downloads as the measure of popularity in our study.</w:t>
      </w:r>
    </w:p>
    <w:p w14:paraId="4FCE1FBF" w14:textId="77777777"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Howison and Crowston 2014)</w:t>
      </w:r>
      <w:r w:rsidRPr="003937B0">
        <w:fldChar w:fldCharType="end"/>
      </w:r>
      <w:r w:rsidRPr="003937B0">
        <w:t>. The project logs maintained by GitHub provide detailed information regarding the timing and ownership of push and pull request events that allowed us not only to identify tasks for each project but also determine the version that they belong to. Online appendices A1 and A2 (included as an online supplement to this article)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lastRenderedPageBreak/>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popular FLOSS projects see continuous enhancement and maintenance of the code, which results in multiple stable versions delivered one after another </w:t>
      </w:r>
      <w:r w:rsidRPr="003937B0">
        <w:lastRenderedPageBreak/>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9" w:name="_Toc12296783"/>
      <w:r w:rsidRPr="003937B0">
        <w:t>Analysis</w:t>
      </w:r>
      <w:bookmarkEnd w:id="29"/>
    </w:p>
    <w:p w14:paraId="05F4F3BB" w14:textId="77777777" w:rsidR="003937B0" w:rsidRPr="003937B0" w:rsidRDefault="003937B0" w:rsidP="003937B0">
      <w:r w:rsidRPr="003937B0">
        <w:t xml:space="preserve">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w:t>
      </w:r>
      <w:r w:rsidRPr="003937B0">
        <w:lastRenderedPageBreak/>
        <w:t>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30" w:name="_Toc12296784"/>
      <w:r w:rsidRPr="004E56C9">
        <w:t>Models and Results</w:t>
      </w:r>
      <w:bookmarkEnd w:id="30"/>
    </w:p>
    <w:p w14:paraId="019DE40B" w14:textId="4CE9CB8A" w:rsidR="004E56C9" w:rsidRDefault="004E56C9" w:rsidP="004E56C9">
      <w:r w:rsidRPr="004E56C9">
        <w:t>From Table 2</w:t>
      </w:r>
      <w:r w:rsidR="005E5CF6">
        <w:t>-2</w:t>
      </w:r>
      <w:r w:rsidRPr="004E56C9">
        <w:t xml:space="preserve">, which provides the means, standard deviations, and correlation coefficients for the variables used in the analyses, we can observe a strong positive skew in some of the variables. In particular, the residuals of the variables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420DB0DA" w14:textId="51585A6A" w:rsidR="005E5CF6" w:rsidRPr="004E56C9" w:rsidRDefault="005E5CF6" w:rsidP="005E5CF6">
      <w:pPr>
        <w:pStyle w:val="Caption"/>
        <w:spacing w:line="276" w:lineRule="auto"/>
      </w:pPr>
      <w:bookmarkStart w:id="31" w:name="_Toc12310453"/>
      <w:r>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5E5CF6">
        <w:t>Mean, Standard Deviation, and Pairwise Correlation Coefficients of the Variables</w:t>
      </w:r>
      <w:bookmarkEnd w:id="31"/>
    </w:p>
    <w:p w14:paraId="21421F76" w14:textId="10A0857A" w:rsidR="004E56C9" w:rsidRPr="004E56C9" w:rsidRDefault="00FC6CB9" w:rsidP="004E56C9">
      <w:r w:rsidRPr="00FC6CB9">
        <w:drawing>
          <wp:inline distT="0" distB="0" distL="0" distR="0" wp14:anchorId="64CAE10B" wp14:editId="22C272AB">
            <wp:extent cx="5814662" cy="21500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51444" cy="2163677"/>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variables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6EBA5CBD" w:rsidR="004E56C9" w:rsidRDefault="004E56C9" w:rsidP="004E56C9">
      <w:r w:rsidRPr="004E56C9">
        <w:lastRenderedPageBreak/>
        <w:t xml:space="preserve">Table </w:t>
      </w:r>
      <w:r w:rsidR="005E5CF6">
        <w:t>2-</w:t>
      </w:r>
      <w:r w:rsidRPr="004E56C9">
        <w:t xml:space="preserve">3 provides the results of the regression models we employed. Models 1a to 1c provide the results of the stepwise log-linear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1B17FA18" w14:textId="60BC0840" w:rsidR="005E5CF6" w:rsidRPr="004E56C9" w:rsidRDefault="005E5CF6" w:rsidP="005E5CF6">
      <w:pPr>
        <w:pStyle w:val="Caption"/>
        <w:spacing w:line="276" w:lineRule="auto"/>
      </w:pPr>
      <w:bookmarkStart w:id="32" w:name="_Toc12310454"/>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5E5CF6">
        <w:t>Results of Moderated Regression Analysis</w:t>
      </w:r>
      <w:bookmarkEnd w:id="32"/>
    </w:p>
    <w:p w14:paraId="6FB44D31" w14:textId="20A492EA" w:rsidR="004E56C9" w:rsidRPr="004E56C9" w:rsidRDefault="00FC6CB9" w:rsidP="00AF3C13">
      <w:pPr>
        <w:jc w:val="center"/>
      </w:pPr>
      <w:r w:rsidRPr="00FC6CB9">
        <w:drawing>
          <wp:inline distT="0" distB="0" distL="0" distR="0" wp14:anchorId="61B1020D" wp14:editId="074E6C8C">
            <wp:extent cx="5371071" cy="6581220"/>
            <wp:effectExtent l="0" t="0" r="127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75223" cy="6586308"/>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33" w:name="_Toc12296785"/>
      <w:r w:rsidRPr="004E56C9">
        <w:t>Hypothesis Linking the Degree of Superposition and Project Popularity</w:t>
      </w:r>
      <w:bookmarkEnd w:id="33"/>
    </w:p>
    <w:p w14:paraId="3B8B5DDE" w14:textId="7211362B"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 xml:space="preserve">(Aiken and West </w:t>
      </w:r>
      <w:r w:rsidRPr="004E56C9">
        <w:rPr>
          <w:noProof/>
        </w:rPr>
        <w:lastRenderedPageBreak/>
        <w:t>1991)</w:t>
      </w:r>
      <w:r w:rsidRPr="004E56C9">
        <w:fldChar w:fldCharType="end"/>
      </w:r>
      <w:r w:rsidRPr="004E56C9">
        <w:t>, as leaving it out would assume that the turning point occurs at 0 degrees of superposition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w:t>
      </w:r>
      <w:r w:rsidR="005E5CF6">
        <w:t>2-</w:t>
      </w:r>
      <w:r w:rsidRPr="004E56C9">
        <w:t xml:space="preserve">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9"/>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34" w:name="_Toc12296786"/>
      <w:r w:rsidRPr="004E56C9">
        <w:t>Hypothesis Linking Ownership and Project Popularity</w:t>
      </w:r>
      <w:bookmarkEnd w:id="34"/>
    </w:p>
    <w:p w14:paraId="5B4F6DBC" w14:textId="5DFFF5E4"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w:t>
      </w:r>
      <w:r w:rsidRPr="004E56C9">
        <w:lastRenderedPageBreak/>
        <w:t xml:space="preserve">owner type with the degree of superposition and its squared term in Model 1c (Table </w:t>
      </w:r>
      <w:r w:rsidR="005E5CF6">
        <w:t>2-</w:t>
      </w:r>
      <w:r w:rsidRPr="004E56C9">
        <w:t xml:space="preserve">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B45D46F"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w:t>
      </w:r>
      <w:r w:rsidR="005E5CF6">
        <w:t>2-</w:t>
      </w:r>
      <w:r w:rsidRPr="004E56C9">
        <w:t xml:space="preserve">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w:t>
      </w:r>
      <w:r w:rsidR="00790D73">
        <w:t>2-</w:t>
      </w:r>
      <w:r w:rsidRPr="004E56C9">
        <w:t xml:space="preserve">5 plots the relationship between the degree of superposition and the popularity of the project for individual- and organization-owned FLOSS projects based on the results of Models 1c (Table </w:t>
      </w:r>
      <w:r w:rsidR="005E5CF6">
        <w:t>2-</w:t>
      </w:r>
      <w:r w:rsidRPr="004E56C9">
        <w:t>3). The flattening effect can be observed in the plots, with organization-owned FLOSS projects exhibiting a relatively flat curve compared to individual-owned FLOSS projects.</w:t>
      </w:r>
    </w:p>
    <w:p w14:paraId="1C8207BD" w14:textId="2B8DDA24"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0"/>
      </w:r>
      <w:r w:rsidRPr="004E56C9">
        <w:t xml:space="preserve">. The generalized Wald type test </w:t>
      </w:r>
      <w:r w:rsidRPr="004E56C9">
        <w:lastRenderedPageBreak/>
        <w:t xml:space="preserve">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w:t>
      </w:r>
      <w:r w:rsidR="00790D73">
        <w:t>2-</w:t>
      </w:r>
      <w:bookmarkStart w:id="35" w:name="_GoBack"/>
      <w:bookmarkEnd w:id="35"/>
      <w:r w:rsidRPr="004E56C9">
        <w:t xml:space="preserve">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2C9B355D" w14:textId="1D19F9D5" w:rsidR="00FC6CB9" w:rsidRDefault="00FC6CB9" w:rsidP="00FC6CB9">
      <w:pPr>
        <w:pStyle w:val="Caption"/>
        <w:spacing w:line="276" w:lineRule="auto"/>
      </w:pPr>
      <w:bookmarkStart w:id="36" w:name="_Toc12311805"/>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5</w:t>
      </w:r>
      <w:r>
        <w:fldChar w:fldCharType="end"/>
      </w:r>
      <w:r>
        <w:t xml:space="preserve">: </w:t>
      </w:r>
      <w:r w:rsidRPr="00FC6CB9">
        <w:t>Plots of the Relationship Between Degree of Superposition and Popularity of the Project for Individual- and Organization-Owned FLOSS Projects</w:t>
      </w:r>
      <w:bookmarkEnd w:id="36"/>
    </w:p>
    <w:p w14:paraId="3BC735CC" w14:textId="759DFCAC" w:rsidR="00AF3C13" w:rsidRPr="004E56C9" w:rsidRDefault="00FC6CB9" w:rsidP="00AF3C13">
      <w:pPr>
        <w:jc w:val="center"/>
      </w:pPr>
      <w:r>
        <w:rPr>
          <w:noProof/>
        </w:rPr>
        <w:drawing>
          <wp:inline distT="0" distB="0" distL="0" distR="0" wp14:anchorId="4F278344" wp14:editId="7BD00007">
            <wp:extent cx="3950335" cy="294449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50335" cy="2944495"/>
                    </a:xfrm>
                    <a:prstGeom prst="rect">
                      <a:avLst/>
                    </a:prstGeom>
                    <a:noFill/>
                  </pic:spPr>
                </pic:pic>
              </a:graphicData>
            </a:graphic>
          </wp:inline>
        </w:drawing>
      </w:r>
    </w:p>
    <w:p w14:paraId="6467B9D6" w14:textId="3E79935F" w:rsidR="00AF3C13" w:rsidRPr="004E56C9" w:rsidRDefault="00AF3C13" w:rsidP="000533DC">
      <w:pPr>
        <w:pStyle w:val="Heading3"/>
      </w:pPr>
      <w:bookmarkStart w:id="37" w:name="_Toc12296787"/>
      <w:r w:rsidRPr="004E56C9">
        <w:t>Negative Binomial Regression Model</w:t>
      </w:r>
      <w:bookmarkEnd w:id="37"/>
    </w:p>
    <w:p w14:paraId="7A5121B4" w14:textId="2A9A79C8" w:rsidR="00AF3C13" w:rsidRPr="004E56C9" w:rsidRDefault="00AF3C13" w:rsidP="00AF3C13">
      <w:r w:rsidRPr="004E56C9">
        <w:t xml:space="preserve">Taking into account the overdispersed nature of the number of stars, we estimated the negative binomial model </w:t>
      </w:r>
      <w:r w:rsidRPr="004E56C9">
        <w:fldChar w:fldCharType="begin" w:fldLock="1"/>
      </w:r>
      <w:r w:rsidRPr="004E56C9">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 xml:space="preserve">(Model 2, Table </w:t>
      </w:r>
      <w:r w:rsidR="005E5CF6">
        <w:rPr>
          <w:noProof/>
        </w:rPr>
        <w:t>2-</w:t>
      </w:r>
      <w:r w:rsidRPr="004E56C9">
        <w:rPr>
          <w:noProof/>
        </w:rPr>
        <w:t>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log-linear OLS model (Model 1c). That is, for a one-unit change in the predictor </w:t>
      </w:r>
      <w:r w:rsidRPr="004E56C9">
        <w:lastRenderedPageBreak/>
        <w:t xml:space="preserve">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38" w:name="_Toc12296788"/>
      <w:r w:rsidRPr="007B1ED8">
        <w:t>Supplementary Analyses for Robustness</w:t>
      </w:r>
      <w:bookmarkEnd w:id="38"/>
    </w:p>
    <w:p w14:paraId="0C50EAB1" w14:textId="08E257E7" w:rsidR="00487DA1" w:rsidRPr="00D875D4" w:rsidRDefault="00487DA1" w:rsidP="000533DC">
      <w:pPr>
        <w:pStyle w:val="Heading3"/>
      </w:pPr>
      <w:bookmarkStart w:id="39" w:name="_Toc12296789"/>
      <w:r>
        <w:t>Tests for Model Specification</w:t>
      </w:r>
      <w:bookmarkEnd w:id="39"/>
    </w:p>
    <w:p w14:paraId="17484718" w14:textId="1A1F08D2"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w:t>
      </w:r>
      <w:r w:rsidR="005E5CF6">
        <w:t>2-</w:t>
      </w:r>
      <w:r w:rsidRPr="007B1ED8">
        <w:t xml:space="preserve">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6DB1B9CC"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w:t>
      </w:r>
      <w:r w:rsidR="005E5CF6">
        <w:t>2-</w:t>
      </w:r>
      <w:r w:rsidRPr="007B1ED8">
        <w:t xml:space="preserve">3). On re-estimating the models after the exclusion of outliers, we found that our conclusions remained unchanged.  </w:t>
      </w:r>
    </w:p>
    <w:p w14:paraId="79AEDC9B" w14:textId="77777777" w:rsidR="00487DA1" w:rsidRPr="007B1ED8" w:rsidRDefault="00487DA1" w:rsidP="000533DC">
      <w:pPr>
        <w:pStyle w:val="Heading3"/>
      </w:pPr>
      <w:bookmarkStart w:id="40" w:name="_Toc12296790"/>
      <w:r>
        <w:t>Test for the Dependent Variable – Survival Analysis</w:t>
      </w:r>
      <w:bookmarkEnd w:id="40"/>
    </w:p>
    <w:p w14:paraId="44522D1B" w14:textId="4490497D"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sidR="002957E8">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rsidR="002957E8">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In this model (Table </w:t>
      </w:r>
      <w:r w:rsidR="00C4437B">
        <w:t>2-</w:t>
      </w:r>
      <w:r>
        <w:t xml:space="preserve">4), the dependent variable is a combination of a binary variable that indicates whether a project became inactive </w:t>
      </w:r>
      <w:r>
        <w:lastRenderedPageBreak/>
        <w:t xml:space="preserve">within three years of its inception and a continuous variable that measures the number of active days for the project. </w:t>
      </w:r>
    </w:p>
    <w:p w14:paraId="1F9935F5" w14:textId="76F02586" w:rsidR="00487DA1" w:rsidRDefault="00487DA1" w:rsidP="002B3B2D">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rsidR="002957E8">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Since the dependent variable in this model is an inverse measure of project success, Hypothesis 1 predicts a noninverted U-shaped relationship between likelihood of project inactivity and degree of superposition. M</w:t>
      </w:r>
      <w:r w:rsidRPr="00C56127">
        <w:t xml:space="preserve">odel </w:t>
      </w:r>
      <w:r>
        <w:t xml:space="preserve">3c (Table </w:t>
      </w:r>
      <w:r w:rsidR="00C4437B">
        <w:t>2-</w:t>
      </w:r>
      <w:r>
        <w:t>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542FAA3A" w14:textId="0F10EEB0" w:rsidR="00C4437B" w:rsidRDefault="00C4437B" w:rsidP="00C4437B">
      <w:pPr>
        <w:pStyle w:val="Caption"/>
        <w:spacing w:line="276" w:lineRule="auto"/>
      </w:pPr>
      <w:bookmarkStart w:id="41" w:name="_Toc12310455"/>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C4437B">
        <w:t>Results of The Survival Analysis</w:t>
      </w:r>
      <w:bookmarkEnd w:id="41"/>
    </w:p>
    <w:p w14:paraId="53B7C6FA" w14:textId="5A764B43" w:rsidR="00487DA1" w:rsidRDefault="00FC6CB9" w:rsidP="00487DA1">
      <w:pPr>
        <w:jc w:val="center"/>
      </w:pPr>
      <w:r w:rsidRPr="00FC6CB9">
        <w:drawing>
          <wp:inline distT="0" distB="0" distL="0" distR="0" wp14:anchorId="07B5C1A1" wp14:editId="7135EF64">
            <wp:extent cx="4629664" cy="613920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41821" cy="6155326"/>
                    </a:xfrm>
                    <a:prstGeom prst="rect">
                      <a:avLst/>
                    </a:prstGeom>
                    <a:noFill/>
                    <a:ln>
                      <a:noFill/>
                    </a:ln>
                  </pic:spPr>
                </pic:pic>
              </a:graphicData>
            </a:graphic>
          </wp:inline>
        </w:drawing>
      </w:r>
    </w:p>
    <w:p w14:paraId="4C594FE4" w14:textId="77777777" w:rsidR="00487DA1" w:rsidRPr="00D875D4" w:rsidRDefault="00487DA1" w:rsidP="000533DC">
      <w:pPr>
        <w:pStyle w:val="Heading3"/>
      </w:pPr>
      <w:bookmarkStart w:id="42" w:name="_Toc12296791"/>
      <w:r>
        <w:t>Test for Nature and Treatment of Data – Falsification Test</w:t>
      </w:r>
      <w:bookmarkEnd w:id="42"/>
    </w:p>
    <w:p w14:paraId="195ACD53" w14:textId="5B8ECDDA" w:rsidR="00487DA1"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superposition characterized by sequential </w:t>
      </w:r>
      <w:r>
        <w:t>and individual</w:t>
      </w:r>
      <w:r w:rsidRPr="007B1ED8">
        <w:t xml:space="preserve"> development is more effective in motivating contributions than is engagement in concurrent development. In non-software-development </w:t>
      </w:r>
      <w:r w:rsidRPr="007B1ED8">
        <w:lastRenderedPageBreak/>
        <w:t>environments</w:t>
      </w:r>
      <w:r>
        <w:t>,</w:t>
      </w:r>
      <w:r w:rsidRPr="007B1ED8">
        <w:t xml:space="preserve"> where the primary activity is information gathering and storage, we do not expect this mechanism to be prominent. This is because in non-software-development projects such as creating 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r>
        <w:t xml:space="preserve">Table </w:t>
      </w:r>
      <w:r w:rsidR="00BD1413">
        <w:t>2-</w:t>
      </w:r>
      <w:r>
        <w:t>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ent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support the conclusion that the relationship between the degree of superposition and the </w:t>
      </w:r>
      <w:r>
        <w:t>popularity</w:t>
      </w:r>
      <w:r w:rsidRPr="009027D5">
        <w:t xml:space="preserve"> of the project for this 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the results of this falsification test provide additional support </w:t>
      </w:r>
      <w:r>
        <w:t>for</w:t>
      </w:r>
      <w:r w:rsidRPr="009027D5">
        <w:t xml:space="preserve"> the observed relationships in the main </w:t>
      </w:r>
      <w:r w:rsidRPr="009027D5">
        <w:lastRenderedPageBreak/>
        <w:t>models (</w:t>
      </w:r>
      <w:r>
        <w:t xml:space="preserve">Table </w:t>
      </w:r>
      <w:r w:rsidR="005E5CF6">
        <w:t>2-</w:t>
      </w:r>
      <w:r>
        <w:t>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26DE0E4D" w14:textId="07925490" w:rsidR="00C4437B" w:rsidRDefault="00C4437B" w:rsidP="00C4437B">
      <w:pPr>
        <w:pStyle w:val="Caption"/>
        <w:spacing w:line="276" w:lineRule="auto"/>
      </w:pPr>
      <w:bookmarkStart w:id="43" w:name="_Toc12310456"/>
      <w:r>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5</w:t>
      </w:r>
      <w:r w:rsidR="001A5A4E">
        <w:fldChar w:fldCharType="end"/>
      </w:r>
      <w:r>
        <w:t>:</w:t>
      </w:r>
      <w:r w:rsidRPr="00C4437B">
        <w:t xml:space="preserve"> Results of the Falsification Test</w:t>
      </w:r>
      <w:bookmarkEnd w:id="43"/>
    </w:p>
    <w:p w14:paraId="7F0F4CC5" w14:textId="65ADA0F1" w:rsidR="00487DA1" w:rsidRDefault="006B3381" w:rsidP="009D75A4">
      <w:pPr>
        <w:jc w:val="center"/>
      </w:pPr>
      <w:r w:rsidRPr="006B3381">
        <w:drawing>
          <wp:inline distT="0" distB="0" distL="0" distR="0" wp14:anchorId="30C385D6" wp14:editId="53B19B3D">
            <wp:extent cx="4136926" cy="4621427"/>
            <wp:effectExtent l="0" t="0" r="0" b="825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47006" cy="4632688"/>
                    </a:xfrm>
                    <a:prstGeom prst="rect">
                      <a:avLst/>
                    </a:prstGeom>
                    <a:noFill/>
                    <a:ln>
                      <a:noFill/>
                    </a:ln>
                  </pic:spPr>
                </pic:pic>
              </a:graphicData>
            </a:graphic>
          </wp:inline>
        </w:drawing>
      </w:r>
    </w:p>
    <w:p w14:paraId="436F8C0A" w14:textId="74BA24D7" w:rsidR="00AF3C13" w:rsidRPr="00AF3C13" w:rsidRDefault="00AF3C13" w:rsidP="000533DC">
      <w:pPr>
        <w:pStyle w:val="Heading2"/>
      </w:pPr>
      <w:bookmarkStart w:id="44" w:name="_Toc12296792"/>
      <w:r w:rsidRPr="00AF3C13">
        <w:t>Discussion and Contributions</w:t>
      </w:r>
      <w:bookmarkEnd w:id="44"/>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5E697B61" w:rsidR="00AF3C13" w:rsidRPr="00AF3C13" w:rsidRDefault="00AF3C13" w:rsidP="00AF3C13">
      <w:r w:rsidRPr="00AF3C13">
        <w:lastRenderedPageBreak/>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w:t>
      </w:r>
      <w:r w:rsidR="005E5CF6">
        <w:t>2-</w:t>
      </w:r>
      <w:r w:rsidRPr="00AF3C13">
        <w:t xml:space="preserve">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1"/>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45" w:name="_Toc12296793"/>
      <w:r w:rsidRPr="00AF3C13">
        <w:lastRenderedPageBreak/>
        <w:t>Implications</w:t>
      </w:r>
      <w:bookmarkEnd w:id="45"/>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assuming that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06D5134D" w:rsidR="00AF3C13" w:rsidRPr="00AF3C13" w:rsidRDefault="00AF3C13" w:rsidP="00AF3C13">
      <w:r w:rsidRPr="00AF3C13">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w:t>
      </w:r>
      <w:r w:rsidRPr="00AF3C13">
        <w:lastRenderedPageBreak/>
        <w:t>strengths. By trying to introduce controls and/or speeding up development, organizational involvement can “kill the goose that lays the golden egg”</w:t>
      </w:r>
      <w:r w:rsidRPr="00AF3C13">
        <w:rPr>
          <w:vertAlign w:val="superscript"/>
        </w:rPr>
        <w:footnoteReference w:id="12"/>
      </w:r>
      <w:r w:rsidRPr="00AF3C13">
        <w:t xml:space="preserve">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for openness and autonomy of work, allowing the project owner to exert a greater influence the relationship between superposed work structures and project success .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09D5CD2C"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degree of superposition,</w:t>
      </w:r>
      <w:r w:rsidRPr="00AF3C13">
        <w:t xml:space="preserve"> and examined its behavior in relation 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Further, this construct can be easily operationalized using task-specific data that are available in the change logs for projects. We believe that this construct will not only help researchers to advance the theory of superposition and unearth new relationships, but can also be used as a tool to measure and monitor project work structures.</w:t>
      </w:r>
    </w:p>
    <w:p w14:paraId="33288930" w14:textId="72D1070D" w:rsidR="00AF3C13" w:rsidRPr="00AF3C13" w:rsidRDefault="00AF3C13" w:rsidP="000533DC">
      <w:pPr>
        <w:pStyle w:val="Heading3"/>
      </w:pPr>
      <w:bookmarkStart w:id="46" w:name="_Toc12296794"/>
      <w:r w:rsidRPr="00AF3C13">
        <w:lastRenderedPageBreak/>
        <w:t>Limitations and Directions for Future Research</w:t>
      </w:r>
      <w:bookmarkEnd w:id="46"/>
    </w:p>
    <w:p w14:paraId="1FA62AFC" w14:textId="357357D3"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minimize the effect of these perils, we introduced multiple controls, filters, and manual checks. The details of the perils in using this dataset and the checks we adopted to overcome them are listed in Online Appendix A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Online Appendix A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Online Appendix A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w:t>
      </w:r>
      <w:r w:rsidRPr="00AF3C13">
        <w:rPr>
          <w:vertAlign w:val="superscript"/>
        </w:rPr>
        <w:footnoteReference w:id="13"/>
      </w:r>
      <w:r w:rsidRPr="00AF3C13">
        <w:t xml:space="preserve">.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w:t>
      </w:r>
      <w:r w:rsidRPr="00AF3C13">
        <w:lastRenderedPageBreak/>
        <w:t xml:space="preserve">confirm that the observed results were not due to the way we have operationalized the constructs, we included a falsification test (results provided in Appendix 1)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nonsignificanc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so as to provide a full </w:t>
      </w:r>
      <w:r w:rsidRPr="00AF3C13">
        <w:lastRenderedPageBreak/>
        <w:t>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p>
    <w:p w14:paraId="1FEC2F74" w14:textId="76950130" w:rsidR="00BB5149" w:rsidRDefault="00BB5149" w:rsidP="000533DC">
      <w:pPr>
        <w:pStyle w:val="Heading1"/>
      </w:pPr>
      <w:bookmarkStart w:id="47" w:name="_Toc12296795"/>
      <w:r>
        <w:lastRenderedPageBreak/>
        <w:t>Essay 2</w:t>
      </w:r>
      <w:r w:rsidR="00BB2A8A">
        <w:t>: Team Composition and Governance</w:t>
      </w:r>
      <w:bookmarkEnd w:id="47"/>
    </w:p>
    <w:p w14:paraId="40B139EF" w14:textId="77777777" w:rsidR="00C64FE1" w:rsidRDefault="00C64FE1" w:rsidP="000533DC">
      <w:pPr>
        <w:pStyle w:val="Heading2"/>
      </w:pPr>
      <w:bookmarkStart w:id="48" w:name="_Toc12296796"/>
      <w:r>
        <w:t>Abstract</w:t>
      </w:r>
      <w:bookmarkEnd w:id="48"/>
    </w:p>
    <w:p w14:paraId="6A084A62" w14:textId="77777777" w:rsidR="00C64FE1" w:rsidRDefault="00C64FE1" w:rsidP="00C64FE1">
      <w:r w:rsidRPr="00040979">
        <w:t xml:space="preserve">This study examines the influence of source code access restrictions on the likelihood of survival of open source software projects. Building on the theories of coordination and network governance, we study the influence </w:t>
      </w:r>
      <w:r>
        <w:t>of</w:t>
      </w:r>
      <w:r w:rsidRPr="00040979">
        <w:t xml:space="preserve"> access restrictions </w:t>
      </w:r>
      <w:r>
        <w:t>i</w:t>
      </w:r>
      <w:r w:rsidRPr="00040979">
        <w:t>n mitigating coordination challenges and overcoming the variance in contributors’ expectations</w:t>
      </w:r>
      <w:r w:rsidRPr="00040979">
        <w:rPr>
          <w:rFonts w:ascii="TimesNewRoman,Italic" w:eastAsia="SimSun" w:hAnsi="TimesNewRoman,Italic" w:cs="TimesNewRoman,Italic"/>
          <w:i/>
          <w:iCs/>
          <w:lang w:val="en-GB"/>
        </w:rPr>
        <w:t xml:space="preserve">. </w:t>
      </w:r>
      <w:r w:rsidRPr="00040979">
        <w:t>Furthermore, given the increasing shift of organizations towards adopting the open source development approach, we investigate the changes brought to the coordination mechanisms when open source projects are owned by organizations.</w:t>
      </w:r>
      <w:r>
        <w:t xml:space="preserve"> </w:t>
      </w:r>
      <w:r w:rsidRPr="00040979">
        <w:t xml:space="preserve">Using a Cox proportional hazard model, we demonstrate that the relationship between the proportion of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 xml:space="preserve">from negative for individual owned projects to positive for organization owned projects. This research advances our understanding </w:t>
      </w:r>
      <w:r>
        <w:t>about</w:t>
      </w:r>
      <w:r w:rsidRPr="00040979">
        <w:t xml:space="preserve"> contributor roles, access restrictions, and organizational participation in open source environments. The findings provide open source researchers and practitioners with </w:t>
      </w:r>
      <w:r>
        <w:t xml:space="preserve">fresh </w:t>
      </w:r>
      <w:r w:rsidRPr="00040979">
        <w:t xml:space="preserve">insights for </w:t>
      </w:r>
      <w:r>
        <w:t xml:space="preserve">better </w:t>
      </w:r>
      <w:r w:rsidRPr="00040979">
        <w:t xml:space="preserve">understanding and modeling project teams </w:t>
      </w:r>
      <w:r>
        <w:t>to</w:t>
      </w:r>
      <w:r w:rsidRPr="00040979">
        <w:t xml:space="preserve"> facilitate </w:t>
      </w:r>
      <w:r>
        <w:t>their</w:t>
      </w:r>
      <w:r w:rsidRPr="00040979">
        <w:t xml:space="preserve"> success. As an extension </w:t>
      </w:r>
      <w:r>
        <w:t>to</w:t>
      </w:r>
      <w:r w:rsidRPr="00040979">
        <w:t xml:space="preserve"> this </w:t>
      </w:r>
      <w:r>
        <w:t>work</w:t>
      </w:r>
      <w:r w:rsidRPr="00040979">
        <w:t>, we plan to study the influence of access restrictions on the creative output of the contributors. We do this by using a training sample of code changes labelled on the basis of their creativity, which we then use to build a classification model to measure the creativity of the contributors’ code contributions.</w:t>
      </w:r>
    </w:p>
    <w:p w14:paraId="5B1A7328" w14:textId="77777777" w:rsidR="00C64FE1" w:rsidRPr="00A86BE4" w:rsidRDefault="00C64FE1" w:rsidP="00C64FE1">
      <w:pPr>
        <w:pStyle w:val="Keyword"/>
        <w:ind w:rightChars="354" w:right="708"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49" w:name="_Toc12296797"/>
      <w:r>
        <w:t>Introduction</w:t>
      </w:r>
      <w:bookmarkEnd w:id="49"/>
    </w:p>
    <w:p w14:paraId="6926878F" w14:textId="77777777" w:rsidR="00246B1D" w:rsidRDefault="00246B1D" w:rsidP="00246B1D">
      <w:r>
        <w:t xml:space="preserve">In the current digitally enabled collaborative environment, Free (Libre) and Open Source Software (FLOSS) projects have become ubiquitous. Moreover, the evolved coordination and improved motivational mechanisms employed in FLOSS projects, </w:t>
      </w:r>
      <w:bookmarkStart w:id="50" w:name="__UnoMark__7312_3051922026"/>
      <w:bookmarkStart w:id="51" w:name="__UnoMark__7311_3051922026"/>
      <w:bookmarkStart w:id="52" w:name="__UnoMark__7310_3051922026"/>
      <w:bookmarkStart w:id="53" w:name="__UnoMark__7302_3051922026"/>
      <w:bookmarkStart w:id="54" w:name="__UnoMark__7301_3051922026"/>
      <w:bookmarkStart w:id="55" w:name="__UnoMark__7300_3051922026"/>
      <w:bookmarkStart w:id="56" w:name="__UnoMark__7294_3051922026"/>
      <w:bookmarkStart w:id="57" w:name="__UnoMark__7293_3051922026"/>
      <w:bookmarkStart w:id="58" w:name="__UnoMark__7292_3051922026"/>
      <w:bookmarkStart w:id="59" w:name="__UnoMark__53151_3051922026"/>
      <w:bookmarkStart w:id="60" w:name="__UnoMark__53162_3051922026"/>
      <w:bookmarkStart w:id="61" w:name="__UnoMark__53163_3051922026"/>
      <w:bookmarkStart w:id="62" w:name="__UnoMark__1004797_2658562751"/>
      <w:bookmarkStart w:id="63" w:name="__UnoMark__1004819_2658562751"/>
      <w:bookmarkStart w:id="64" w:name="__UnoMark__1004820_2658562751"/>
      <w:r>
        <w:t xml:space="preserve">like that seen in its work structures </w:t>
      </w:r>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tap into the vast reserves of programming skills spread across the globe,</w:t>
      </w:r>
      <w:r>
        <w:t xml:space="preserve"> enabling them to create software that surpasses proprietary </w:t>
      </w:r>
      <w:r>
        <w:lastRenderedPageBreak/>
        <w:t xml:space="preserve">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65" w:name="__UnoMark__53153_3051922026"/>
      <w:bookmarkEnd w:id="65"/>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66" w:name="__UnoMark__1004802_2658562751"/>
      <w:bookmarkStart w:id="67" w:name="__UnoMark__1004829_2658562751"/>
      <w:bookmarkStart w:id="68" w:name="__UnoMark__1004830_2658562751"/>
      <w:r>
        <w:t>complexity</w:t>
      </w:r>
      <w:bookmarkStart w:id="69" w:name="__UnoMark__53150_3051922026"/>
      <w:bookmarkEnd w:id="66"/>
      <w:bookmarkEnd w:id="67"/>
      <w:bookmarkEnd w:id="68"/>
      <w:bookmarkEnd w:id="69"/>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aforementioned studies have unearthed three interesting 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w:t>
      </w:r>
      <w:r>
        <w:lastRenderedPageBreak/>
        <w:t xml:space="preserve">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70" w:name="__UnoMark__1015844_2658562751"/>
      <w:bookmarkStart w:id="71" w:name="__UnoMark__1015845_2658562751"/>
      <w:bookmarkEnd w:id="70"/>
      <w:bookmarkEnd w:id="71"/>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77777777" w:rsidR="00246B1D" w:rsidRDefault="00246B1D" w:rsidP="00246B1D">
      <w:pPr>
        <w:widowControl w:val="0"/>
        <w:rPr>
          <w:color w:val="000000"/>
          <w:kern w:val="2"/>
        </w:rPr>
      </w:pPr>
      <w:r>
        <w:t>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our research addresses the following two questions:</w:t>
      </w:r>
      <w:bookmarkStart w:id="72" w:name="__Fieldmark__2141_38804559151"/>
      <w:bookmarkStart w:id="73" w:name="__Fieldmark__132_30556315461"/>
      <w:bookmarkEnd w:id="72"/>
      <w:bookmarkEnd w:id="73"/>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w:t>
      </w:r>
      <w:r>
        <w:rPr>
          <w:color w:val="000000"/>
          <w:kern w:val="2"/>
        </w:rPr>
        <w:lastRenderedPageBreak/>
        <w:t xml:space="preserve">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r>
        <w:rPr>
          <w:rFonts w:cs="Arial"/>
          <w:color w:val="000000"/>
          <w:kern w:val="2"/>
        </w:rPr>
        <w:t xml:space="preserve">Management scholars have expressed considerable concern about the failure of academic research to penetrate the practitioner community </w:t>
      </w:r>
      <w:r>
        <w:rPr>
          <w:rFonts w:cs="Arial"/>
          <w:color w:val="000000"/>
          <w:kern w:val="2"/>
        </w:rPr>
        <w:fldChar w:fldCharType="begin" w:fldLock="1"/>
      </w:r>
      <w:r>
        <w:rPr>
          <w:rFonts w:cs="Arial"/>
          <w:color w:val="000000"/>
          <w:kern w:val="2"/>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Pr>
          <w:rFonts w:cs="Arial"/>
          <w:color w:val="000000"/>
          <w:kern w:val="2"/>
        </w:rPr>
        <w:fldChar w:fldCharType="separate"/>
      </w:r>
      <w:r w:rsidRPr="00CB5B43">
        <w:rPr>
          <w:rFonts w:cs="Arial"/>
          <w:noProof/>
          <w:color w:val="000000"/>
          <w:kern w:val="2"/>
        </w:rPr>
        <w:t>(Rynes et al. 2001)</w:t>
      </w:r>
      <w:r>
        <w:rPr>
          <w:rFonts w:cs="Arial"/>
          <w:color w:val="000000"/>
          <w:kern w:val="2"/>
        </w:rPr>
        <w:fldChar w:fldCharType="end"/>
      </w:r>
      <w:r>
        <w:rPr>
          <w:rFonts w:cs="Arial"/>
          <w:color w:val="000000"/>
          <w:kern w:val="2"/>
        </w:rPr>
        <w:t xml:space="preserve">. </w:t>
      </w:r>
      <w:r>
        <w:rPr>
          <w:color w:val="000000"/>
          <w:kern w:val="2"/>
        </w:rPr>
        <w:t xml:space="preserve">We believe that a better understanding about the influence of the nature of contributors on the project survival can lead to better management practices for planning potentially successful FLOSS projects. </w:t>
      </w:r>
    </w:p>
    <w:p w14:paraId="7F99B1D0" w14:textId="77777777" w:rsidR="00246B1D" w:rsidRDefault="00246B1D" w:rsidP="000533DC">
      <w:pPr>
        <w:pStyle w:val="Heading2"/>
      </w:pPr>
      <w:bookmarkStart w:id="74" w:name="_Toc12296798"/>
      <w:r>
        <w:t>Theoretical Background</w:t>
      </w:r>
      <w:bookmarkEnd w:id="74"/>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75" w:name="_Toc12296799"/>
      <w:r>
        <w:t>Contributor type and team composition</w:t>
      </w:r>
      <w:bookmarkEnd w:id="75"/>
    </w:p>
    <w:p w14:paraId="387F10EA" w14:textId="77777777" w:rsidR="00246B1D" w:rsidRDefault="00246B1D" w:rsidP="00246B1D">
      <w:r>
        <w:rPr>
          <w:rFonts w:cs="Arial"/>
          <w:color w:val="222222"/>
          <w:szCs w:val="18"/>
          <w:shd w:val="clear" w:color="auto" w:fill="FFFFFF"/>
        </w:rPr>
        <w:t>In DVCS systems like Git which is used in the GitHub platform, contributors can clone latest version of the project files, creating a full mirror of the project (including all of its prior versions) on their local machine</w:t>
      </w:r>
      <w:bookmarkStart w:id="76" w:name="__Fieldmark__2414_2658562751"/>
      <w:bookmarkStart w:id="77" w:name="__Fieldmark__30627_2658562751"/>
      <w:bookmarkStart w:id="78" w:name="__Fieldmark__1005311_2658562751"/>
      <w:r>
        <w:rPr>
          <w:rFonts w:cs="Arial"/>
          <w:color w:val="222222"/>
          <w:szCs w:val="18"/>
          <w:shd w:val="clear" w:color="auto" w:fill="FFFFFF"/>
        </w:rPr>
        <w:t>s</w:t>
      </w:r>
      <w:bookmarkEnd w:id="76"/>
      <w:bookmarkEnd w:id="77"/>
      <w:bookmarkEnd w:id="78"/>
      <w:r>
        <w:rPr>
          <w:rFonts w:cs="Arial"/>
          <w:color w:val="222222"/>
          <w:szCs w:val="18"/>
          <w:shd w:val="clear" w:color="auto" w:fill="FFFFFF"/>
        </w:rPr>
        <w:t xml:space="preserve">. This feature enables the creation of several remote branches 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79" w:name="__Fieldmark__6415_2658562751"/>
      <w:bookmarkEnd w:id="79"/>
      <w:r>
        <w:rPr>
          <w:color w:val="222222"/>
          <w:szCs w:val="18"/>
          <w:shd w:val="clear" w:color="auto" w:fill="FFFFFF"/>
        </w:rPr>
        <w:t xml:space="preserve">. In contrast, any contributor (regardless of whether they have writ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77777777" w:rsidR="00246B1D" w:rsidRDefault="00246B1D" w:rsidP="00246B1D">
      <w:r>
        <w:rPr>
          <w:color w:val="222222"/>
          <w:szCs w:val="18"/>
          <w:shd w:val="clear" w:color="auto" w:fill="FFFFFF"/>
        </w:rPr>
        <w:lastRenderedPageBreak/>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Pr="00B32597">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80" w:name="__UnoMark__30294_2658562751"/>
      <w:bookmarkStart w:id="81" w:name="__UnoMark__26348_2658562751"/>
      <w:r>
        <w:rPr>
          <w:color w:val="222222"/>
          <w:szCs w:val="18"/>
          <w:shd w:val="clear" w:color="auto" w:fill="FFFFFF"/>
        </w:rPr>
        <w:t>s</w:t>
      </w:r>
      <w:bookmarkEnd w:id="80"/>
      <w:bookmarkEnd w:id="81"/>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82" w:name="__UnoMark__30296_2658562751"/>
      <w:bookmarkStart w:id="83" w:name="__UnoMark__26345_2658562751"/>
      <w:bookmarkStart w:id="84" w:name="__UnoMark__1004790_2658562751"/>
      <w:bookmarkStart w:id="85" w:name="__UnoMark__1004851_2658562751"/>
      <w:bookmarkStart w:id="86"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82"/>
      <w:bookmarkEnd w:id="83"/>
      <w:bookmarkEnd w:id="84"/>
      <w:bookmarkEnd w:id="85"/>
      <w:bookmarkEnd w:id="86"/>
      <w:r>
        <w:rPr>
          <w:shd w:val="clear" w:color="auto" w:fill="FFFFFF"/>
        </w:rPr>
        <w:t>.</w:t>
      </w:r>
    </w:p>
    <w:p w14:paraId="3101FE3B" w14:textId="77777777"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w:t>
      </w:r>
      <w:r>
        <w:rPr>
          <w:shd w:val="clear" w:color="auto" w:fill="FFFFFF"/>
        </w:rPr>
        <w:lastRenderedPageBreak/>
        <w:t xml:space="preserve">peripheral contributors have in terms of enhancing product quality and product diffusion. On the other hand, </w:t>
      </w:r>
      <w:r>
        <w:rPr>
          <w:shd w:val="clear" w:color="auto" w:fill="FFFFFF"/>
        </w:rPr>
        <w:fldChar w:fldCharType="begin" w:fldLock="1"/>
      </w:r>
      <w:r>
        <w:rPr>
          <w:shd w:val="clear" w:color="auto" w:fill="FFFFFF"/>
        </w:rPr>
        <w:instrText>ADDIN CSL_CITATION {"citationItems":[{"id":"ITEM-1","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1","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Licorish and MacDonell 2014)","manualFormatting":"Licorish and MacDonell (2014)","plainTextFormattedCitation":"(Licorish and MacDonell 2014)","previouslyFormattedCitation":"(Licorish and MacDonell 2014)"},"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Licorish and MacDonell </w:t>
      </w:r>
      <w:r>
        <w:rPr>
          <w:noProof/>
          <w:shd w:val="clear" w:color="auto" w:fill="FFFFFF"/>
        </w:rPr>
        <w:t>(</w:t>
      </w:r>
      <w:r w:rsidRPr="00EA637C">
        <w:rPr>
          <w:noProof/>
          <w:shd w:val="clear" w:color="auto" w:fill="FFFFFF"/>
        </w:rPr>
        <w:t>2014)</w:t>
      </w:r>
      <w:r>
        <w:rPr>
          <w:shd w:val="clear" w:color="auto" w:fill="FFFFFF"/>
        </w:rPr>
        <w:fldChar w:fldCharType="end"/>
      </w:r>
      <w:r>
        <w:rPr>
          <w:shd w:val="clear" w:color="auto" w:fill="FFFFFF"/>
        </w:rPr>
        <w:t xml:space="preserve"> focused on the core contributors </w:t>
      </w:r>
      <w:r w:rsidRPr="006E53D5">
        <w:rPr>
          <w:shd w:val="clear" w:color="auto" w:fill="FFFFFF"/>
        </w:rPr>
        <w:t>attitudes, knowledge sharing behaviors and task</w:t>
      </w:r>
      <w:r>
        <w:rPr>
          <w:shd w:val="clear" w:color="auto" w:fill="FFFFFF"/>
        </w:rPr>
        <w:t xml:space="preserve"> </w:t>
      </w:r>
      <w:r w:rsidRPr="006E53D5">
        <w:rPr>
          <w:shd w:val="clear" w:color="auto" w:fill="FFFFFF"/>
        </w:rPr>
        <w:t>performance</w:t>
      </w:r>
      <w:r>
        <w:rPr>
          <w:shd w:val="clear" w:color="auto" w:fill="FFFFFF"/>
        </w:rPr>
        <w:t xml:space="preserve">.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the peripheral group of contributors. The aforementioned studies,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87" w:name="_Toc12296800"/>
      <w:r>
        <w:t>Project success</w:t>
      </w:r>
      <w:bookmarkEnd w:id="87"/>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88" w:name="__Fieldmark__774_2658562751"/>
      <w:bookmarkStart w:id="89" w:name="__UnoMark__1004806_2658562751"/>
      <w:bookmarkStart w:id="90" w:name="__UnoMark__1004863_2658562751"/>
      <w:bookmarkStart w:id="91"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88"/>
      <w:bookmarkEnd w:id="89"/>
      <w:bookmarkEnd w:id="90"/>
      <w:bookmarkEnd w:id="91"/>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92" w:name="__UnoMark__1004783_2658562751"/>
      <w:bookmarkStart w:id="93" w:name="__UnoMark__1004867_2658562751"/>
      <w:bookmarkStart w:id="94"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95" w:name="__Fieldmark__809_2658562751"/>
      <w:bookmarkEnd w:id="92"/>
      <w:bookmarkEnd w:id="93"/>
      <w:bookmarkEnd w:id="94"/>
      <w:r>
        <w:rPr>
          <w:rFonts w:cs="Arial"/>
          <w:color w:val="222222"/>
        </w:rPr>
        <w:t xml:space="preserve"> </w:t>
      </w:r>
      <w:bookmarkEnd w:id="95"/>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lastRenderedPageBreak/>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96" w:name="__UnoMark__1004755_2658562751"/>
      <w:bookmarkStart w:id="97" w:name="__UnoMark__1004885_2658562751"/>
      <w:bookmarkStart w:id="98"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96"/>
      <w:bookmarkEnd w:id="97"/>
      <w:bookmarkEnd w:id="98"/>
      <w:r>
        <w:rPr>
          <w:color w:val="222222"/>
          <w:highlight w:val="white"/>
        </w:rPr>
        <w:t>. Thus, sustenance or survival of the project can be considered as an important measure of 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99" w:name="_Toc12296801"/>
      <w:r>
        <w:t>Organization ownership</w:t>
      </w:r>
      <w:bookmarkEnd w:id="99"/>
    </w:p>
    <w:p w14:paraId="510E2C3A" w14:textId="5CB47AAE"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100" w:name="__UnoMark__1004791_2658562751"/>
      <w:bookmarkStart w:id="101" w:name="__UnoMark__1004891_2658562751"/>
      <w:bookmarkStart w:id="102" w:name="__UnoMark__1004892_2658562751"/>
      <w:r>
        <w:t xml:space="preserve">by </w:t>
      </w:r>
      <w:bookmarkEnd w:id="100"/>
      <w:bookmarkEnd w:id="101"/>
      <w:bookmarkEnd w:id="102"/>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103" w:name="__Fieldmark__16427_3212204742"/>
      <w:r>
        <w:rPr>
          <w:noProof/>
        </w:rPr>
        <w:t>D</w:t>
      </w:r>
      <w:bookmarkStart w:id="104" w:name="__Fieldmark__12156_3212204742"/>
      <w:r>
        <w:rPr>
          <w:noProof/>
        </w:rPr>
        <w:t>a</w:t>
      </w:r>
      <w:bookmarkStart w:id="105" w:name="__Fieldmark__1016638_2658562751"/>
      <w:r>
        <w:rPr>
          <w:noProof/>
        </w:rPr>
        <w:t>h</w:t>
      </w:r>
      <w:bookmarkStart w:id="106" w:name="__Fieldmark__1007983_2658562751"/>
      <w:r>
        <w:rPr>
          <w:noProof/>
        </w:rPr>
        <w:t>l</w:t>
      </w:r>
      <w:bookmarkStart w:id="107" w:name="__Fieldmark__1005783_2658562751"/>
      <w:r>
        <w:rPr>
          <w:noProof/>
        </w:rPr>
        <w:t>a</w:t>
      </w:r>
      <w:bookmarkStart w:id="108" w:name="__Fieldmark__33265_2658562751"/>
      <w:bookmarkStart w:id="109" w:name="__UnoMark__1004782_2658562751"/>
      <w:bookmarkStart w:id="110" w:name="__UnoMark__1004897_2658562751"/>
      <w:bookmarkStart w:id="111" w:name="__UnoMark__1004898_2658562751"/>
      <w:r>
        <w:rPr>
          <w:noProof/>
        </w:rPr>
        <w:t xml:space="preserve">nder and Magnusson's (2005) </w:t>
      </w:r>
      <w:r>
        <w:fldChar w:fldCharType="end"/>
      </w:r>
      <w:bookmarkEnd w:id="103"/>
      <w:bookmarkEnd w:id="104"/>
      <w:bookmarkEnd w:id="105"/>
      <w:bookmarkEnd w:id="106"/>
      <w:bookmarkEnd w:id="107"/>
      <w:bookmarkEnd w:id="108"/>
      <w:bookmarkEnd w:id="109"/>
      <w:bookmarkEnd w:id="110"/>
      <w:bookmarkEnd w:id="111"/>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w:t>
      </w:r>
      <w:r>
        <w:lastRenderedPageBreak/>
        <w:t xml:space="preserve">provide a detailed account of how FLOSS communities with multiple organizations develop effective governance structures to facilitate 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it is clear that organizations introduce unique governance and project management mechanisms when they own FLOSS projects. These findings leads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12" w:name="_Toc12296802"/>
      <w:r>
        <w:t>Theory and Hypotheses</w:t>
      </w:r>
      <w:bookmarkEnd w:id="112"/>
    </w:p>
    <w:p w14:paraId="424B6F6C" w14:textId="501C3F6C" w:rsidR="008A5970" w:rsidRDefault="008A5970" w:rsidP="000533DC">
      <w:pPr>
        <w:pStyle w:val="Heading3"/>
      </w:pPr>
      <w:bookmarkStart w:id="113" w:name="_Toc12296803"/>
      <w:r>
        <w:t>Relationship between Team Composition and the Survival of the Project</w:t>
      </w:r>
      <w:bookmarkEnd w:id="113"/>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w:t>
      </w:r>
      <w:r>
        <w:lastRenderedPageBreak/>
        <w:t xml:space="preserve">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77777777"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manifests as two challenges - (i)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the </w:t>
      </w:r>
      <w:r>
        <w:rPr>
          <w:rFonts w:ascii="Times New Roman" w:hAnsi="Times New Roman"/>
          <w:sz w:val="22"/>
        </w:rPr>
        <w:t xml:space="preserve">variance in </w:t>
      </w:r>
      <w:r>
        <w:t xml:space="preserve">expectations, skills, </w:t>
      </w:r>
      <w:r>
        <w:lastRenderedPageBreak/>
        <w:t xml:space="preserve">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7777777"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xml:space="preserve">, who found that the number of peripheral contributors in a project can not only have a positively influence on the awareness and adoption of the FLOSS product but can also help during the development of the code by testing the code and identifying bugs. Therefore, while core contributors enable the design and evolution of the project </w:t>
      </w:r>
      <w:r>
        <w:lastRenderedPageBreak/>
        <w:t xml:space="preserve">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reduce the probability of survival of the project. Hence, we hypothesize that an increase in the proportion of core contributors negatively influences the survival of the project: </w:t>
      </w:r>
    </w:p>
    <w:p w14:paraId="7181F668" w14:textId="77777777" w:rsidR="008A5970" w:rsidRDefault="008A5970" w:rsidP="008A5970">
      <w:pPr>
        <w:ind w:left="720" w:right="720"/>
      </w:pPr>
      <w:r>
        <w:rPr>
          <w:i/>
        </w:rPr>
        <w:t>Hypothesis 1: A</w:t>
      </w:r>
      <w:bookmarkStart w:id="114" w:name="__DdeLink__34926_1781118234"/>
      <w:r>
        <w:rPr>
          <w:i/>
        </w:rPr>
        <w:t xml:space="preserve"> greater proportion of core contributors in a project will lead to a lower chance of survival of the project</w:t>
      </w:r>
      <w:bookmarkEnd w:id="114"/>
      <w:r>
        <w:tab/>
      </w:r>
    </w:p>
    <w:p w14:paraId="21D6F1D0" w14:textId="77777777" w:rsidR="008A5970" w:rsidRDefault="008A5970" w:rsidP="000533DC">
      <w:pPr>
        <w:pStyle w:val="Heading3"/>
      </w:pPr>
      <w:r>
        <w:fldChar w:fldCharType="begin"/>
      </w:r>
      <w:bookmarkStart w:id="115" w:name="__Fieldmark__16524_3212204742"/>
      <w:r>
        <w:fldChar w:fldCharType="end"/>
      </w:r>
      <w:bookmarkStart w:id="116" w:name="__Fieldmark__1005951_2658562751"/>
      <w:bookmarkStart w:id="117" w:name="__Fieldmark__7458_2658562751"/>
      <w:bookmarkStart w:id="118" w:name="__Fieldmark__7631_3051922026"/>
      <w:bookmarkStart w:id="119" w:name="__Fieldmark__169_1958256960"/>
      <w:bookmarkStart w:id="120" w:name="__Fieldmark__179_3051922026"/>
      <w:bookmarkStart w:id="121" w:name="__Fieldmark__56404_3051922026"/>
      <w:bookmarkStart w:id="122" w:name="__Fieldmark__31109_2658562751"/>
      <w:bookmarkStart w:id="123" w:name="__Fieldmark__1008085_2658562751"/>
      <w:bookmarkStart w:id="124" w:name="__Fieldmark__12343_3212204742"/>
      <w:bookmarkStart w:id="125" w:name="__Fieldmark__1016761_2658562751"/>
      <w:bookmarkStart w:id="126" w:name="_Toc12296804"/>
      <w:bookmarkEnd w:id="115"/>
      <w:bookmarkEnd w:id="116"/>
      <w:bookmarkEnd w:id="117"/>
      <w:bookmarkEnd w:id="118"/>
      <w:bookmarkEnd w:id="119"/>
      <w:bookmarkEnd w:id="120"/>
      <w:bookmarkEnd w:id="121"/>
      <w:bookmarkEnd w:id="122"/>
      <w:bookmarkEnd w:id="123"/>
      <w:bookmarkEnd w:id="124"/>
      <w:bookmarkEnd w:id="125"/>
      <w:r>
        <w:t>Moderating Influence of Organizational Ownership on the Relationship between Team Composition and Project Survival</w:t>
      </w:r>
      <w:bookmarkEnd w:id="126"/>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4"/>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w:t>
      </w:r>
      <w:r>
        <w:lastRenderedPageBreak/>
        <w:t xml:space="preserve">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aforementioned activities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27" w:name="__UnoMark__1004769_2658562751"/>
      <w:bookmarkStart w:id="128" w:name="__UnoMark__1004915_2658562751"/>
      <w:bookmarkStart w:id="129" w:name="__UnoMark__1004916_2658562751"/>
      <w:r>
        <w:lastRenderedPageBreak/>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27"/>
      <w:bookmarkEnd w:id="128"/>
      <w:bookmarkEnd w:id="129"/>
      <w:r>
        <w:t xml:space="preserve">. Within this macroculture, organizations often establish best 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8A5970">
      <w:pPr>
        <w:ind w:left="720" w:right="720"/>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5"/>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Default="008A5970" w:rsidP="008A5970">
      <w:pPr>
        <w:pStyle w:val="Default"/>
        <w:spacing w:after="120"/>
        <w:ind w:left="720" w:right="720"/>
        <w:jc w:val="both"/>
        <w:rPr>
          <w:rFonts w:ascii="Georgia" w:eastAsia="Times New Roman" w:hAnsi="Georgia"/>
          <w:i/>
          <w:sz w:val="20"/>
          <w:szCs w:val="20"/>
        </w:rPr>
      </w:pPr>
      <w:r>
        <w:rPr>
          <w:rFonts w:ascii="Georgia" w:eastAsia="Times New Roman" w:hAnsi="Georgia"/>
          <w:i/>
          <w:sz w:val="20"/>
          <w:szCs w:val="20"/>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30" w:name="_Toc12296805"/>
      <w:r>
        <w:t>Methodology</w:t>
      </w:r>
      <w:bookmarkEnd w:id="130"/>
    </w:p>
    <w:p w14:paraId="6F86EF8F" w14:textId="7CF5D575"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xml:space="preserve">. Our </w:t>
      </w:r>
      <w:r>
        <w:lastRenderedPageBreak/>
        <w:t xml:space="preserve">adopted methodology comprised three steps: data collection, measurement, and analysis. In the data collection step, we collected detailed project log data of all FLOSS projects started in early 2014 from the GH 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31" w:name="_Toc12296806"/>
      <w:r>
        <w:t>Data Collection</w:t>
      </w:r>
      <w:bookmarkEnd w:id="131"/>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32" w:name="__Fieldmark__7608_2658562751"/>
      <w:bookmarkStart w:id="133" w:name="__Fieldmark__56474_3051922026"/>
      <w:r>
        <w:t>488 GB, with 212 million rows for the year 2015</w:t>
      </w:r>
      <w:bookmarkEnd w:id="132"/>
      <w:bookmarkEnd w:id="133"/>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B51E99E"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w:t>
      </w:r>
      <w:r w:rsidRPr="00F32870">
        <w:t>rils</w:t>
      </w:r>
      <w:r w:rsidR="00F32870" w:rsidRPr="00F32870">
        <w:rPr>
          <w:rStyle w:val="FootnoteAnchor"/>
          <w:vertAlign w:val="baseline"/>
        </w:rPr>
        <w:t xml:space="preserve"> (Appendix</w:t>
      </w:r>
      <w:r w:rsidR="00793F8C">
        <w:rPr>
          <w:rStyle w:val="FootnoteAnchor"/>
          <w:vertAlign w:val="baseline"/>
        </w:rPr>
        <w:t xml:space="preserve"> 3)</w:t>
      </w:r>
      <w:r w:rsidRPr="002B2ADA">
        <w:t>,</w:t>
      </w:r>
      <w:r>
        <w:t xml:space="preserve"> we were left with a sample of 6431 FLOSS projects, of which 3027 are individual-owned and 3404 are organization-owned that we finally considered for our analysis. </w:t>
      </w:r>
    </w:p>
    <w:p w14:paraId="30A06372" w14:textId="77777777" w:rsidR="008A5970" w:rsidRDefault="008A5970" w:rsidP="000533DC">
      <w:pPr>
        <w:pStyle w:val="Heading3"/>
      </w:pPr>
      <w:bookmarkStart w:id="134" w:name="_Toc12296807"/>
      <w:r>
        <w:t>Measurement</w:t>
      </w:r>
      <w:bookmarkEnd w:id="134"/>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w:t>
      </w:r>
      <w:r>
        <w:lastRenderedPageBreak/>
        <w:t xml:space="preserve">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0DEC67E8" w:rsidR="008A5970" w:rsidRDefault="008A5970" w:rsidP="008A5970">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If a contributor has written directly to the main project code</w:t>
      </w:r>
      <w:r>
        <w:rPr>
          <w:rStyle w:val="FootnoteAnchor"/>
        </w:rPr>
        <w:footnoteReference w:id="16"/>
      </w:r>
      <w:r>
        <w:t xml:space="preserve"> at any point during the years 2014 and 2015, we identified that contributor as a core contributor. Table </w:t>
      </w:r>
      <w:r w:rsidR="00793F8C">
        <w:t>3-</w:t>
      </w:r>
      <w:r>
        <w:t xml:space="preserve">1 provides the means and standard deviations of the contributions made by the core and peripheral contributors in our sample of 6,431 projects. From table </w:t>
      </w:r>
      <w:r w:rsidR="00793F8C">
        <w:lastRenderedPageBreak/>
        <w:t>3-</w:t>
      </w:r>
      <w:r>
        <w:t xml:space="preserve">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p w14:paraId="3B84F92E" w14:textId="4682FB30" w:rsidR="00793F8C" w:rsidRPr="00242254" w:rsidRDefault="00793F8C" w:rsidP="00793F8C">
      <w:pPr>
        <w:pStyle w:val="Caption"/>
        <w:spacing w:line="276" w:lineRule="auto"/>
        <w:rPr>
          <w:iCs/>
        </w:rPr>
      </w:pPr>
      <w:bookmarkStart w:id="135" w:name="_Toc12310457"/>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t>Mean and Standard Deviations of Contributions Made by Contributors</w:t>
      </w:r>
      <w:bookmarkEnd w:id="13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5932C7">
            <w:pPr>
              <w:pStyle w:val="TableText"/>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5932C7">
            <w:pPr>
              <w:pStyle w:val="TableText"/>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5932C7">
            <w:pPr>
              <w:pStyle w:val="TableText"/>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5932C7">
            <w:pPr>
              <w:pStyle w:val="TableText"/>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5932C7">
            <w:pPr>
              <w:pStyle w:val="TableText"/>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5932C7">
            <w:pPr>
              <w:pStyle w:val="TableText"/>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5932C7">
            <w:pPr>
              <w:pStyle w:val="TableText"/>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5932C7">
            <w:pPr>
              <w:pStyle w:val="TableText"/>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5932C7">
            <w:pPr>
              <w:pStyle w:val="TableText"/>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5932C7">
            <w:pPr>
              <w:pStyle w:val="TableText"/>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5932C7">
            <w:pPr>
              <w:pStyle w:val="TableText"/>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5932C7">
            <w:pPr>
              <w:pStyle w:val="TableText"/>
            </w:pPr>
            <w:r w:rsidRPr="00EA33D3">
              <w:t>6.1</w:t>
            </w:r>
            <w:r>
              <w:t>9</w:t>
            </w:r>
          </w:p>
        </w:tc>
      </w:tr>
    </w:tbl>
    <w:p w14:paraId="5219E8ED" w14:textId="77777777" w:rsidR="008A5970" w:rsidRDefault="008A5970" w:rsidP="00793F8C">
      <w:pPr>
        <w:spacing w:before="240"/>
      </w:pPr>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36" w:name="__Fieldmark__16829_3212204742"/>
      <w:bookmarkStart w:id="137" w:name="__Fieldmark__12723_3212204742"/>
      <w:bookmarkStart w:id="138" w:name="__Fieldmark__1017071_2658562751"/>
      <w:bookmarkStart w:id="139" w:name="__Fieldmark__1008367_2658562751"/>
      <w:bookmarkStart w:id="140" w:name="__Fieldmark__1006494_2658562751"/>
      <w:bookmarkStart w:id="141" w:name="__Fieldmark__35239_2658562751"/>
      <w:bookmarkStart w:id="142" w:name="__UnoMark__1004752_2658562751"/>
      <w:bookmarkStart w:id="143" w:name="__UnoMark__1004933_2658562751"/>
      <w:bookmarkStart w:id="144" w:name="__UnoMark__1004934_2658562751"/>
      <w:r w:rsidRPr="003A7D46">
        <w:rPr>
          <w:noProof/>
        </w:rPr>
        <w:t>(Rebeca and García 2009)</w:t>
      </w:r>
      <w:r>
        <w:fldChar w:fldCharType="end"/>
      </w:r>
      <w:bookmarkEnd w:id="136"/>
      <w:bookmarkEnd w:id="137"/>
      <w:bookmarkEnd w:id="138"/>
      <w:bookmarkEnd w:id="139"/>
      <w:bookmarkEnd w:id="140"/>
      <w:bookmarkEnd w:id="141"/>
      <w:bookmarkEnd w:id="142"/>
      <w:bookmarkEnd w:id="143"/>
      <w:bookmarkEnd w:id="144"/>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45" w:name="__UnoMark__1004743_2658562751"/>
      <w:bookmarkStart w:id="146" w:name="__UnoMark__1004935_2658562751"/>
      <w:bookmarkStart w:id="147"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 xml:space="preserve">(Stewart, </w:t>
      </w:r>
      <w:r w:rsidRPr="005C7554">
        <w:rPr>
          <w:noProof/>
          <w:lang w:val="en-IN"/>
        </w:rPr>
        <w:lastRenderedPageBreak/>
        <w:t>Ammeter, et al. 2006; Subramaniam et al. 2009)</w:t>
      </w:r>
      <w:r>
        <w:fldChar w:fldCharType="end"/>
      </w:r>
      <w:bookmarkEnd w:id="145"/>
      <w:bookmarkEnd w:id="146"/>
      <w:bookmarkEnd w:id="147"/>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46308EE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rPr>
        <w:t xml:space="preserve"> </w:t>
      </w:r>
      <w:r w:rsidRPr="00786288">
        <w:rPr>
          <w:rFonts w:cs="Arial"/>
          <w:color w:val="222222"/>
        </w:rPr>
        <w:t xml:space="preserve"> </w:t>
      </w:r>
      <w:r>
        <w:rPr>
          <w:rFonts w:cs="Arial"/>
          <w:color w:val="222222"/>
        </w:rPr>
        <w:t xml:space="preserve">Further, popular projects 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48" w:name="__UnoMark__1004740_2658562751"/>
      <w:bookmarkStart w:id="149" w:name="__UnoMark__1004941_2658562751"/>
      <w:bookmarkStart w:id="150"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48"/>
      <w:bookmarkEnd w:id="149"/>
      <w:bookmarkEnd w:id="150"/>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51" w:name="__UnoMark__1004761_2658562751"/>
      <w:bookmarkStart w:id="152" w:name="__UnoMark__1004943_2658562751"/>
      <w:bookmarkStart w:id="153"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51"/>
      <w:bookmarkEnd w:id="152"/>
      <w:bookmarkEnd w:id="153"/>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w:t>
      </w:r>
      <w:r>
        <w:lastRenderedPageBreak/>
        <w:t xml:space="preserve">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54" w:name="__UnoMark__1004762_2658562751"/>
      <w:bookmarkStart w:id="155" w:name="__UnoMark__1004949_2658562751"/>
      <w:bookmarkStart w:id="156"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54"/>
      <w:bookmarkEnd w:id="155"/>
      <w:bookmarkEnd w:id="156"/>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57" w:name="_Toc12296808"/>
      <w:r>
        <w:t>Analysis</w:t>
      </w:r>
      <w:bookmarkEnd w:id="157"/>
    </w:p>
    <w:p w14:paraId="5F9EFAA7" w14:textId="4CE1DDEE" w:rsidR="008A5970" w:rsidRDefault="008A5970" w:rsidP="008A5970">
      <w:r>
        <w:t xml:space="preserve">We included two regression models in our analysis. The regression model used to test hypotheses 1 and 2 is based on survival analysis </w:t>
      </w:r>
      <w:bookmarkStart w:id="158" w:name="__UnoMark__1004767_2658562751"/>
      <w:bookmarkStart w:id="159" w:name="__UnoMark__1004953_2658562751"/>
      <w:bookmarkStart w:id="160"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58"/>
      <w:bookmarkEnd w:id="159"/>
      <w:bookmarkEnd w:id="160"/>
      <w:r>
        <w:t xml:space="preserve">. The second model, based on the HLM approach, is used to test hypothesis 3 </w:t>
      </w:r>
      <w:bookmarkStart w:id="161" w:name="__UnoMark__1004748_2658562751"/>
      <w:bookmarkStart w:id="162" w:name="__UnoMark__1004955_2658562751"/>
      <w:bookmarkStart w:id="163"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61"/>
      <w:bookmarkEnd w:id="162"/>
      <w:bookmarkEnd w:id="163"/>
      <w:r>
        <w:t>. Hypotheses 1 and 2 predict that the proportion of core contributors in a project has a negative relationship with the survival of a project which is 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64" w:name="_Toc12296809"/>
      <w:r>
        <w:t>Model and Results</w:t>
      </w:r>
      <w:bookmarkEnd w:id="164"/>
    </w:p>
    <w:p w14:paraId="4A5656D2" w14:textId="4A1948D3" w:rsidR="00764D1C" w:rsidRDefault="00764D1C" w:rsidP="00764D1C">
      <w:r>
        <w:t xml:space="preserve">Table </w:t>
      </w:r>
      <w:r w:rsidR="00793F8C">
        <w:t>3</w:t>
      </w:r>
      <w:r w:rsidR="005E5CF6">
        <w:t>-2</w:t>
      </w:r>
      <w:r>
        <w:t xml:space="preserve"> provides the means, standard deviations, and correlation coefficients for the variables used in the analyses. From Table </w:t>
      </w:r>
      <w:r w:rsidR="00793F8C">
        <w:t>3</w:t>
      </w:r>
      <w:r w:rsidR="005E5CF6">
        <w:t>-2</w:t>
      </w:r>
      <w:r>
        <w:t>,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skew in the variables —</w:t>
      </w:r>
      <w:r>
        <w:rPr>
          <w:i/>
          <w:iCs/>
        </w:rPr>
        <w:t>stars, forks, average task complexity</w:t>
      </w:r>
      <w:r>
        <w:t xml:space="preserve"> and </w:t>
      </w:r>
      <w:r>
        <w:rPr>
          <w:i/>
        </w:rPr>
        <w:t>size of project</w:t>
      </w:r>
      <w:r>
        <w:t xml:space="preserve">. In order to normalize the positively skewed data, statistical texts </w:t>
      </w:r>
      <w:r>
        <w:lastRenderedPageBreak/>
        <w:t xml:space="preserve">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551C10C5" w14:textId="2BC73A17" w:rsidR="00793F8C" w:rsidRDefault="00793F8C" w:rsidP="00793F8C">
      <w:pPr>
        <w:pStyle w:val="Caption"/>
        <w:spacing w:line="276" w:lineRule="auto"/>
        <w:rPr>
          <w:noProof/>
        </w:rPr>
      </w:pPr>
      <w:bookmarkStart w:id="165" w:name="_Toc12310458"/>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793F8C">
        <w:t>Mean, Standard Deviation, and Pairwise Correlation Coefficients of the Variables</w:t>
      </w:r>
      <w:bookmarkEnd w:id="165"/>
    </w:p>
    <w:p w14:paraId="6D4D8663" w14:textId="6067C943" w:rsidR="00764D1C" w:rsidRPr="009E1451" w:rsidRDefault="00793F8C" w:rsidP="00764D1C">
      <w:pPr>
        <w:jc w:val="center"/>
        <w:rPr>
          <w:b/>
        </w:rPr>
      </w:pPr>
      <w:r w:rsidRPr="00793F8C">
        <w:drawing>
          <wp:inline distT="0" distB="0" distL="0" distR="0" wp14:anchorId="175AADD5" wp14:editId="698766AC">
            <wp:extent cx="5609968" cy="161417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26610" cy="1618958"/>
                    </a:xfrm>
                    <a:prstGeom prst="rect">
                      <a:avLst/>
                    </a:prstGeom>
                    <a:noFill/>
                    <a:ln>
                      <a:noFill/>
                    </a:ln>
                  </pic:spPr>
                </pic:pic>
              </a:graphicData>
            </a:graphic>
          </wp:inline>
        </w:drawing>
      </w:r>
    </w:p>
    <w:p w14:paraId="52296479" w14:textId="77777777" w:rsidR="00764D1C" w:rsidRDefault="00764D1C" w:rsidP="000533DC">
      <w:pPr>
        <w:pStyle w:val="Heading3"/>
      </w:pPr>
      <w:bookmarkStart w:id="166" w:name="_Toc12296810"/>
      <w:r>
        <w:t>Hypotheses Linking the Proportion of Core Contributors and Project Survival</w:t>
      </w:r>
      <w:bookmarkEnd w:id="166"/>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lastRenderedPageBreak/>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17145F81" w:rsidR="00764D1C" w:rsidRDefault="00764D1C" w:rsidP="00764D1C">
      <w:r>
        <w:t xml:space="preserve">Table </w:t>
      </w:r>
      <w:r w:rsidR="003070A9">
        <w:t>3-</w:t>
      </w:r>
      <w:r>
        <w:t xml:space="preserve">3 provides the coefficients estimated using the Cox proportional hazard models. Hypothesis 1 predicts that the proportion of core contributors has a negative influence on the survival of the project (positive influence on the likelihood of project inactivity). From model 1a (Table </w:t>
      </w:r>
      <w:r w:rsidR="003070A9">
        <w:t>3-</w:t>
      </w:r>
      <w:r>
        <w:t>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w:t>
      </w:r>
      <w:r w:rsidR="003070A9">
        <w:t>3-</w:t>
      </w:r>
      <w:r>
        <w:t>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interaction effect is the likely cause for the insignificance seen in the direct effect (hypothesis 1). This suggests that the nature of relationship between the core contributors and likelihood of project inactivity is conditional on the type of ownership of the project. We explore the implications of this interesting finding in the discussion section.  </w:t>
      </w:r>
    </w:p>
    <w:p w14:paraId="45AF3372" w14:textId="470B9900"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22F96061" w14:textId="42AAF40C" w:rsidR="00793F8C" w:rsidRDefault="00793F8C" w:rsidP="00793F8C">
      <w:pPr>
        <w:pStyle w:val="Caption"/>
      </w:pPr>
      <w:bookmarkStart w:id="167" w:name="_Toc12310459"/>
      <w:r>
        <w:lastRenderedPageBreak/>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793F8C">
        <w:t>Results of Survival Analysis</w:t>
      </w:r>
      <w:bookmarkEnd w:id="167"/>
    </w:p>
    <w:p w14:paraId="259289BF" w14:textId="68E76FDA" w:rsidR="00793F8C" w:rsidRDefault="00764D1C" w:rsidP="00793F8C">
      <w:pPr>
        <w:jc w:val="center"/>
        <w:rPr>
          <w:noProof/>
        </w:rPr>
      </w:pPr>
      <w:r w:rsidRPr="00FF06BE">
        <w:rPr>
          <w:noProof/>
        </w:rPr>
        <w:drawing>
          <wp:inline distT="0" distB="0" distL="0" distR="0" wp14:anchorId="4A33E1E5" wp14:editId="4E0A9AB1">
            <wp:extent cx="3517556" cy="4515559"/>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21023" cy="4520010"/>
                    </a:xfrm>
                    <a:prstGeom prst="rect">
                      <a:avLst/>
                    </a:prstGeom>
                    <a:noFill/>
                    <a:ln>
                      <a:noFill/>
                    </a:ln>
                  </pic:spPr>
                </pic:pic>
              </a:graphicData>
            </a:graphic>
          </wp:inline>
        </w:drawing>
      </w:r>
    </w:p>
    <w:p w14:paraId="11BADA96" w14:textId="4558887A" w:rsidR="00793F8C" w:rsidRDefault="00793F8C" w:rsidP="00793F8C">
      <w:pPr>
        <w:pStyle w:val="Caption"/>
        <w:rPr>
          <w:noProof/>
        </w:rPr>
      </w:pPr>
      <w:bookmarkStart w:id="168" w:name="_Toc12310460"/>
      <w:r>
        <w:lastRenderedPageBreak/>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F126C0">
        <w:rPr>
          <w:b w:val="0"/>
        </w:rPr>
        <w:t>Results of HLM Analysis</w:t>
      </w:r>
      <w:bookmarkEnd w:id="168"/>
    </w:p>
    <w:p w14:paraId="6D558337" w14:textId="1F077684" w:rsidR="00764D1C" w:rsidRDefault="00764D1C" w:rsidP="00793F8C">
      <w:pPr>
        <w:jc w:val="center"/>
        <w:rPr>
          <w:noProof/>
        </w:rPr>
      </w:pPr>
      <w:r w:rsidRPr="00FC218A">
        <w:rPr>
          <w:noProof/>
        </w:rPr>
        <w:drawing>
          <wp:inline distT="0" distB="0" distL="0" distR="0" wp14:anchorId="6D456BBA" wp14:editId="535384C6">
            <wp:extent cx="2924433" cy="4902393"/>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33955" cy="4918355"/>
                    </a:xfrm>
                    <a:prstGeom prst="rect">
                      <a:avLst/>
                    </a:prstGeom>
                    <a:noFill/>
                    <a:ln>
                      <a:noFill/>
                    </a:ln>
                  </pic:spPr>
                </pic:pic>
              </a:graphicData>
            </a:graphic>
          </wp:inline>
        </w:drawing>
      </w:r>
    </w:p>
    <w:p w14:paraId="29E7B246" w14:textId="77777777" w:rsidR="00764D1C" w:rsidRDefault="00764D1C" w:rsidP="000533DC">
      <w:pPr>
        <w:pStyle w:val="Heading3"/>
      </w:pPr>
      <w:bookmarkStart w:id="169" w:name="_Toc12296811"/>
      <w:r>
        <w:t>Hypotheses Linking Organization Ownership and Number of Code Contributions of the Core Contributor</w:t>
      </w:r>
      <w:bookmarkEnd w:id="169"/>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heterogeneity and to offer a more robust model for the hierarchical data, we adopt HLM to test hypothesis 3. </w:t>
      </w:r>
    </w:p>
    <w:p w14:paraId="2B35783C" w14:textId="53CA25CB" w:rsidR="00764D1C" w:rsidRDefault="00764D1C" w:rsidP="00764D1C">
      <w:r>
        <w:lastRenderedPageBreak/>
        <w:t xml:space="preserve">Table </w:t>
      </w:r>
      <w:r w:rsidR="003070A9">
        <w:t>3-</w:t>
      </w:r>
      <w:r>
        <w:t xml:space="preserve">4, provides the results of the HLM model we employed. Hypothesis 3 predicts that organization ownership has a negative influence on the number of code contributions made by the core contributors. From model 2a (Table </w:t>
      </w:r>
      <w:r w:rsidR="003070A9">
        <w:t>3-</w:t>
      </w:r>
      <w:r>
        <w:t>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0533DC">
      <w:pPr>
        <w:pStyle w:val="Heading2"/>
      </w:pPr>
      <w:bookmarkStart w:id="170" w:name="_Toc12296812"/>
      <w:r w:rsidRPr="009B1AA1">
        <w:t>Discussion and Conclusion</w:t>
      </w:r>
      <w:bookmarkEnd w:id="170"/>
    </w:p>
    <w:p w14:paraId="2AB2128F" w14:textId="77777777"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xml:space="preserve">, the socio technical influence of source code access restrictions calls for a stronger theoretical     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t>
      </w:r>
      <w:r>
        <w:lastRenderedPageBreak/>
        <w:t xml:space="preserve">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71" w:name="_Toc12296813"/>
      <w:r>
        <w:t>Implications</w:t>
      </w:r>
      <w:bookmarkEnd w:id="171"/>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72" w:name="__UnoMark__1004800_2658562751"/>
      <w:bookmarkStart w:id="173" w:name="__UnoMark__1004971_2658562751"/>
      <w:bookmarkStart w:id="174" w:name="__UnoMark__1004972_2658562751"/>
      <w:r>
        <w:t>(Stewart et al. 2006; Wagstrom 2009; Capra et al. 2011)</w:t>
      </w:r>
      <w:bookmarkEnd w:id="172"/>
      <w:bookmarkEnd w:id="173"/>
      <w:bookmarkEnd w:id="174"/>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on our findings, we can say that project management practices introduced by organizations can help enhance the openness of the projects by lowering the need for informal coordination mechanisms </w:t>
      </w:r>
      <w:bookmarkStart w:id="175" w:name="__UnoMark__28137_26585627511"/>
      <w:bookmarkStart w:id="176" w:name="__UnoMark__28136_26585627511"/>
      <w:bookmarkStart w:id="177" w:name="__UnoMark__28108_26585627511"/>
      <w:r>
        <w:t>l</w:t>
      </w:r>
      <w:bookmarkEnd w:id="175"/>
      <w:bookmarkEnd w:id="176"/>
      <w:bookmarkEnd w:id="177"/>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w:t>
      </w:r>
      <w:r>
        <w:lastRenderedPageBreak/>
        <w:t xml:space="preserve">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78" w:name="_Toc12296814"/>
      <w:r>
        <w:t>Limitations</w:t>
      </w:r>
      <w:bookmarkEnd w:id="178"/>
    </w:p>
    <w:p w14:paraId="67275910" w14:textId="77777777" w:rsidR="00764D1C" w:rsidRDefault="00764D1C" w:rsidP="00764D1C">
      <w:r>
        <w:t>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code contributions or the density of communication ties to differentiate core and peripheral contributors. Understanding the aforementioned two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ork flows.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79" w:name="_Toc12296815"/>
      <w:r w:rsidRPr="00A6342A">
        <w:lastRenderedPageBreak/>
        <w:t>Future work</w:t>
      </w:r>
      <w:bookmarkEnd w:id="179"/>
    </w:p>
    <w:p w14:paraId="2664082B" w14:textId="7777777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7"/>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one of whom is a stackoverflow  C/C++ community moderator</w:t>
      </w:r>
      <w:r>
        <w:t>)</w:t>
      </w:r>
      <w:r w:rsidRPr="00A6342A">
        <w:t>, have been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6FA6BB42" w:rsidR="00BB5149" w:rsidRDefault="00BB5149" w:rsidP="000533DC">
      <w:pPr>
        <w:pStyle w:val="Heading1"/>
      </w:pPr>
      <w:bookmarkStart w:id="180" w:name="_Toc12296816"/>
      <w:r>
        <w:lastRenderedPageBreak/>
        <w:t>Essay 3</w:t>
      </w:r>
      <w:r w:rsidR="002A3B68">
        <w:t xml:space="preserve"> : Community Ideologies</w:t>
      </w:r>
      <w:bookmarkEnd w:id="180"/>
    </w:p>
    <w:p w14:paraId="6A6AD37A" w14:textId="4D44EDC3" w:rsidR="00AF048A" w:rsidRDefault="00AF048A" w:rsidP="000533DC">
      <w:pPr>
        <w:pStyle w:val="Heading2"/>
      </w:pPr>
      <w:bookmarkStart w:id="181" w:name="_Toc12296817"/>
      <w:r>
        <w:t>Abstract</w:t>
      </w:r>
      <w:bookmarkEnd w:id="181"/>
    </w:p>
    <w:p w14:paraId="1F629A4B" w14:textId="6FD8D374" w:rsidR="00AF048A" w:rsidRDefault="00AF048A" w:rsidP="00AF048A">
      <w:pPr>
        <w:rPr>
          <w:lang w:val="en-GB"/>
        </w:rPr>
      </w:pPr>
      <w:r w:rsidRPr="00AF048A">
        <w:rPr>
          <w:lang w:val="en-GB"/>
        </w:rPr>
        <w:t>Abstract: 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The results from our analysis of over 4000 FLOSS projects hosted on GitHub confirm the significance of both the ideological shifts with some interesting contextual differences across the two project outcomes. Specifically, we find that the ideological shift pertaining to license type has a significant influence on both the examined project outcomes, whereas organizational ownership has a greater influence on popularity as compared to the survival of FLOSS projects.</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82" w:name="_Toc12296818"/>
      <w:r>
        <w:rPr>
          <w:lang w:val="en-GB"/>
        </w:rPr>
        <w:t>Introduction</w:t>
      </w:r>
      <w:bookmarkEnd w:id="182"/>
    </w:p>
    <w:p w14:paraId="2FACC1A5" w14:textId="2EB9111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shifts that permitted the Free (Libre) and Open Source Softwar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w:t>
      </w:r>
      <w:r w:rsidRPr="00AF048A">
        <w:lastRenderedPageBreak/>
        <w:t xml:space="preserve">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AF048A" w:rsidRDefault="00AF048A" w:rsidP="00AF048A">
      <w:pPr>
        <w:pStyle w:val="Newparagraph"/>
        <w:spacing w:after="240" w:line="360" w:lineRule="auto"/>
        <w:ind w:firstLine="0"/>
        <w:jc w:val="both"/>
        <w:rPr>
          <w:rFonts w:ascii="Georgia" w:hAnsi="Georgia" w:cs="Times"/>
          <w:i/>
          <w:sz w:val="20"/>
          <w:szCs w:val="20"/>
        </w:rPr>
      </w:pPr>
      <w:r w:rsidRPr="00AF048A">
        <w:rPr>
          <w:rFonts w:ascii="Georgia" w:hAnsi="Georgia" w:cs="Times"/>
          <w:i/>
          <w:sz w:val="20"/>
          <w:szCs w:val="20"/>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AF048A">
      <w:pPr>
        <w:pStyle w:val="Newparagraph"/>
        <w:ind w:firstLine="0"/>
        <w:jc w:val="both"/>
        <w:rPr>
          <w:rFonts w:ascii="Georgia" w:eastAsia="MS Mincho" w:hAnsi="Georgia"/>
          <w:sz w:val="20"/>
          <w:szCs w:val="20"/>
        </w:rPr>
      </w:pPr>
      <w:r w:rsidRPr="00AF048A">
        <w:rPr>
          <w:rFonts w:ascii="Georgia" w:hAnsi="Georgia"/>
          <w:sz w:val="20"/>
          <w:szCs w:val="20"/>
        </w:rPr>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rPr>
          <w:rFonts w:ascii="Georgia" w:hAnsi="Georgia"/>
          <w:sz w:val="20"/>
          <w:szCs w:val="20"/>
        </w:rPr>
        <w:fldChar w:fldCharType="begin" w:fldLock="1"/>
      </w:r>
      <w:r w:rsidR="00327755">
        <w:rPr>
          <w:rFonts w:ascii="Georgia" w:hAnsi="Georgia"/>
          <w:sz w:val="20"/>
          <w:szCs w:val="20"/>
        </w:rP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rPr>
          <w:rFonts w:ascii="Georgia" w:hAnsi="Georgia"/>
          <w:sz w:val="20"/>
          <w:szCs w:val="20"/>
        </w:rPr>
        <w:fldChar w:fldCharType="separate"/>
      </w:r>
      <w:r w:rsidR="00EE517B" w:rsidRPr="00EE517B">
        <w:rPr>
          <w:rFonts w:ascii="Georgia" w:hAnsi="Georgia"/>
          <w:noProof/>
          <w:sz w:val="20"/>
          <w:szCs w:val="20"/>
        </w:rPr>
        <w:t>(Ke and Zhang 2010)</w:t>
      </w:r>
      <w:r w:rsidRPr="00AF048A">
        <w:rPr>
          <w:rFonts w:ascii="Georgia" w:hAnsi="Georgia"/>
          <w:sz w:val="20"/>
          <w:szCs w:val="20"/>
        </w:rPr>
        <w:fldChar w:fldCharType="end"/>
      </w:r>
      <w:r w:rsidRPr="00AF048A">
        <w:rPr>
          <w:rFonts w:ascii="Georgia" w:hAnsi="Georgia"/>
          <w:sz w:val="20"/>
          <w:szCs w:val="20"/>
        </w:rPr>
        <w:t xml:space="preserve">. The intrinsically motivated volunteer contributors differed in their psychological needs leading to the emergence of new work orchestration mechanisms that soon came to dominate FLOSS development work </w:t>
      </w:r>
      <w:r w:rsidRPr="00AF048A">
        <w:rPr>
          <w:rFonts w:ascii="Georgia" w:hAnsi="Georgia"/>
          <w:sz w:val="20"/>
          <w:szCs w:val="20"/>
        </w:rPr>
        <w:fldChar w:fldCharType="begin" w:fldLock="1"/>
      </w:r>
      <w:r w:rsidR="00327755">
        <w:rPr>
          <w:rFonts w:ascii="Georgia" w:hAnsi="Georgia"/>
          <w:sz w:val="20"/>
          <w:szCs w:val="20"/>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ascii="Georgia" w:hAnsi="Georgia"/>
          <w:sz w:val="20"/>
          <w:szCs w:val="20"/>
        </w:rPr>
        <w:fldChar w:fldCharType="separate"/>
      </w:r>
      <w:r w:rsidR="00EE517B" w:rsidRPr="00EE517B">
        <w:rPr>
          <w:rFonts w:ascii="Georgia" w:hAnsi="Georgia"/>
          <w:noProof/>
          <w:sz w:val="20"/>
          <w:szCs w:val="20"/>
        </w:rPr>
        <w:t>(Howison and Crowston 2014)</w:t>
      </w:r>
      <w:r w:rsidRPr="00AF048A">
        <w:rPr>
          <w:rFonts w:ascii="Georgia" w:hAnsi="Georgia"/>
          <w:sz w:val="20"/>
          <w:szCs w:val="20"/>
        </w:rPr>
        <w:fldChar w:fldCharType="end"/>
      </w:r>
      <w:r w:rsidRPr="00AF048A">
        <w:rPr>
          <w:rFonts w:ascii="Georgia" w:hAnsi="Georgia"/>
          <w:sz w:val="20"/>
          <w:szCs w:val="20"/>
        </w:rPr>
        <w:t xml:space="preserve">. </w:t>
      </w:r>
      <w:r w:rsidRPr="00AF048A">
        <w:rPr>
          <w:rFonts w:ascii="Georgia" w:eastAsia="MS Mincho" w:hAnsi="Georgia"/>
          <w:sz w:val="20"/>
          <w:szCs w:val="20"/>
        </w:rPr>
        <w:t>In this context,</w:t>
      </w:r>
      <w:r w:rsidRPr="00AF048A">
        <w:rPr>
          <w:rFonts w:ascii="Georgia" w:eastAsia="MS Mincho" w:hAnsi="Georgia"/>
          <w:noProof/>
          <w:sz w:val="20"/>
          <w:szCs w:val="20"/>
        </w:rPr>
        <w:t xml:space="preserve"> Howison and Crowston (2014), observed and </w:t>
      </w:r>
      <w:r w:rsidRPr="00AF048A">
        <w:rPr>
          <w:rFonts w:ascii="Georgia" w:eastAsia="MS Mincho" w:hAnsi="Georgia"/>
          <w:sz w:val="20"/>
          <w:szCs w:val="20"/>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through a modular task design </w:t>
      </w:r>
      <w:r w:rsidRPr="00AF048A">
        <w:rPr>
          <w:rFonts w:ascii="Georgia" w:eastAsia="MS Mincho" w:hAnsi="Georgia"/>
          <w:sz w:val="20"/>
          <w:szCs w:val="20"/>
        </w:rPr>
        <w:fldChar w:fldCharType="begin" w:fldLock="1"/>
      </w:r>
      <w:r w:rsidR="00327755">
        <w:rPr>
          <w:rFonts w:ascii="Georgia" w:eastAsia="MS Mincho" w:hAnsi="Georgia"/>
          <w:sz w:val="20"/>
          <w:szCs w:val="20"/>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ascii="Georgia" w:eastAsia="MS Mincho" w:hAnsi="Georgia"/>
          <w:sz w:val="20"/>
          <w:szCs w:val="20"/>
        </w:rPr>
        <w:fldChar w:fldCharType="separate"/>
      </w:r>
      <w:r w:rsidR="00EE517B" w:rsidRPr="00EE517B">
        <w:rPr>
          <w:rFonts w:ascii="Georgia" w:eastAsia="MS Mincho" w:hAnsi="Georgia"/>
          <w:noProof/>
          <w:sz w:val="20"/>
          <w:szCs w:val="20"/>
        </w:rPr>
        <w:t>(Baldwin and Clark 2006)</w:t>
      </w:r>
      <w:r w:rsidRPr="00AF048A">
        <w:rPr>
          <w:rFonts w:ascii="Georgia" w:eastAsia="MS Mincho" w:hAnsi="Georgia"/>
          <w:sz w:val="20"/>
          <w:szCs w:val="20"/>
        </w:rPr>
        <w:fldChar w:fldCharType="end"/>
      </w:r>
      <w:r w:rsidRPr="00AF048A">
        <w:rPr>
          <w:rFonts w:ascii="Georgia" w:eastAsia="MS Mincho" w:hAnsi="Georgia"/>
          <w:sz w:val="20"/>
          <w:szCs w:val="20"/>
        </w:rPr>
        <w:t xml:space="preserve">. Grounding our study in the theory of collaboration through open superposition </w:t>
      </w:r>
      <w:r w:rsidRPr="00AF048A">
        <w:rPr>
          <w:rFonts w:ascii="Georgia" w:eastAsia="MS Mincho" w:hAnsi="Georgia"/>
          <w:sz w:val="20"/>
          <w:szCs w:val="20"/>
        </w:rPr>
        <w:fldChar w:fldCharType="begin" w:fldLock="1"/>
      </w:r>
      <w:r w:rsidR="00327755">
        <w:rPr>
          <w:rFonts w:ascii="Georgia" w:eastAsia="MS Mincho" w:hAnsi="Georgia"/>
          <w:sz w:val="20"/>
          <w:szCs w:val="20"/>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ascii="Georgia" w:eastAsia="MS Mincho" w:hAnsi="Georgia"/>
          <w:sz w:val="20"/>
          <w:szCs w:val="20"/>
        </w:rPr>
        <w:fldChar w:fldCharType="separate"/>
      </w:r>
      <w:r w:rsidR="00EE517B" w:rsidRPr="00EE517B">
        <w:rPr>
          <w:rFonts w:ascii="Georgia" w:eastAsia="MS Mincho" w:hAnsi="Georgia"/>
          <w:noProof/>
          <w:sz w:val="20"/>
          <w:szCs w:val="20"/>
        </w:rPr>
        <w:t>(Howison and Crowston 2014)</w:t>
      </w:r>
      <w:r w:rsidRPr="00AF048A">
        <w:rPr>
          <w:rFonts w:ascii="Georgia" w:eastAsia="MS Mincho" w:hAnsi="Georgia"/>
          <w:sz w:val="20"/>
          <w:szCs w:val="20"/>
        </w:rPr>
        <w:fldChar w:fldCharType="end"/>
      </w:r>
      <w:r w:rsidRPr="00AF048A">
        <w:rPr>
          <w:rFonts w:ascii="Georgia" w:eastAsia="MS Mincho" w:hAnsi="Georgia"/>
          <w:sz w:val="20"/>
          <w:szCs w:val="20"/>
        </w:rPr>
        <w:t xml:space="preserve"> and the ideological influences on contributor motivations </w:t>
      </w:r>
      <w:r w:rsidRPr="00AF048A">
        <w:rPr>
          <w:rFonts w:ascii="Georgia" w:eastAsia="MS Mincho" w:hAnsi="Georgia"/>
          <w:sz w:val="20"/>
          <w:szCs w:val="20"/>
        </w:rPr>
        <w:fldChar w:fldCharType="begin" w:fldLock="1"/>
      </w:r>
      <w:r w:rsidR="00327755">
        <w:rPr>
          <w:rFonts w:ascii="Georgia" w:eastAsia="MS Mincho" w:hAnsi="Georgia"/>
          <w:sz w:val="20"/>
          <w:szCs w:val="20"/>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ascii="Georgia" w:eastAsia="MS Mincho" w:hAnsi="Georgia"/>
          <w:sz w:val="20"/>
          <w:szCs w:val="20"/>
        </w:rPr>
        <w:fldChar w:fldCharType="separate"/>
      </w:r>
      <w:r w:rsidR="00EE517B" w:rsidRPr="00EE517B">
        <w:rPr>
          <w:rFonts w:ascii="Georgia" w:eastAsia="MS Mincho" w:hAnsi="Georgia"/>
          <w:noProof/>
          <w:sz w:val="20"/>
          <w:szCs w:val="20"/>
        </w:rPr>
        <w:t>(Daniel et al. 2018; Stewart and Gosain 2006)</w:t>
      </w:r>
      <w:r w:rsidRPr="00AF048A">
        <w:rPr>
          <w:rFonts w:ascii="Georgia" w:eastAsia="MS Mincho" w:hAnsi="Georgia"/>
          <w:sz w:val="20"/>
          <w:szCs w:val="20"/>
        </w:rPr>
        <w:fldChar w:fldCharType="end"/>
      </w:r>
      <w:r w:rsidRPr="00AF048A">
        <w:rPr>
          <w:rFonts w:ascii="Georgia" w:eastAsia="MS Mincho" w:hAnsi="Georgia"/>
          <w:sz w:val="20"/>
          <w:szCs w:val="20"/>
        </w:rPr>
        <w:t xml:space="preserve">, we examine the changes brought about to the relationship between FLOSS work structures and project outcomes </w:t>
      </w:r>
      <w:r w:rsidRPr="00AF048A">
        <w:rPr>
          <w:rFonts w:ascii="Georgia" w:hAnsi="Georgia"/>
          <w:sz w:val="20"/>
          <w:szCs w:val="20"/>
        </w:rPr>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w:t>
      </w:r>
      <w:r w:rsidRPr="00AF048A">
        <w:lastRenderedPageBreak/>
        <w:t xml:space="preserve">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83" w:name="_Toc12296819"/>
      <w:r w:rsidRPr="00D7318A">
        <w:rPr>
          <w:lang w:val="en-IN"/>
        </w:rPr>
        <w:t>Theoretical Background</w:t>
      </w:r>
      <w:bookmarkEnd w:id="183"/>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 w:val="22"/>
          <w:szCs w:val="22"/>
        </w:rPr>
      </w:pPr>
      <w:bookmarkStart w:id="184" w:name="_Toc12296820"/>
      <w:r>
        <w:t>Ideological Shifts in the FLOSS Movement</w:t>
      </w:r>
      <w:bookmarkEnd w:id="184"/>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D40EC">
      <w:pPr>
        <w:pStyle w:val="ListParagraph"/>
        <w:numPr>
          <w:ilvl w:val="0"/>
          <w:numId w:val="10"/>
        </w:numPr>
        <w:spacing w:after="0"/>
        <w:rPr>
          <w:lang w:val="en-IN"/>
        </w:rPr>
      </w:pPr>
      <w:r w:rsidRPr="00A202C2">
        <w:rPr>
          <w:lang w:val="en-IN"/>
        </w:rPr>
        <w:lastRenderedPageBreak/>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D40EC">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D40EC">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805749">
      <w:pPr>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805749">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0"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w:t>
      </w:r>
      <w:r w:rsidRPr="00853A9B">
        <w:lastRenderedPageBreak/>
        <w:t xml:space="preserve">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85" w:name="_Toc12296821"/>
      <w:r w:rsidRPr="003E7E48">
        <w:t>Emergent Work Structures in FLOSS Projects – Superposition</w:t>
      </w:r>
      <w:bookmarkEnd w:id="185"/>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w:t>
      </w:r>
      <w:r w:rsidRPr="009D162B">
        <w:lastRenderedPageBreak/>
        <w:t xml:space="preserve">sequential manner, with changes to the software added incrementally, on top of one another. Each change represents a task that is 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269E5B0F"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Howison and Crowston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next section, we theorize how the aforementioned ideological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86" w:name="_Toc12296822"/>
      <w:r w:rsidRPr="00D7318A">
        <w:rPr>
          <w:lang w:val="en-IN"/>
        </w:rPr>
        <w:t>Theory and Hypothesis</w:t>
      </w:r>
      <w:bookmarkEnd w:id="186"/>
    </w:p>
    <w:p w14:paraId="5E95A141" w14:textId="3C033B25" w:rsidR="00B17D27" w:rsidRPr="00927AB5" w:rsidRDefault="00B17D27" w:rsidP="00927AB5">
      <w:pPr>
        <w:rPr>
          <w:b/>
          <w:bCs/>
        </w:rPr>
      </w:pPr>
      <w:bookmarkStart w:id="187" w:name="_Toc12296823"/>
      <w:r w:rsidRPr="00927AB5">
        <w:rPr>
          <w:rStyle w:val="Heading3Char"/>
        </w:rPr>
        <w:t>First Ideological Shift</w:t>
      </w:r>
      <w:bookmarkEnd w:id="187"/>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B17D27">
      <w:pPr>
        <w:pStyle w:val="Paragraph"/>
        <w:jc w:val="both"/>
        <w:rPr>
          <w:rFonts w:ascii="Georgia" w:hAnsi="Georgia"/>
          <w:sz w:val="20"/>
          <w:szCs w:val="20"/>
          <w:lang w:val="en-US"/>
        </w:rPr>
      </w:pPr>
      <w:r w:rsidRPr="00B17D27">
        <w:rPr>
          <w:rFonts w:ascii="Georgia" w:hAnsi="Georgia"/>
          <w:sz w:val="20"/>
          <w:szCs w:val="20"/>
        </w:rPr>
        <w:t xml:space="preserve">The ideological difference between the restrictive and permissive types of licenses stems from their contrasting beliefs regarding the commercial appropriation of collaboratively developed code. While the </w:t>
      </w:r>
      <w:r w:rsidRPr="00B17D27">
        <w:rPr>
          <w:rFonts w:ascii="Georgia" w:hAnsi="Georgia"/>
          <w:sz w:val="20"/>
          <w:szCs w:val="20"/>
        </w:rPr>
        <w:lastRenderedPageBreak/>
        <w:t xml:space="preserve">proponents of FSF and restrictive licenses stand against commercial appropriation of the code, the OSI holds a more inclusive view and supports permissive licenses that allow for commercial appropriation </w:t>
      </w:r>
      <w:r w:rsidRPr="00B17D27">
        <w:rPr>
          <w:rFonts w:ascii="Georgia" w:hAnsi="Georgia"/>
          <w:sz w:val="20"/>
          <w:szCs w:val="20"/>
        </w:rPr>
        <w:fldChar w:fldCharType="begin" w:fldLock="1"/>
      </w:r>
      <w:r w:rsidR="00327755">
        <w:rPr>
          <w:rFonts w:ascii="Georgia" w:hAnsi="Georgia"/>
          <w:sz w:val="20"/>
          <w:szCs w:val="20"/>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rPr>
          <w:rFonts w:ascii="Georgia" w:hAnsi="Georgia"/>
          <w:sz w:val="20"/>
          <w:szCs w:val="20"/>
        </w:rPr>
        <w:fldChar w:fldCharType="separate"/>
      </w:r>
      <w:r w:rsidR="00EE517B" w:rsidRPr="00EE517B">
        <w:rPr>
          <w:rFonts w:ascii="Georgia" w:hAnsi="Georgia"/>
          <w:noProof/>
          <w:sz w:val="20"/>
          <w:szCs w:val="20"/>
        </w:rPr>
        <w:t>(Daniel et al. 2018)</w:t>
      </w:r>
      <w:r w:rsidRPr="00B17D27">
        <w:rPr>
          <w:rFonts w:ascii="Georgia" w:hAnsi="Georgia"/>
          <w:sz w:val="20"/>
          <w:szCs w:val="20"/>
        </w:rPr>
        <w:fldChar w:fldCharType="end"/>
      </w:r>
      <w:r w:rsidRPr="00B17D27">
        <w:rPr>
          <w:rFonts w:ascii="Georgia" w:hAnsi="Georgia"/>
          <w:sz w:val="20"/>
          <w:szCs w:val="20"/>
        </w:rPr>
        <w:t>. The ideological belief against the commercial appropriation of the FLOSS software was echoed by Richard Stallman, the founder of FSF and a strong proponent of restrictive licenses - “</w:t>
      </w:r>
      <w:r>
        <w:rPr>
          <w:rFonts w:ascii="Georgia" w:hAnsi="Georgia"/>
          <w:sz w:val="20"/>
          <w:szCs w:val="20"/>
        </w:rPr>
        <w:t>w</w:t>
      </w:r>
      <w:r w:rsidRPr="00B17D27">
        <w:rPr>
          <w:rFonts w:ascii="Georgia" w:hAnsi="Georgia"/>
          <w:sz w:val="20"/>
          <w:szCs w:val="20"/>
        </w:rPr>
        <w:t xml:space="preserve">hen information is generally useful, redistributing it makes humanity wealthier no matter who is distributing and no matter who is receiving” </w:t>
      </w:r>
      <w:r w:rsidRPr="00B17D27">
        <w:rPr>
          <w:rFonts w:ascii="Georgia" w:hAnsi="Georgia"/>
          <w:sz w:val="20"/>
          <w:szCs w:val="20"/>
        </w:rPr>
        <w:fldChar w:fldCharType="begin" w:fldLock="1"/>
      </w:r>
      <w:r w:rsidR="00327755">
        <w:rPr>
          <w:rFonts w:ascii="Georgia" w:hAnsi="Georgia"/>
          <w:sz w:val="20"/>
          <w:szCs w:val="20"/>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rPr>
          <w:rFonts w:ascii="Georgia" w:hAnsi="Georgia"/>
          <w:sz w:val="20"/>
          <w:szCs w:val="20"/>
        </w:rPr>
        <w:fldChar w:fldCharType="separate"/>
      </w:r>
      <w:r w:rsidRPr="00B17D27">
        <w:rPr>
          <w:rFonts w:ascii="Georgia" w:hAnsi="Georgia"/>
          <w:noProof/>
          <w:sz w:val="20"/>
          <w:szCs w:val="20"/>
        </w:rPr>
        <w:t>(Stewart and Gosain 2006; pp 294)</w:t>
      </w:r>
      <w:r w:rsidRPr="00B17D27">
        <w:rPr>
          <w:rFonts w:ascii="Georgia" w:hAnsi="Georgia"/>
          <w:sz w:val="20"/>
          <w:szCs w:val="20"/>
        </w:rPr>
        <w:fldChar w:fldCharType="end"/>
      </w:r>
      <w:r w:rsidRPr="00B17D27">
        <w:rPr>
          <w:rFonts w:ascii="Georgia" w:hAnsi="Georgia"/>
          <w:sz w:val="20"/>
          <w:szCs w:val="20"/>
        </w:rPr>
        <w:t>. The limitations to commercialize code written under restrictive licenses</w:t>
      </w:r>
      <w:r w:rsidRPr="00B17D27">
        <w:rPr>
          <w:rFonts w:ascii="Georgia" w:hAnsi="Georgia"/>
          <w:sz w:val="20"/>
          <w:szCs w:val="20"/>
          <w:lang w:val="en-US"/>
        </w:rPr>
        <w:t xml:space="preserve">,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rPr>
          <w:rFonts w:ascii="Georgia" w:hAnsi="Georgia"/>
          <w:sz w:val="20"/>
          <w:szCs w:val="20"/>
          <w:lang w:val="en-US"/>
        </w:rPr>
        <w:fldChar w:fldCharType="begin" w:fldLock="1"/>
      </w:r>
      <w:r w:rsidR="00327755">
        <w:rPr>
          <w:rFonts w:ascii="Georgia" w:hAnsi="Georgia"/>
          <w:sz w:val="20"/>
          <w:szCs w:val="20"/>
          <w:lang w:val="en-US"/>
        </w:rPr>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rPr>
          <w:rFonts w:ascii="Georgia" w:hAnsi="Georgia"/>
          <w:sz w:val="20"/>
          <w:szCs w:val="20"/>
          <w:lang w:val="en-US"/>
        </w:rPr>
        <w:fldChar w:fldCharType="separate"/>
      </w:r>
      <w:r w:rsidRPr="00B17D27">
        <w:rPr>
          <w:rFonts w:ascii="Georgia" w:hAnsi="Georgia"/>
          <w:noProof/>
          <w:sz w:val="20"/>
          <w:szCs w:val="20"/>
          <w:lang w:val="en-US"/>
        </w:rPr>
        <w:t>Sen et al. (2008)</w:t>
      </w:r>
      <w:r w:rsidRPr="00B17D27">
        <w:rPr>
          <w:rFonts w:ascii="Georgia" w:hAnsi="Georgia"/>
          <w:sz w:val="20"/>
          <w:szCs w:val="20"/>
          <w:lang w:val="en-US"/>
        </w:rPr>
        <w:fldChar w:fldCharType="end"/>
      </w:r>
      <w:r w:rsidRPr="00B17D27">
        <w:rPr>
          <w:rFonts w:ascii="Georgia" w:hAnsi="Georgia"/>
          <w:sz w:val="20"/>
          <w:szCs w:val="20"/>
          <w:lang w:val="en-US"/>
        </w:rPr>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to extrinsically motivated individuals. Given this influence, projects that adopt restrictive licenses need to align the project attributes to meet the higher need for autonomy in the intrinsically motivated contributors. </w:t>
      </w:r>
    </w:p>
    <w:p w14:paraId="24C41732" w14:textId="4A521148" w:rsidR="00B17D27" w:rsidRPr="00B17D27" w:rsidRDefault="00B17D27" w:rsidP="00B17D27">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lastRenderedPageBreak/>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xml:space="preserve">. Thus, we posit that in the case of projects that adopt restrictive licenses, an increase in the degree of superposition is expected to have a stronger positive influence on the popularity of a FLOSS project than in the case of permissive licenses (Figure </w:t>
      </w:r>
      <w:r w:rsidR="006059E6">
        <w:t>2-</w:t>
      </w:r>
      <w:r w:rsidRPr="00B17D27">
        <w:t>1)</w:t>
      </w:r>
      <w:r w:rsidRPr="00B17D27">
        <w:rPr>
          <w:rFonts w:cs="Arial"/>
          <w:color w:val="222222"/>
        </w:rPr>
        <w:t xml:space="preserve">. </w:t>
      </w:r>
      <w:r w:rsidRPr="00B17D27">
        <w:t>Hence, we hypothesize;</w:t>
      </w:r>
    </w:p>
    <w:p w14:paraId="11BA8D3E" w14:textId="77777777" w:rsidR="00B17D27" w:rsidRPr="00B17D27" w:rsidRDefault="00B17D27" w:rsidP="00B17D27">
      <w:pPr>
        <w:pStyle w:val="Paragraph"/>
        <w:spacing w:after="240" w:line="360" w:lineRule="auto"/>
        <w:jc w:val="both"/>
        <w:rPr>
          <w:rFonts w:ascii="Georgia" w:hAnsi="Georgia"/>
          <w:i/>
          <w:iCs/>
          <w:color w:val="222222"/>
          <w:sz w:val="20"/>
          <w:szCs w:val="20"/>
          <w:shd w:val="clear" w:color="auto" w:fill="FFFFFF"/>
          <w:lang w:val="en-IN"/>
        </w:rPr>
      </w:pPr>
      <w:r w:rsidRPr="00B17D27">
        <w:rPr>
          <w:rFonts w:ascii="Georgia" w:hAnsi="Georgia"/>
          <w:i/>
          <w:iCs/>
          <w:color w:val="222222"/>
          <w:sz w:val="20"/>
          <w:szCs w:val="20"/>
          <w:shd w:val="clear" w:color="auto" w:fill="FFFFFF"/>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B17D27">
      <w:pPr>
        <w:pStyle w:val="Newparagraph"/>
        <w:ind w:firstLine="0"/>
        <w:jc w:val="both"/>
        <w:rPr>
          <w:rFonts w:ascii="Georgia" w:hAnsi="Georgia"/>
          <w:sz w:val="20"/>
          <w:szCs w:val="20"/>
          <w:lang w:val="en-IN"/>
        </w:rPr>
      </w:pPr>
      <w:r w:rsidRPr="00B17D27">
        <w:rPr>
          <w:rFonts w:ascii="Georgia" w:hAnsi="Georgia"/>
          <w:sz w:val="20"/>
          <w:szCs w:val="20"/>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rFonts w:ascii="Georgia" w:hAnsi="Georgia"/>
          <w:sz w:val="20"/>
          <w:szCs w:val="20"/>
          <w:lang w:val="en-IN"/>
        </w:rPr>
        <w:fldChar w:fldCharType="separate"/>
      </w:r>
      <w:r w:rsidR="00EE517B" w:rsidRPr="00EE517B">
        <w:rPr>
          <w:rFonts w:ascii="Georgia" w:hAnsi="Georgia"/>
          <w:noProof/>
          <w:sz w:val="20"/>
          <w:szCs w:val="20"/>
          <w:lang w:val="en-IN"/>
        </w:rPr>
        <w:t>(Chengalur-smith et al. 2010)</w:t>
      </w:r>
      <w:r w:rsidRPr="00B17D27">
        <w:rPr>
          <w:rFonts w:ascii="Georgia" w:hAnsi="Georgia"/>
          <w:sz w:val="20"/>
          <w:szCs w:val="20"/>
          <w:lang w:val="en-IN"/>
        </w:rPr>
        <w:fldChar w:fldCharType="end"/>
      </w:r>
      <w:r w:rsidRPr="00B17D27">
        <w:rPr>
          <w:rFonts w:ascii="Georgia" w:hAnsi="Georgia"/>
          <w:sz w:val="20"/>
          <w:szCs w:val="20"/>
          <w:lang w:val="en-IN"/>
        </w:rPr>
        <w:t xml:space="preserve">. </w:t>
      </w:r>
      <w:r w:rsidRPr="00B17D27">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rFonts w:ascii="Georgia" w:hAnsi="Georgia"/>
          <w:sz w:val="20"/>
          <w:szCs w:val="20"/>
          <w:lang w:val="en-IN"/>
        </w:rPr>
        <w:fldChar w:fldCharType="separate"/>
      </w:r>
      <w:r w:rsidRPr="00B17D27">
        <w:rPr>
          <w:rFonts w:ascii="Georgia" w:hAnsi="Georgia"/>
          <w:noProof/>
          <w:sz w:val="20"/>
          <w:szCs w:val="20"/>
          <w:lang w:val="en-IN"/>
        </w:rPr>
        <w:t>Suchman (1995)</w:t>
      </w:r>
      <w:r w:rsidRPr="00B17D27">
        <w:rPr>
          <w:rFonts w:ascii="Georgia" w:hAnsi="Georgia"/>
          <w:sz w:val="20"/>
          <w:szCs w:val="20"/>
          <w:lang w:val="en-IN"/>
        </w:rPr>
        <w:fldChar w:fldCharType="end"/>
      </w:r>
      <w:r w:rsidRPr="00B17D27">
        <w:rPr>
          <w:rFonts w:ascii="Georgia" w:hAnsi="Georgia"/>
          <w:sz w:val="20"/>
          <w:szCs w:val="20"/>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rFonts w:ascii="Georgia" w:hAnsi="Georgia"/>
          <w:sz w:val="20"/>
          <w:szCs w:val="20"/>
          <w:lang w:val="en-IN"/>
        </w:rPr>
        <w:fldChar w:fldCharType="separate"/>
      </w:r>
      <w:r w:rsidRPr="00B17D27">
        <w:rPr>
          <w:rFonts w:ascii="Georgia" w:hAnsi="Georgia"/>
          <w:noProof/>
          <w:sz w:val="20"/>
          <w:szCs w:val="20"/>
          <w:lang w:val="en-IN"/>
        </w:rPr>
        <w:t>(Suchman 1995; pp 574)</w:t>
      </w:r>
      <w:r w:rsidRPr="00B17D27">
        <w:rPr>
          <w:rFonts w:ascii="Georgia" w:hAnsi="Georgia"/>
          <w:sz w:val="20"/>
          <w:szCs w:val="20"/>
          <w:lang w:val="en-IN"/>
        </w:rPr>
        <w:fldChar w:fldCharType="end"/>
      </w:r>
      <w:r w:rsidRPr="00B17D27">
        <w:rPr>
          <w:rFonts w:ascii="Georgia" w:hAnsi="Georgia"/>
          <w:sz w:val="20"/>
          <w:szCs w:val="20"/>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w:t>
      </w:r>
      <w:r w:rsidRPr="00B17D27">
        <w:rPr>
          <w:rFonts w:ascii="Georgia" w:hAnsi="Georgia"/>
          <w:sz w:val="20"/>
          <w:szCs w:val="20"/>
          <w:lang w:val="en-IN"/>
        </w:rPr>
        <w:lastRenderedPageBreak/>
        <w:t xml:space="preserve">licenses. </w:t>
      </w:r>
      <w:r w:rsidRPr="00B17D27">
        <w:rPr>
          <w:rFonts w:ascii="Georgia" w:hAnsi="Georgia"/>
          <w:sz w:val="20"/>
          <w:szCs w:val="20"/>
          <w:lang w:val="en-US"/>
        </w:rPr>
        <w:t xml:space="preserve">Because changes to the perceptions of legitimacy are reflected as changes to the FLOSS project’s ability to survive </w:t>
      </w:r>
      <w:r w:rsidRPr="00B17D27">
        <w:rPr>
          <w:rFonts w:ascii="Georgia" w:hAnsi="Georgia"/>
          <w:sz w:val="20"/>
          <w:szCs w:val="20"/>
          <w:lang w:val="en-US"/>
        </w:rPr>
        <w:fldChar w:fldCharType="begin" w:fldLock="1"/>
      </w:r>
      <w:r w:rsidR="00327755">
        <w:rPr>
          <w:rFonts w:ascii="Georgia" w:hAnsi="Georgia"/>
          <w:sz w:val="20"/>
          <w:szCs w:val="20"/>
          <w:lang w:val="en-US"/>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rFonts w:ascii="Georgia" w:hAnsi="Georgia"/>
          <w:sz w:val="20"/>
          <w:szCs w:val="20"/>
          <w:lang w:val="en-US"/>
        </w:rPr>
        <w:fldChar w:fldCharType="separate"/>
      </w:r>
      <w:r w:rsidR="00EE517B" w:rsidRPr="00EE517B">
        <w:rPr>
          <w:rFonts w:ascii="Georgia" w:hAnsi="Georgia"/>
          <w:noProof/>
          <w:sz w:val="20"/>
          <w:szCs w:val="20"/>
          <w:lang w:val="en-US"/>
        </w:rPr>
        <w:t>(Chengalur-smith et al. 2010)</w:t>
      </w:r>
      <w:r w:rsidRPr="00B17D27">
        <w:rPr>
          <w:rFonts w:ascii="Georgia" w:hAnsi="Georgia"/>
          <w:sz w:val="20"/>
          <w:szCs w:val="20"/>
          <w:lang w:val="en-US"/>
        </w:rPr>
        <w:fldChar w:fldCharType="end"/>
      </w:r>
      <w:r w:rsidRPr="00B17D27">
        <w:rPr>
          <w:rFonts w:ascii="Georgia" w:hAnsi="Georgia"/>
          <w:sz w:val="20"/>
          <w:szCs w:val="20"/>
          <w:lang w:val="en-US"/>
        </w:rPr>
        <w:t>, we hypothesize that;</w:t>
      </w:r>
    </w:p>
    <w:p w14:paraId="0FB15CC5" w14:textId="0F21DE8D" w:rsidR="00B17D27" w:rsidRPr="00B17D27" w:rsidRDefault="00B17D27" w:rsidP="00804F06">
      <w:pPr>
        <w:pStyle w:val="Paragraph"/>
        <w:spacing w:after="240" w:line="360" w:lineRule="auto"/>
        <w:jc w:val="both"/>
        <w:rPr>
          <w:rFonts w:ascii="Georgia" w:hAnsi="Georgia"/>
          <w:i/>
          <w:iCs/>
          <w:color w:val="222222"/>
          <w:sz w:val="20"/>
          <w:szCs w:val="20"/>
          <w:shd w:val="clear" w:color="auto" w:fill="FFFFFF"/>
          <w:lang w:val="en-IN"/>
        </w:rPr>
      </w:pPr>
      <w:r w:rsidRPr="00B17D27">
        <w:rPr>
          <w:rFonts w:ascii="Georgia" w:hAnsi="Georgia"/>
          <w:i/>
          <w:iCs/>
          <w:color w:val="222222"/>
          <w:sz w:val="20"/>
          <w:szCs w:val="20"/>
          <w:shd w:val="clear" w:color="auto" w:fill="FFFFFF"/>
          <w:lang w:val="en-IN"/>
        </w:rPr>
        <w:t>Hypothesis 1b:</w:t>
      </w:r>
      <w:r w:rsidR="00CA6ADC">
        <w:rPr>
          <w:rFonts w:ascii="Georgia" w:hAnsi="Georgia"/>
          <w:i/>
          <w:iCs/>
          <w:color w:val="222222"/>
          <w:sz w:val="20"/>
          <w:szCs w:val="20"/>
          <w:shd w:val="clear" w:color="auto" w:fill="FFFFFF"/>
          <w:lang w:val="en-IN"/>
        </w:rPr>
        <w:t xml:space="preserve">In individual owned projects, </w:t>
      </w:r>
      <w:r w:rsidRPr="00B17D27">
        <w:rPr>
          <w:rFonts w:ascii="Georgia" w:hAnsi="Georgia"/>
          <w:i/>
          <w:iCs/>
          <w:color w:val="222222"/>
          <w:sz w:val="20"/>
          <w:szCs w:val="20"/>
          <w:shd w:val="clear" w:color="auto" w:fill="FFFFFF"/>
          <w:lang w:val="en-IN"/>
        </w:rPr>
        <w:t xml:space="preserve"> </w:t>
      </w:r>
      <w:r w:rsidR="00CA6ADC">
        <w:rPr>
          <w:rFonts w:ascii="Georgia" w:hAnsi="Georgia"/>
          <w:i/>
          <w:iCs/>
          <w:color w:val="222222"/>
          <w:sz w:val="20"/>
          <w:szCs w:val="20"/>
          <w:shd w:val="clear" w:color="auto" w:fill="FFFFFF"/>
          <w:lang w:val="en-IN"/>
        </w:rPr>
        <w:t>t</w:t>
      </w:r>
      <w:r w:rsidRPr="00B17D27">
        <w:rPr>
          <w:rFonts w:ascii="Georgia" w:hAnsi="Georgia"/>
          <w:i/>
          <w:iCs/>
          <w:color w:val="222222"/>
          <w:sz w:val="20"/>
          <w:szCs w:val="20"/>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88" w:name="_Toc12296824"/>
      <w:r w:rsidRPr="00927AB5">
        <w:rPr>
          <w:rStyle w:val="Heading3Char"/>
        </w:rPr>
        <w:t>Second Ideological Shift</w:t>
      </w:r>
      <w:bookmarkEnd w:id="188"/>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62E66D01"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 xml:space="preserve">attracts fewer intrinsically motivated contributors who share the </w:t>
      </w:r>
      <w:r w:rsidR="0040684B" w:rsidRPr="00AC4DB7">
        <w:lastRenderedPageBreak/>
        <w:t>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of organizational employee </w:t>
      </w:r>
      <w:r w:rsidRPr="00AC4DB7">
        <w:t xml:space="preserve">tends to change the nature of motivation of the contributors from being predominantly intrinsic towards being extrinsic. </w:t>
      </w:r>
    </w:p>
    <w:p w14:paraId="3A569D86" w14:textId="618E5911"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 xml:space="preserve">(see Table </w:t>
      </w:r>
      <w:r w:rsidR="001A5A4E">
        <w:t>4-</w:t>
      </w:r>
      <w:r>
        <w:t>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6D860E1D" w14:textId="2EF49033" w:rsidR="00805749" w:rsidRPr="005270BC" w:rsidRDefault="00805749" w:rsidP="00805749">
      <w:pPr>
        <w:pStyle w:val="Caption"/>
        <w:spacing w:line="276" w:lineRule="auto"/>
        <w:rPr>
          <w:sz w:val="22"/>
          <w:szCs w:val="22"/>
        </w:rPr>
      </w:pPr>
      <w:bookmarkStart w:id="189" w:name="_Toc12310461"/>
      <w:r>
        <w:t xml:space="preserve">Table </w:t>
      </w:r>
      <w:r w:rsidR="001A5A4E">
        <w:fldChar w:fldCharType="begin"/>
      </w:r>
      <w:r w:rsidR="001A5A4E">
        <w:instrText xml:space="preserve"> STYLEREF 1 \s </w:instrText>
      </w:r>
      <w:r w:rsidR="001A5A4E">
        <w:fldChar w:fldCharType="separate"/>
      </w:r>
      <w:r w:rsidR="001A5A4E">
        <w:rPr>
          <w:noProof/>
        </w:rPr>
        <w:t>4</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5270BC">
        <w:t>Moderating Influence of Organizational Ownership on the Relationship between License Type, Degree of Superposition and Project Popularity</w:t>
      </w:r>
      <w:bookmarkEnd w:id="189"/>
    </w:p>
    <w:tbl>
      <w:tblPr>
        <w:tblW w:w="850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546"/>
        <w:gridCol w:w="3969"/>
      </w:tblGrid>
      <w:tr w:rsidR="00F62ACB" w:rsidRPr="00BF3921" w14:paraId="25968D7D" w14:textId="77777777" w:rsidTr="00784152">
        <w:trPr>
          <w:trHeight w:val="20"/>
        </w:trPr>
        <w:tc>
          <w:tcPr>
            <w:tcW w:w="990" w:type="dxa"/>
            <w:gridSpan w:val="2"/>
            <w:vMerge w:val="restart"/>
          </w:tcPr>
          <w:p w14:paraId="5BB5883A" w14:textId="77777777" w:rsidR="00F62ACB" w:rsidRDefault="00F62ACB" w:rsidP="00784152">
            <w:pPr>
              <w:spacing w:line="240" w:lineRule="auto"/>
              <w:ind w:right="34"/>
              <w:jc w:val="center"/>
              <w:rPr>
                <w:b/>
                <w:bCs/>
                <w:color w:val="000000"/>
                <w:sz w:val="18"/>
              </w:rPr>
            </w:pPr>
          </w:p>
        </w:tc>
        <w:tc>
          <w:tcPr>
            <w:tcW w:w="7515" w:type="dxa"/>
            <w:gridSpan w:val="2"/>
            <w:vAlign w:val="center"/>
          </w:tcPr>
          <w:p w14:paraId="5E38014B" w14:textId="77777777" w:rsidR="00F62ACB" w:rsidRPr="00BB27D7" w:rsidRDefault="00F62ACB" w:rsidP="00784152">
            <w:pPr>
              <w:spacing w:line="240" w:lineRule="auto"/>
              <w:jc w:val="center"/>
              <w:rPr>
                <w:b/>
                <w:bCs/>
                <w:color w:val="000000"/>
              </w:rPr>
            </w:pPr>
            <w:r>
              <w:rPr>
                <w:b/>
                <w:bCs/>
                <w:color w:val="000000"/>
              </w:rPr>
              <w:t>First Ideological Shift (Hypothesis 1a)</w:t>
            </w:r>
          </w:p>
        </w:tc>
      </w:tr>
      <w:tr w:rsidR="00F62ACB" w:rsidRPr="00BF3921" w14:paraId="3D9B20D3" w14:textId="77777777" w:rsidTr="00784152">
        <w:trPr>
          <w:trHeight w:val="20"/>
        </w:trPr>
        <w:tc>
          <w:tcPr>
            <w:tcW w:w="990" w:type="dxa"/>
            <w:gridSpan w:val="2"/>
            <w:vMerge/>
          </w:tcPr>
          <w:p w14:paraId="1BBEB5D3" w14:textId="77777777" w:rsidR="00F62ACB" w:rsidRDefault="00F62ACB" w:rsidP="00784152">
            <w:pPr>
              <w:spacing w:line="240" w:lineRule="auto"/>
              <w:ind w:right="34"/>
              <w:jc w:val="center"/>
              <w:rPr>
                <w:b/>
                <w:bCs/>
                <w:color w:val="000000"/>
                <w:sz w:val="18"/>
              </w:rPr>
            </w:pPr>
          </w:p>
        </w:tc>
        <w:tc>
          <w:tcPr>
            <w:tcW w:w="3546" w:type="dxa"/>
            <w:vAlign w:val="center"/>
            <w:hideMark/>
          </w:tcPr>
          <w:p w14:paraId="7E522914" w14:textId="77777777" w:rsidR="00F62ACB" w:rsidRPr="00BB27D7" w:rsidRDefault="00F62ACB" w:rsidP="00784152">
            <w:pPr>
              <w:spacing w:line="240" w:lineRule="auto"/>
              <w:jc w:val="center"/>
              <w:rPr>
                <w:b/>
                <w:bCs/>
                <w:color w:val="000000"/>
              </w:rPr>
            </w:pPr>
            <w:r w:rsidRPr="00BB27D7">
              <w:rPr>
                <w:b/>
                <w:bCs/>
                <w:color w:val="000000"/>
              </w:rPr>
              <w:t xml:space="preserve">Restrictive License </w:t>
            </w:r>
          </w:p>
        </w:tc>
        <w:tc>
          <w:tcPr>
            <w:tcW w:w="3969" w:type="dxa"/>
            <w:vAlign w:val="center"/>
            <w:hideMark/>
          </w:tcPr>
          <w:p w14:paraId="30FEE4C5" w14:textId="77777777" w:rsidR="00F62ACB" w:rsidRPr="00BB27D7" w:rsidRDefault="00F62ACB" w:rsidP="00784152">
            <w:pPr>
              <w:spacing w:line="240" w:lineRule="auto"/>
              <w:jc w:val="center"/>
              <w:rPr>
                <w:b/>
                <w:bCs/>
                <w:color w:val="000000"/>
              </w:rPr>
            </w:pPr>
            <w:r w:rsidRPr="00BB27D7">
              <w:rPr>
                <w:b/>
                <w:bCs/>
                <w:color w:val="000000"/>
              </w:rPr>
              <w:t>Permissive License</w:t>
            </w:r>
          </w:p>
        </w:tc>
      </w:tr>
      <w:tr w:rsidR="00F62ACB" w:rsidRPr="00BF3921" w14:paraId="70385630" w14:textId="77777777" w:rsidTr="00784152">
        <w:trPr>
          <w:cantSplit/>
          <w:trHeight w:val="20"/>
        </w:trPr>
        <w:tc>
          <w:tcPr>
            <w:tcW w:w="567" w:type="dxa"/>
            <w:vMerge w:val="restart"/>
            <w:textDirection w:val="btLr"/>
            <w:vAlign w:val="center"/>
          </w:tcPr>
          <w:p w14:paraId="03470E88" w14:textId="77777777" w:rsidR="00F62ACB" w:rsidRPr="00BB27D7" w:rsidRDefault="00F62ACB" w:rsidP="00784152">
            <w:pPr>
              <w:spacing w:line="240"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784152">
            <w:pPr>
              <w:spacing w:line="240" w:lineRule="auto"/>
              <w:ind w:left="113" w:right="113"/>
              <w:jc w:val="center"/>
              <w:rPr>
                <w:b/>
                <w:color w:val="000000"/>
              </w:rPr>
            </w:pPr>
            <w:r w:rsidRPr="00BB27D7">
              <w:rPr>
                <w:b/>
                <w:color w:val="000000"/>
              </w:rPr>
              <w:t>Individual Ownership</w:t>
            </w:r>
          </w:p>
        </w:tc>
        <w:tc>
          <w:tcPr>
            <w:tcW w:w="3546" w:type="dxa"/>
            <w:hideMark/>
          </w:tcPr>
          <w:p w14:paraId="5728CA59" w14:textId="77777777" w:rsidR="00F62ACB" w:rsidRPr="00BB27D7" w:rsidRDefault="00F62ACB" w:rsidP="00784152">
            <w:pPr>
              <w:spacing w:line="240"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CD40EC">
            <w:pPr>
              <w:pStyle w:val="ListParagraph"/>
              <w:numPr>
                <w:ilvl w:val="0"/>
                <w:numId w:val="14"/>
              </w:numPr>
              <w:spacing w:after="0" w:line="240"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CD40EC">
            <w:pPr>
              <w:pStyle w:val="ListParagraph"/>
              <w:numPr>
                <w:ilvl w:val="0"/>
                <w:numId w:val="14"/>
              </w:numPr>
              <w:spacing w:after="0" w:line="240" w:lineRule="auto"/>
              <w:rPr>
                <w:color w:val="000000"/>
              </w:rPr>
            </w:pPr>
            <w:r w:rsidRPr="00BB27D7">
              <w:rPr>
                <w:color w:val="000000"/>
              </w:rPr>
              <w:t>Intrinsically motivated contributors have a high need for autonomy</w:t>
            </w:r>
          </w:p>
          <w:p w14:paraId="611E6387" w14:textId="77777777" w:rsidR="00F62ACB" w:rsidRPr="00BB27D7" w:rsidRDefault="00F62ACB" w:rsidP="00CD40EC">
            <w:pPr>
              <w:pStyle w:val="ListParagraph"/>
              <w:numPr>
                <w:ilvl w:val="0"/>
                <w:numId w:val="14"/>
              </w:numPr>
              <w:spacing w:after="0" w:line="240"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3969" w:type="dxa"/>
            <w:vAlign w:val="center"/>
            <w:hideMark/>
          </w:tcPr>
          <w:p w14:paraId="70118140" w14:textId="1C066127" w:rsidR="00F62ACB" w:rsidRPr="00F62ACB" w:rsidRDefault="00F62ACB" w:rsidP="00784152">
            <w:pPr>
              <w:spacing w:line="240"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CD40EC">
            <w:pPr>
              <w:pStyle w:val="ListParagraph"/>
              <w:numPr>
                <w:ilvl w:val="0"/>
                <w:numId w:val="14"/>
              </w:numPr>
              <w:spacing w:after="0" w:line="240"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CD40EC">
            <w:pPr>
              <w:pStyle w:val="ListParagraph"/>
              <w:numPr>
                <w:ilvl w:val="0"/>
                <w:numId w:val="14"/>
              </w:numPr>
              <w:spacing w:after="0" w:line="240"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CD40EC">
            <w:pPr>
              <w:pStyle w:val="ListParagraph"/>
              <w:numPr>
                <w:ilvl w:val="0"/>
                <w:numId w:val="14"/>
              </w:numPr>
              <w:spacing w:after="0" w:line="240"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784152">
        <w:trPr>
          <w:cantSplit/>
          <w:trHeight w:val="20"/>
        </w:trPr>
        <w:tc>
          <w:tcPr>
            <w:tcW w:w="567" w:type="dxa"/>
            <w:vMerge/>
          </w:tcPr>
          <w:p w14:paraId="3C4F57F7" w14:textId="77777777" w:rsidR="00F62ACB" w:rsidRPr="00BB27D7" w:rsidRDefault="00F62ACB" w:rsidP="00784152">
            <w:pPr>
              <w:spacing w:line="240" w:lineRule="auto"/>
              <w:rPr>
                <w:b/>
                <w:color w:val="000000"/>
              </w:rPr>
            </w:pPr>
          </w:p>
        </w:tc>
        <w:tc>
          <w:tcPr>
            <w:tcW w:w="423" w:type="dxa"/>
            <w:textDirection w:val="btLr"/>
            <w:vAlign w:val="center"/>
            <w:hideMark/>
          </w:tcPr>
          <w:p w14:paraId="4AEE6131" w14:textId="77777777" w:rsidR="00F62ACB" w:rsidRPr="00BB27D7" w:rsidRDefault="00F62ACB" w:rsidP="00784152">
            <w:pPr>
              <w:spacing w:line="240" w:lineRule="auto"/>
              <w:ind w:left="113" w:right="113"/>
              <w:jc w:val="center"/>
              <w:rPr>
                <w:b/>
                <w:color w:val="000000"/>
              </w:rPr>
            </w:pPr>
            <w:r w:rsidRPr="00BB27D7">
              <w:rPr>
                <w:b/>
                <w:color w:val="000000"/>
              </w:rPr>
              <w:t>Organizational Ownership</w:t>
            </w:r>
          </w:p>
        </w:tc>
        <w:tc>
          <w:tcPr>
            <w:tcW w:w="3546" w:type="dxa"/>
            <w:vAlign w:val="center"/>
            <w:hideMark/>
          </w:tcPr>
          <w:p w14:paraId="36137310" w14:textId="37BE566D" w:rsidR="00F62ACB" w:rsidRPr="0093320C" w:rsidRDefault="00F62ACB" w:rsidP="00784152">
            <w:pPr>
              <w:spacing w:line="240"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1611DBC0" w:rsidR="00F62ACB" w:rsidRDefault="00AD785C" w:rsidP="00CD40EC">
            <w:pPr>
              <w:pStyle w:val="ListParagraph"/>
              <w:numPr>
                <w:ilvl w:val="0"/>
                <w:numId w:val="14"/>
              </w:numPr>
              <w:spacing w:after="0" w:line="240" w:lineRule="auto"/>
              <w:rPr>
                <w:color w:val="000000"/>
              </w:rPr>
            </w:pPr>
            <w:r>
              <w:rPr>
                <w:color w:val="000000"/>
              </w:rPr>
              <w:t>There is</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08B12C1F" w:rsidR="00F62ACB" w:rsidRPr="00E1321C" w:rsidRDefault="00AD785C" w:rsidP="00CD40EC">
            <w:pPr>
              <w:pStyle w:val="ListParagraph"/>
              <w:numPr>
                <w:ilvl w:val="0"/>
                <w:numId w:val="14"/>
              </w:numPr>
              <w:spacing w:after="0" w:line="240" w:lineRule="auto"/>
              <w:rPr>
                <w:color w:val="000000"/>
              </w:rPr>
            </w:pPr>
            <w:r>
              <w:t xml:space="preserve">The introduction of employees of the organization into the projects further shifts the nature of motivation from intrinsic to extrinsic. </w:t>
            </w:r>
          </w:p>
          <w:p w14:paraId="36C100C4" w14:textId="47B26F26" w:rsidR="00F62ACB" w:rsidRDefault="00F62ACB" w:rsidP="00CD40EC">
            <w:pPr>
              <w:pStyle w:val="ListParagraph"/>
              <w:numPr>
                <w:ilvl w:val="0"/>
                <w:numId w:val="14"/>
              </w:numPr>
              <w:spacing w:after="0" w:line="240"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784152">
            <w:pPr>
              <w:pStyle w:val="ListParagraph"/>
              <w:spacing w:line="240" w:lineRule="auto"/>
              <w:ind w:left="360"/>
              <w:rPr>
                <w:color w:val="000000"/>
              </w:rPr>
            </w:pPr>
          </w:p>
        </w:tc>
        <w:tc>
          <w:tcPr>
            <w:tcW w:w="3969" w:type="dxa"/>
            <w:hideMark/>
          </w:tcPr>
          <w:p w14:paraId="39A33E50" w14:textId="77777777" w:rsidR="00F62ACB" w:rsidRPr="00BB27D7" w:rsidRDefault="00F62ACB" w:rsidP="00784152">
            <w:pPr>
              <w:spacing w:line="240"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CD40EC">
            <w:pPr>
              <w:pStyle w:val="ListParagraph"/>
              <w:numPr>
                <w:ilvl w:val="0"/>
                <w:numId w:val="15"/>
              </w:numPr>
              <w:spacing w:after="0" w:line="240"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5210D897" w:rsidR="00D56A8D" w:rsidRPr="00D56A8D" w:rsidRDefault="00D56A8D" w:rsidP="00CD40EC">
            <w:pPr>
              <w:pStyle w:val="ListParagraph"/>
              <w:numPr>
                <w:ilvl w:val="0"/>
                <w:numId w:val="15"/>
              </w:numPr>
              <w:spacing w:after="0" w:line="240" w:lineRule="auto"/>
              <w:rPr>
                <w:color w:val="000000"/>
              </w:rPr>
            </w:pPr>
            <w:r>
              <w:t>The introduction of employees of the organization into the projects shifts the nature of motivation from intrinsic to extrinsic</w:t>
            </w:r>
          </w:p>
          <w:p w14:paraId="460AAFA3" w14:textId="77777777" w:rsidR="00F62ACB" w:rsidRPr="00BB27D7" w:rsidRDefault="00F62ACB" w:rsidP="00CD40EC">
            <w:pPr>
              <w:pStyle w:val="ListParagraph"/>
              <w:numPr>
                <w:ilvl w:val="0"/>
                <w:numId w:val="15"/>
              </w:numPr>
              <w:spacing w:after="0" w:line="240" w:lineRule="auto"/>
              <w:rPr>
                <w:color w:val="000000"/>
              </w:rPr>
            </w:pPr>
            <w:r>
              <w:rPr>
                <w:color w:val="000000"/>
              </w:rPr>
              <w:t>The</w:t>
            </w:r>
            <w:r w:rsidRPr="00BB27D7">
              <w:rPr>
                <w:color w:val="000000"/>
              </w:rPr>
              <w:t xml:space="preserve"> </w:t>
            </w:r>
            <w:r>
              <w:rPr>
                <w:color w:val="000000"/>
              </w:rPr>
              <w:t xml:space="preserve">marginal </w:t>
            </w:r>
            <w:r w:rsidRPr="00BB27D7">
              <w:rPr>
                <w:color w:val="000000"/>
              </w:rPr>
              <w:t>influence of superposition on popularity remains similar to individual owned projects with permissive license</w:t>
            </w:r>
            <w:r>
              <w:rPr>
                <w:color w:val="000000"/>
              </w:rPr>
              <w:t>s</w:t>
            </w:r>
          </w:p>
        </w:tc>
      </w:tr>
    </w:tbl>
    <w:p w14:paraId="75586BEB" w14:textId="239DA84F" w:rsidR="00B17D27" w:rsidRDefault="00B17D27" w:rsidP="003E7E48">
      <w:pPr>
        <w:ind w:firstLine="720"/>
        <w:rPr>
          <w:rFonts w:eastAsia="MS Mincho"/>
        </w:rPr>
      </w:pPr>
    </w:p>
    <w:p w14:paraId="509D1CB8" w14:textId="2F2501BD"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w:t>
      </w:r>
      <w:r w:rsidR="006059E6">
        <w:t xml:space="preserve"> 4-</w:t>
      </w:r>
      <w:r>
        <w:t>1, Figure 1)</w:t>
      </w:r>
      <w:r w:rsidRPr="005E38B3">
        <w:t>. Hence</w:t>
      </w:r>
      <w:r>
        <w:t>,</w:t>
      </w:r>
      <w:r w:rsidRPr="005E38B3">
        <w:t xml:space="preserve"> we hypothesize:</w:t>
      </w:r>
    </w:p>
    <w:p w14:paraId="724EB5B0" w14:textId="36639B62" w:rsidR="00D56A8D" w:rsidRPr="00B17D27" w:rsidRDefault="00D56A8D" w:rsidP="00001225">
      <w:pPr>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001225">
      <w:pPr>
        <w:pStyle w:val="Newparagraph"/>
        <w:ind w:firstLine="0"/>
        <w:jc w:val="both"/>
        <w:rPr>
          <w:rFonts w:ascii="Georgia" w:hAnsi="Georgia"/>
          <w:sz w:val="20"/>
          <w:szCs w:val="20"/>
        </w:rPr>
      </w:pPr>
      <w:r w:rsidRPr="00001225">
        <w:rPr>
          <w:rFonts w:ascii="Georgia" w:hAnsi="Georgia"/>
          <w:sz w:val="20"/>
          <w:szCs w:val="20"/>
          <w:lang w:val="en-IN"/>
        </w:rPr>
        <w:t xml:space="preserve">When it comes to the survival of projects, the changes to the perceptions of legitimacy when organizations own FLOSS projects can have a major influence on the sustenance of the project </w:t>
      </w:r>
      <w:r w:rsidRPr="00001225">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rFonts w:ascii="Georgia" w:hAnsi="Georgia"/>
          <w:sz w:val="20"/>
          <w:szCs w:val="20"/>
          <w:lang w:val="en-IN"/>
        </w:rPr>
        <w:fldChar w:fldCharType="separate"/>
      </w:r>
      <w:r w:rsidR="00EE517B" w:rsidRPr="00EE517B">
        <w:rPr>
          <w:rFonts w:ascii="Georgia" w:hAnsi="Georgia"/>
          <w:noProof/>
          <w:sz w:val="20"/>
          <w:szCs w:val="20"/>
          <w:lang w:val="en-IN"/>
        </w:rPr>
        <w:t>(Chengalur-smith et al. 2010)</w:t>
      </w:r>
      <w:r w:rsidRPr="00001225">
        <w:rPr>
          <w:rFonts w:ascii="Georgia" w:hAnsi="Georgia"/>
          <w:sz w:val="20"/>
          <w:szCs w:val="20"/>
          <w:lang w:val="en-IN"/>
        </w:rPr>
        <w:fldChar w:fldCharType="end"/>
      </w:r>
      <w:r w:rsidRPr="00001225">
        <w:rPr>
          <w:rFonts w:ascii="Georgia" w:hAnsi="Georgia"/>
          <w:sz w:val="20"/>
          <w:szCs w:val="20"/>
          <w:lang w:val="en-IN"/>
        </w:rPr>
        <w:t xml:space="preserve">. In the case of restrictive licenses, organizational ownership may conflict with the ideological beliefs of the volunteer contributors and supporters of restrictive licenses </w:t>
      </w:r>
      <w:r w:rsidRPr="00001225">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rFonts w:ascii="Georgia" w:hAnsi="Georgia"/>
          <w:sz w:val="20"/>
          <w:szCs w:val="20"/>
          <w:lang w:val="en-IN"/>
        </w:rPr>
        <w:fldChar w:fldCharType="separate"/>
      </w:r>
      <w:r w:rsidR="00EE517B" w:rsidRPr="00EE517B">
        <w:rPr>
          <w:rFonts w:ascii="Georgia" w:hAnsi="Georgia"/>
          <w:noProof/>
          <w:sz w:val="20"/>
          <w:szCs w:val="20"/>
          <w:lang w:val="en-IN"/>
        </w:rPr>
        <w:t>(Stewart, Ammeter, et al. 2006)</w:t>
      </w:r>
      <w:r w:rsidRPr="00001225">
        <w:rPr>
          <w:rFonts w:ascii="Georgia" w:hAnsi="Georgia"/>
          <w:sz w:val="20"/>
          <w:szCs w:val="20"/>
          <w:lang w:val="en-IN"/>
        </w:rPr>
        <w:fldChar w:fldCharType="end"/>
      </w:r>
      <w:r w:rsidRPr="00001225">
        <w:rPr>
          <w:rFonts w:ascii="Georgia" w:hAnsi="Georgia"/>
          <w:sz w:val="20"/>
          <w:szCs w:val="20"/>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w:t>
      </w:r>
      <w:r w:rsidRPr="00001225">
        <w:rPr>
          <w:rFonts w:ascii="Georgia" w:hAnsi="Georgia"/>
          <w:sz w:val="20"/>
          <w:szCs w:val="20"/>
          <w:lang w:val="en-IN"/>
        </w:rPr>
        <w:lastRenderedPageBreak/>
        <w:t xml:space="preserve">handled by organizational employees, which may engender a sense of loss of control in the minds of the volunteer contributors. </w:t>
      </w:r>
      <w:r w:rsidRPr="00001225">
        <w:rPr>
          <w:rFonts w:ascii="Georgia" w:hAnsi="Georgia"/>
          <w:sz w:val="20"/>
          <w:szCs w:val="20"/>
        </w:rPr>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rFonts w:ascii="Georgia" w:hAnsi="Georgia"/>
          <w:sz w:val="20"/>
          <w:szCs w:val="20"/>
        </w:rPr>
        <w:footnoteReference w:id="18"/>
      </w:r>
      <w:r w:rsidRPr="00001225">
        <w:rPr>
          <w:rFonts w:ascii="Georgia" w:hAnsi="Georgia"/>
          <w:sz w:val="20"/>
          <w:szCs w:val="20"/>
        </w:rPr>
        <w:t xml:space="preserve">. </w:t>
      </w:r>
    </w:p>
    <w:p w14:paraId="2D475FB5" w14:textId="52FCB412" w:rsidR="00001225" w:rsidRPr="00001225" w:rsidRDefault="00001225" w:rsidP="00001225">
      <w:pPr>
        <w:pStyle w:val="Newparagraph"/>
        <w:spacing w:before="240"/>
        <w:ind w:firstLine="0"/>
        <w:jc w:val="both"/>
        <w:rPr>
          <w:rFonts w:ascii="Georgia" w:hAnsi="Georgia"/>
          <w:sz w:val="20"/>
          <w:szCs w:val="20"/>
          <w:lang w:val="en-IN"/>
        </w:rPr>
      </w:pPr>
      <w:r w:rsidRPr="00001225">
        <w:rPr>
          <w:rFonts w:ascii="Georgia" w:hAnsi="Georgia"/>
          <w:sz w:val="20"/>
          <w:szCs w:val="20"/>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rPr>
          <w:rFonts w:ascii="Georgia" w:hAnsi="Georgia"/>
          <w:sz w:val="20"/>
          <w:szCs w:val="20"/>
        </w:rPr>
        <w:t>(see Figure 1)</w:t>
      </w:r>
      <w:r w:rsidRPr="00001225">
        <w:rPr>
          <w:rFonts w:ascii="Georgia" w:hAnsi="Georgia"/>
          <w:sz w:val="20"/>
          <w:szCs w:val="20"/>
          <w:lang w:val="en-IN"/>
        </w:rPr>
        <w:t>. Hence, we hypothesize;</w:t>
      </w:r>
    </w:p>
    <w:p w14:paraId="262F6897" w14:textId="77777777" w:rsidR="00001225" w:rsidRPr="00001225" w:rsidRDefault="00001225" w:rsidP="00001225">
      <w:pPr>
        <w:pStyle w:val="Paragraph"/>
        <w:spacing w:after="240" w:line="360" w:lineRule="auto"/>
        <w:jc w:val="both"/>
        <w:rPr>
          <w:rFonts w:ascii="Georgia" w:hAnsi="Georgia"/>
          <w:i/>
          <w:iCs/>
          <w:color w:val="222222"/>
          <w:sz w:val="20"/>
          <w:szCs w:val="20"/>
          <w:shd w:val="clear" w:color="auto" w:fill="FFFFFF"/>
          <w:lang w:val="en-IN"/>
        </w:rPr>
      </w:pPr>
      <w:r w:rsidRPr="00001225">
        <w:rPr>
          <w:rFonts w:ascii="Georgia" w:hAnsi="Georgia"/>
          <w:i/>
          <w:iCs/>
          <w:color w:val="222222"/>
          <w:sz w:val="20"/>
          <w:szCs w:val="20"/>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637A28B2" w14:textId="77777777" w:rsidR="00001225" w:rsidRPr="00044946" w:rsidRDefault="00001225" w:rsidP="00001225">
      <w:r w:rsidRPr="00044946">
        <w:t>Figure 1: Theoretical Model</w:t>
      </w:r>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90" w:name="_Toc12296825"/>
      <w:r w:rsidRPr="00D7318A">
        <w:rPr>
          <w:lang w:val="en-IN"/>
        </w:rPr>
        <w:t>Methodology</w:t>
      </w:r>
      <w:bookmarkEnd w:id="190"/>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w:t>
      </w:r>
      <w:r w:rsidRPr="00EF154F">
        <w:lastRenderedPageBreak/>
        <w:t xml:space="preserve">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 w:val="22"/>
          <w:szCs w:val="22"/>
        </w:rPr>
      </w:pPr>
      <w:bookmarkStart w:id="191" w:name="_Toc12296826"/>
      <w:r>
        <w:t>Data Collection</w:t>
      </w:r>
      <w:bookmarkEnd w:id="191"/>
      <w:r>
        <w:t xml:space="preserve"> </w:t>
      </w:r>
    </w:p>
    <w:p w14:paraId="58A58DED" w14:textId="7B55C506" w:rsidR="005D4EEA" w:rsidRDefault="005D4EEA" w:rsidP="005D4EEA">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of queries. Further, the project log data collection for each project was restricted to all development work that was undertaken in the years 2014 and 2015. In all, we ran more than 60,000 queries over a period of 40 days. </w:t>
      </w:r>
    </w:p>
    <w:p w14:paraId="6242ABEA" w14:textId="751EE34D" w:rsidR="005D4EEA" w:rsidRDefault="005D4EEA" w:rsidP="003A369A">
      <w:r>
        <w:t xml:space="preserve">While GitHub provides a rich dataset, care needs to be taken to overcome common perils in using this dataset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w:t>
      </w:r>
      <w:r>
        <w:rPr>
          <w:noProof/>
        </w:rPr>
        <w:t xml:space="preserve">For example, projects that do not involve software development, are too small, or are mirrors or personal stores should be avoided. </w:t>
      </w:r>
      <w:r>
        <w:t xml:space="preserve">The complete list of perils identified by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and a summary of the methods we adopted to address these appear in Appendix 1. </w:t>
      </w:r>
      <w:r>
        <w:rPr>
          <w:noProof/>
        </w:rPr>
        <w:t>Further, some projects did not have licenses assigned or used other licenses that were difficult to be classified as being either restrictive or permissive.</w:t>
      </w:r>
      <w:r>
        <w:t xml:space="preserve"> After filtering the dataset to address these issues, we were left with a sample of 4159 FLOSS projects, of which 2039 were individual-owned and 2120 were organization-owned that we considered for our analysis. </w:t>
      </w:r>
    </w:p>
    <w:p w14:paraId="32CA22A6" w14:textId="77777777" w:rsidR="005D4EEA" w:rsidRDefault="005D4EEA" w:rsidP="000533DC">
      <w:pPr>
        <w:pStyle w:val="Heading3"/>
        <w:rPr>
          <w:sz w:val="22"/>
          <w:szCs w:val="22"/>
        </w:rPr>
      </w:pPr>
      <w:bookmarkStart w:id="192" w:name="_Toc12296827"/>
      <w:r>
        <w:t>Measurement</w:t>
      </w:r>
      <w:bookmarkEnd w:id="192"/>
    </w:p>
    <w:p w14:paraId="0FA010B3" w14:textId="77777777" w:rsidR="005D4EEA" w:rsidRDefault="005D4EEA" w:rsidP="005D4EEA">
      <w:r>
        <w:t xml:space="preserve">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w:t>
      </w:r>
      <w:r>
        <w:lastRenderedPageBreak/>
        <w:t>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2"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2DBB374C" w:rsidR="005D4EEA" w:rsidRPr="00130D21" w:rsidRDefault="005D4EEA" w:rsidP="003A369A">
      <w:r>
        <w:lastRenderedPageBreak/>
        <w:t xml:space="preserve">We adopted,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77777777" w:rsidR="005D4EEA" w:rsidRDefault="005D4EEA" w:rsidP="005D4EEA">
      <w:r w:rsidRPr="00487501">
        <w:rPr>
          <w:i/>
          <w:iCs/>
        </w:rPr>
        <w:t>Instrument variable for the choice of license:</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particular attention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that are related to both the variables </w:t>
      </w:r>
      <w:bookmarkStart w:id="193" w:name="__UnoMark__3991_1782260470"/>
      <w:bookmarkStart w:id="194" w:name="__UnoMark__3992_1782260470"/>
      <w:bookmarkStart w:id="195" w:name="__UnoMark__3993_1782260470"/>
      <w:r>
        <w:rPr>
          <w:rFonts w:cs="Times"/>
        </w:rPr>
        <w:t>(Angrist &amp; Krueger 2001)</w:t>
      </w:r>
      <w:bookmarkEnd w:id="193"/>
      <w:bookmarkEnd w:id="194"/>
      <w:bookmarkEnd w:id="195"/>
      <w:r>
        <w:rPr>
          <w:rFonts w:cs="Times"/>
        </w:rPr>
        <w:t xml:space="preserve">. Instrument variables are often </w:t>
      </w:r>
      <w:r>
        <w:rPr>
          <w:rFonts w:cs="Times"/>
        </w:rPr>
        <w:lastRenderedPageBreak/>
        <w:t xml:space="preserve">used to address endogeneity arising from omitted variable biases and hence offers a good identification strategy for our research. </w:t>
      </w:r>
    </w:p>
    <w:p w14:paraId="793E96DE" w14:textId="25811446"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 in his/her decision to choose a restrictive vs. a permissive license. Specifically, we identify that project owners belonging to more collectivist cultures tend to prefer restrictive licenses (that prevents the commercialization of collaboratively developed code). At the same time, the undertones of beliefs of socialism in 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D40EC">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D40EC">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t xml:space="preserve">The aforementioned country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Default="005D4EEA" w:rsidP="005D4EEA">
      <w:r>
        <w:rPr>
          <w:u w:val="single"/>
        </w:rPr>
        <w:t>Individual characteristics.</w:t>
      </w:r>
      <w:r>
        <w:t xml:space="preserve"> We identified three measures to control the influence of individual level characteristics on the hypothesized relationships. First, we controlled for the </w:t>
      </w:r>
      <w:r>
        <w:rPr>
          <w:i/>
        </w:rPr>
        <w:t>experience of the project owner</w:t>
      </w:r>
      <w:r>
        <w:t xml:space="preserve"> in terms of the number of GitHub FLOSS projects the owner has created. The existence and </w:t>
      </w:r>
      <w:r>
        <w:lastRenderedPageBreak/>
        <w:t xml:space="preserve">density of prior ties between the project owner and contributors has been found to positively influence the probability that the project will attract more individuals </w:t>
      </w:r>
      <w:r>
        <w:fldChar w:fldCharType="begin" w:fldLock="1"/>
      </w:r>
      <w:r w:rsidR="00327755">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r w:rsidR="00EE517B" w:rsidRPr="00EE517B">
        <w:rPr>
          <w:noProof/>
        </w:rPr>
        <w:t>(Rebeca and García 2009)</w:t>
      </w:r>
      <w:r>
        <w:fldChar w:fldCharType="end"/>
      </w:r>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r>
        <w:fldChar w:fldCharType="begin" w:fldLock="1"/>
      </w:r>
      <w:r w:rsidR="00327755">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Pr>
          <w:rFonts w:ascii="Segoe UI Symbol" w:hAnsi="Segoe UI Symbol" w:cs="Segoe UI Symbol"/>
        </w:rPr>
        <w:instrText>☆</w:instrText>
      </w:r>
      <w:r w:rsidR="00327755">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00EE517B" w:rsidRPr="00EE517B">
        <w:rPr>
          <w:noProof/>
          <w:lang w:val="en-IN"/>
        </w:rPr>
        <w:t>(Stewart, Ammeter, et al. 2006; Subramaniam et al. 2009)</w:t>
      </w:r>
      <w:r>
        <w:fldChar w:fldCharType="end"/>
      </w:r>
      <w:r w:rsidRPr="005C7554">
        <w:rPr>
          <w:lang w:val="en-IN"/>
        </w:rPr>
        <w:t xml:space="preserve">. </w:t>
      </w:r>
      <w:r>
        <w:t xml:space="preserve">To control these influences, we included the fixed effects for the number of contributors by creating a dummy variable for different values of the number of contributors in the project. In addition to the number of contributors, the </w:t>
      </w:r>
      <w:r>
        <w:rPr>
          <w:i/>
        </w:rPr>
        <w:t>average number of contributions per contributor</w:t>
      </w:r>
      <w:r>
        <w:t xml:space="preserve"> is also expected to influence the project outcomes </w:t>
      </w:r>
      <w:r>
        <w:fldChar w:fldCharType="begin" w:fldLock="1"/>
      </w:r>
      <w:r w:rsidR="00327755">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Pr>
          <w:rFonts w:ascii="Segoe UI Symbol" w:hAnsi="Segoe UI Symbol" w:cs="Segoe UI Symbol"/>
        </w:rPr>
        <w:instrText>☆</w:instrText>
      </w:r>
      <w:r w:rsidR="00327755">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00EE517B" w:rsidRPr="00EE517B">
        <w:rPr>
          <w:noProof/>
        </w:rPr>
        <w:t>(Subramaniam et al. 2009)</w:t>
      </w:r>
      <w:r>
        <w:fldChar w:fldCharType="end"/>
      </w:r>
      <w:r>
        <w:t xml:space="preserve">. Considering this, we controlled for the average number of commits per contributor, where a commit is any change or set of changes that are locally saved to file </w:t>
      </w:r>
      <w:r>
        <w:fldChar w:fldCharType="begin" w:fldLock="1"/>
      </w:r>
      <w:r w:rsidR="00327755">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fldChar w:fldCharType="separate"/>
      </w:r>
      <w:r w:rsidR="00EE517B" w:rsidRPr="00EE517B">
        <w:rPr>
          <w:noProof/>
        </w:rPr>
        <w:t>(GitHub 2017b)</w:t>
      </w:r>
      <w:r>
        <w:fldChar w:fldCharType="end"/>
      </w:r>
      <w:r>
        <w:t>.</w:t>
      </w:r>
    </w:p>
    <w:p w14:paraId="1C06E7CF" w14:textId="2746A39F" w:rsidR="005D4EEA" w:rsidRPr="004E0E11" w:rsidRDefault="005D4EEA" w:rsidP="005D4EEA">
      <w:pPr>
        <w:rPr>
          <w:sz w:val="22"/>
          <w:szCs w:val="22"/>
        </w:rPr>
      </w:pPr>
      <w:r>
        <w:rPr>
          <w:u w:val="single"/>
        </w:rPr>
        <w:t>Project characteristics.</w:t>
      </w:r>
      <w:r>
        <w:t xml:space="preserve"> We identified six measures to control for different project characteristics. First,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fldChar w:fldCharType="begin" w:fldLock="1"/>
      </w:r>
      <w:r w:rsidR="00327755">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00EE517B" w:rsidRPr="00EE517B">
        <w:rPr>
          <w:noProof/>
        </w:rPr>
        <w:t>(Setia et al. 2012)</w:t>
      </w:r>
      <w:r>
        <w:fldChar w:fldCharType="end"/>
      </w:r>
      <w:r>
        <w:t xml:space="preserve">. Second, we controlled for the </w:t>
      </w:r>
      <w:r>
        <w:rPr>
          <w:i/>
        </w:rPr>
        <w:t>number of programming languages</w:t>
      </w:r>
      <w:r>
        <w:t xml:space="preserve">. While projects that involve multiple languages may have greater functionality, coordinating contributions across different languages can be challenging. Third, we controlled for the </w:t>
      </w:r>
      <w:r>
        <w:rPr>
          <w:i/>
        </w:rPr>
        <w:t>average task size</w:t>
      </w:r>
      <w:r>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Pr>
          <w:i/>
        </w:rPr>
        <w:t xml:space="preserve">number of subscriptions </w:t>
      </w:r>
      <w:r>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fldChar w:fldCharType="begin" w:fldLock="1"/>
      </w:r>
      <w:r w:rsidR="00327755">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00EE517B" w:rsidRPr="00EE517B">
        <w:rPr>
          <w:noProof/>
        </w:rPr>
        <w:t>(Stewart, Ammeter, et al. 2006)</w:t>
      </w:r>
      <w:r>
        <w:fldChar w:fldCharType="end"/>
      </w:r>
      <w:r>
        <w:t xml:space="preserve">. This can in turn lead to better project outcomes in terms of its popularity and survival. We also included two fixed effects: the fixed effect for the </w:t>
      </w:r>
      <w:r>
        <w:rPr>
          <w:i/>
        </w:rPr>
        <w:t>main programming language</w:t>
      </w:r>
      <w:r>
        <w:t xml:space="preserve"> and the fixed effect for the </w:t>
      </w:r>
      <w:r>
        <w:rPr>
          <w:i/>
        </w:rPr>
        <w:t>month of creation</w:t>
      </w:r>
      <w:r>
        <w:t xml:space="preserve">. Despite mixed results in the extant literature, the type of programming language used has been found to be an </w:t>
      </w:r>
      <w:r>
        <w:lastRenderedPageBreak/>
        <w:t xml:space="preserve">important antecedent to FLOSS project outcomes </w:t>
      </w:r>
      <w:r>
        <w:fldChar w:fldCharType="begin" w:fldLock="1"/>
      </w:r>
      <w:r w:rsidR="00327755">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Pr>
          <w:rFonts w:ascii="Segoe UI Symbol" w:hAnsi="Segoe UI Symbol" w:cs="Segoe UI Symbol"/>
        </w:rPr>
        <w:instrText>☆</w:instrText>
      </w:r>
      <w:r w:rsidR="00327755">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00EE517B" w:rsidRPr="00EE517B">
        <w:rPr>
          <w:noProof/>
        </w:rPr>
        <w:t>(Subramaniam et al. 2009)</w:t>
      </w:r>
      <w:r>
        <w:fldChar w:fldCharType="end"/>
      </w:r>
      <w:r>
        <w:t xml:space="preserve">. Further, the ease of coordinating development activities may differ across programming languages, with languages more conducive to modular architecture displaying greater ease of coordination </w:t>
      </w:r>
      <w:r>
        <w:fldChar w:fldCharType="begin" w:fldLock="1"/>
      </w:r>
      <w:r w:rsidR="00327755">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fldChar w:fldCharType="separate"/>
      </w:r>
      <w:r w:rsidR="00EE517B" w:rsidRPr="00EE517B">
        <w:rPr>
          <w:noProof/>
        </w:rPr>
        <w:t>(Baldwin and Clark 2006)</w:t>
      </w:r>
      <w:r>
        <w:fldChar w:fldCharType="end"/>
      </w:r>
      <w:r>
        <w:t xml:space="preserve">. We controlled for these effects by including a dummy variable for each programming language used in our sample. Lastly, time is expected to influence the nature of routines associated with FLOSS projects  </w:t>
      </w:r>
      <w:r>
        <w:fldChar w:fldCharType="begin" w:fldLock="1"/>
      </w:r>
      <w:r w:rsidR="00327755">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fldChar w:fldCharType="separate"/>
      </w:r>
      <w:r w:rsidR="00EE517B" w:rsidRPr="00EE517B">
        <w:rPr>
          <w:noProof/>
        </w:rPr>
        <w:t>(Lindberg 2015)</w:t>
      </w:r>
      <w:r>
        <w:fldChar w:fldCharType="end"/>
      </w:r>
      <w:r>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 w:val="22"/>
          <w:szCs w:val="22"/>
        </w:rPr>
      </w:pPr>
      <w:bookmarkStart w:id="196" w:name="_Toc12296828"/>
      <w:r>
        <w:t>Analysis</w:t>
      </w:r>
      <w:bookmarkEnd w:id="196"/>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CD191B9" w:rsidR="00D23885" w:rsidRDefault="00D23885" w:rsidP="005D4EEA">
      <w:r>
        <w:rPr>
          <w:b/>
          <w:bCs/>
        </w:rPr>
        <w:t>Negative binomial model</w:t>
      </w:r>
      <w:r w:rsidR="005D4EEA" w:rsidRPr="00C43A79">
        <w:rPr>
          <w:b/>
          <w:bCs/>
        </w:rPr>
        <w:t>.</w:t>
      </w:r>
      <w:r w:rsidR="005D4EEA">
        <w:t xml:space="preserve"> </w:t>
      </w:r>
      <w:r w:rsidRPr="006E13A9">
        <w:t xml:space="preserve">Table </w:t>
      </w:r>
      <w:r w:rsidR="001A5A4E">
        <w:t>4-2</w:t>
      </w:r>
      <w:r w:rsidRPr="006E13A9">
        <w:t xml:space="preserve"> provides the means, standard deviations, and correlation coefficients </w:t>
      </w:r>
      <w:r>
        <w:t>for</w:t>
      </w:r>
      <w:r w:rsidRPr="006E13A9">
        <w:t xml:space="preserve"> the variables used in the analyses.</w:t>
      </w:r>
      <w:r>
        <w:t xml:space="preserve"> From Table </w:t>
      </w:r>
      <w:r w:rsidR="001A5A4E">
        <w:t>4-2</w:t>
      </w:r>
      <w:r>
        <w:t>,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rsidR="002957E8">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Cameron and Trivedi 2013, Chapter 4)","plainTextFormattedCitation":"(Cameron and Trivedi 2013)","previouslyFormattedCitation":"(Cameron &amp;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Since the model predicts the log of the expected number of stars as a function of the predictor variables, the interpretations of the coefficient are like the log-linear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 xml:space="preserve">accelerated failure-time (AFT) model with a lognormal </w:t>
      </w:r>
      <w:r>
        <w:lastRenderedPageBreak/>
        <w:t>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r w:rsidRPr="00425534">
        <w:rPr>
          <w:u w:val="single"/>
        </w:rPr>
        <w:t>Probit model with endogenous regressors.</w:t>
      </w:r>
      <w:r w:rsidR="00361034">
        <w:rPr>
          <w:u w:val="single"/>
        </w:rPr>
        <w:t xml:space="preserve"> </w:t>
      </w:r>
      <w:r w:rsidR="00361034">
        <w:t>To study the effect of license choice on project survival, we adopt a probit model with endogenous regressors using the project inactivity flag 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657FE7DB" w:rsidR="005D4EEA" w:rsidRPr="001038BA" w:rsidRDefault="001A5A4E" w:rsidP="001A5A4E">
      <w:pPr>
        <w:pStyle w:val="Caption"/>
        <w:spacing w:line="276" w:lineRule="auto"/>
      </w:pPr>
      <w:bookmarkStart w:id="197" w:name="_Toc12310462"/>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2</w:t>
      </w:r>
      <w:r>
        <w:fldChar w:fldCharType="end"/>
      </w:r>
      <w:r>
        <w:t xml:space="preserve">: </w:t>
      </w:r>
      <w:r w:rsidRPr="001038BA">
        <w:t>Mean, Standard Deviation, and Pairwise Correlation Coefficients of the Variables</w:t>
      </w:r>
      <w:bookmarkEnd w:id="197"/>
      <w:r w:rsidRPr="001038BA">
        <w:t xml:space="preserve">  </w:t>
      </w:r>
      <w:r w:rsidR="005D4EEA" w:rsidRPr="001038BA">
        <w:t xml:space="preserve">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98" w:name="_Toc12296829"/>
      <w:r>
        <w:t>Results and Discussion</w:t>
      </w:r>
      <w:bookmarkEnd w:id="198"/>
    </w:p>
    <w:p w14:paraId="710CD8DD" w14:textId="60EA1C18" w:rsidR="00BA1277" w:rsidRPr="00BA1277" w:rsidRDefault="00BA1277" w:rsidP="00C17468">
      <w:pPr>
        <w:pStyle w:val="Paragraph"/>
        <w:spacing w:before="0"/>
        <w:jc w:val="both"/>
        <w:rPr>
          <w:rFonts w:ascii="Georgia" w:hAnsi="Georgia"/>
          <w:sz w:val="20"/>
          <w:szCs w:val="20"/>
        </w:rPr>
      </w:pPr>
      <w:r w:rsidRPr="00BA1277">
        <w:rPr>
          <w:rFonts w:ascii="Georgia" w:hAnsi="Georgia"/>
          <w:sz w:val="20"/>
          <w:szCs w:val="20"/>
        </w:rPr>
        <w:t>Table 4</w:t>
      </w:r>
      <w:r w:rsidR="001A5A4E">
        <w:rPr>
          <w:rFonts w:ascii="Georgia" w:hAnsi="Georgia"/>
          <w:sz w:val="20"/>
          <w:szCs w:val="20"/>
        </w:rPr>
        <w:t>-3</w:t>
      </w:r>
      <w:r w:rsidRPr="00BA1277">
        <w:rPr>
          <w:rFonts w:ascii="Georgia" w:hAnsi="Georgia"/>
          <w:sz w:val="20"/>
          <w:szCs w:val="20"/>
        </w:rPr>
        <w:t xml:space="preserve"> provides the results of the regression models </w:t>
      </w:r>
      <w:r w:rsidR="007B41B0">
        <w:rPr>
          <w:rFonts w:ascii="Georgia" w:hAnsi="Georgia"/>
          <w:sz w:val="20"/>
          <w:szCs w:val="20"/>
        </w:rPr>
        <w:t>for individual owned projects</w:t>
      </w:r>
      <w:r w:rsidRPr="00BA1277">
        <w:rPr>
          <w:rFonts w:ascii="Georgia" w:hAnsi="Georgia"/>
          <w:sz w:val="20"/>
          <w:szCs w:val="20"/>
        </w:rPr>
        <w:t xml:space="preserve">. Models 1a </w:t>
      </w:r>
      <w:r w:rsidR="007B41B0">
        <w:rPr>
          <w:rFonts w:ascii="Georgia" w:hAnsi="Georgia"/>
          <w:sz w:val="20"/>
          <w:szCs w:val="20"/>
        </w:rPr>
        <w:t>and</w:t>
      </w:r>
      <w:r w:rsidRPr="00BA1277">
        <w:rPr>
          <w:rFonts w:ascii="Georgia" w:hAnsi="Georgia"/>
          <w:sz w:val="20"/>
          <w:szCs w:val="20"/>
        </w:rPr>
        <w:t xml:space="preserve"> 1</w:t>
      </w:r>
      <w:r w:rsidR="007B41B0">
        <w:rPr>
          <w:rFonts w:ascii="Georgia" w:hAnsi="Georgia"/>
          <w:sz w:val="20"/>
          <w:szCs w:val="20"/>
        </w:rPr>
        <w:t>c</w:t>
      </w:r>
      <w:r w:rsidRPr="00BA1277">
        <w:rPr>
          <w:rFonts w:ascii="Georgia" w:hAnsi="Georgia"/>
          <w:sz w:val="20"/>
          <w:szCs w:val="20"/>
        </w:rPr>
        <w:t xml:space="preserve"> provide the results of the</w:t>
      </w:r>
      <w:r w:rsidR="00D23885">
        <w:rPr>
          <w:rFonts w:ascii="Georgia" w:hAnsi="Georgia"/>
          <w:sz w:val="20"/>
          <w:szCs w:val="20"/>
        </w:rPr>
        <w:t xml:space="preserve"> negative binomial</w:t>
      </w:r>
      <w:r>
        <w:rPr>
          <w:rFonts w:ascii="Georgia" w:hAnsi="Georgia"/>
          <w:sz w:val="20"/>
          <w:szCs w:val="20"/>
        </w:rPr>
        <w:t xml:space="preserve"> and 2SLS </w:t>
      </w:r>
      <w:r w:rsidR="007B41B0">
        <w:rPr>
          <w:rFonts w:ascii="Georgia" w:hAnsi="Georgia"/>
          <w:sz w:val="20"/>
          <w:szCs w:val="20"/>
        </w:rPr>
        <w:t>models</w:t>
      </w:r>
      <w:r w:rsidRPr="00BA1277">
        <w:rPr>
          <w:rFonts w:ascii="Georgia" w:hAnsi="Georgia"/>
          <w:sz w:val="20"/>
          <w:szCs w:val="20"/>
        </w:rPr>
        <w:t xml:space="preserve"> we employed to estimate project popularity. </w:t>
      </w:r>
      <w:r w:rsidR="007B41B0" w:rsidRPr="00BA1277">
        <w:rPr>
          <w:rFonts w:ascii="Georgia" w:hAnsi="Georgia"/>
          <w:sz w:val="20"/>
          <w:szCs w:val="20"/>
        </w:rPr>
        <w:t>Models 1</w:t>
      </w:r>
      <w:r w:rsidR="007B41B0">
        <w:rPr>
          <w:rFonts w:ascii="Georgia" w:hAnsi="Georgia"/>
          <w:sz w:val="20"/>
          <w:szCs w:val="20"/>
        </w:rPr>
        <w:t>b</w:t>
      </w:r>
      <w:r w:rsidR="007B41B0" w:rsidRPr="00BA1277">
        <w:rPr>
          <w:rFonts w:ascii="Georgia" w:hAnsi="Georgia"/>
          <w:sz w:val="20"/>
          <w:szCs w:val="20"/>
        </w:rPr>
        <w:t xml:space="preserve"> </w:t>
      </w:r>
      <w:r w:rsidR="007B41B0">
        <w:rPr>
          <w:rFonts w:ascii="Georgia" w:hAnsi="Georgia"/>
          <w:sz w:val="20"/>
          <w:szCs w:val="20"/>
        </w:rPr>
        <w:t>and</w:t>
      </w:r>
      <w:r w:rsidR="007B41B0" w:rsidRPr="00BA1277">
        <w:rPr>
          <w:rFonts w:ascii="Georgia" w:hAnsi="Georgia"/>
          <w:sz w:val="20"/>
          <w:szCs w:val="20"/>
        </w:rPr>
        <w:t xml:space="preserve"> 1</w:t>
      </w:r>
      <w:r w:rsidR="007B41B0">
        <w:rPr>
          <w:rFonts w:ascii="Georgia" w:hAnsi="Georgia"/>
          <w:sz w:val="20"/>
          <w:szCs w:val="20"/>
        </w:rPr>
        <w:t>d</w:t>
      </w:r>
      <w:r w:rsidR="007B41B0" w:rsidRPr="00BA1277">
        <w:rPr>
          <w:rFonts w:ascii="Georgia" w:hAnsi="Georgia"/>
          <w:sz w:val="20"/>
          <w:szCs w:val="20"/>
        </w:rPr>
        <w:t xml:space="preserve"> provide the results of the </w:t>
      </w:r>
      <w:r w:rsidR="007B41B0">
        <w:rPr>
          <w:rFonts w:ascii="Georgia" w:hAnsi="Georgia"/>
          <w:sz w:val="20"/>
          <w:szCs w:val="20"/>
        </w:rPr>
        <w:t xml:space="preserve">survival analysis and probit models with endogenous regressors </w:t>
      </w:r>
      <w:r w:rsidR="007B41B0" w:rsidRPr="00BA1277">
        <w:rPr>
          <w:rFonts w:ascii="Georgia" w:hAnsi="Georgia"/>
          <w:sz w:val="20"/>
          <w:szCs w:val="20"/>
        </w:rPr>
        <w:t>we employed to estimate project popularity.</w:t>
      </w:r>
      <w:r w:rsidR="007B41B0">
        <w:rPr>
          <w:rFonts w:ascii="Georgia" w:hAnsi="Georgia"/>
          <w:sz w:val="20"/>
          <w:szCs w:val="20"/>
        </w:rPr>
        <w:t xml:space="preserve"> </w:t>
      </w:r>
      <w:r w:rsidR="00784152">
        <w:rPr>
          <w:rFonts w:ascii="Georgia" w:hAnsi="Georgia"/>
          <w:sz w:val="20"/>
          <w:szCs w:val="20"/>
        </w:rPr>
        <w:t xml:space="preserve">Table </w:t>
      </w:r>
      <w:r w:rsidR="00E1704C">
        <w:rPr>
          <w:rFonts w:ascii="Georgia" w:hAnsi="Georgia"/>
          <w:sz w:val="20"/>
          <w:szCs w:val="20"/>
        </w:rPr>
        <w:t>4-4</w:t>
      </w:r>
      <w:r w:rsidR="007B41B0">
        <w:rPr>
          <w:rFonts w:ascii="Georgia" w:hAnsi="Georgia"/>
          <w:sz w:val="20"/>
          <w:szCs w:val="20"/>
        </w:rPr>
        <w:t xml:space="preserve"> </w:t>
      </w:r>
      <w:r w:rsidR="007B41B0" w:rsidRPr="00BA1277">
        <w:rPr>
          <w:rFonts w:ascii="Georgia" w:hAnsi="Georgia"/>
          <w:sz w:val="20"/>
          <w:szCs w:val="20"/>
        </w:rPr>
        <w:t xml:space="preserve">provides the results of the regression models </w:t>
      </w:r>
      <w:r w:rsidR="007B41B0">
        <w:rPr>
          <w:rFonts w:ascii="Georgia" w:hAnsi="Georgia"/>
          <w:sz w:val="20"/>
          <w:szCs w:val="20"/>
        </w:rPr>
        <w:t>for organization owned projects</w:t>
      </w:r>
      <w:r w:rsidR="007B41B0" w:rsidRPr="00BA1277">
        <w:rPr>
          <w:rFonts w:ascii="Georgia" w:hAnsi="Georgia"/>
          <w:sz w:val="20"/>
          <w:szCs w:val="20"/>
        </w:rPr>
        <w:t>.</w:t>
      </w:r>
      <w:r w:rsidR="00784152">
        <w:rPr>
          <w:rFonts w:ascii="Georgia" w:hAnsi="Georgia"/>
          <w:sz w:val="20"/>
          <w:szCs w:val="20"/>
        </w:rPr>
        <w:t xml:space="preserve"> </w:t>
      </w:r>
      <w:r w:rsidRPr="00BA1277">
        <w:rPr>
          <w:rFonts w:ascii="Georgia" w:hAnsi="Georgia"/>
          <w:sz w:val="20"/>
          <w:szCs w:val="20"/>
        </w:rPr>
        <w:t xml:space="preserve">Models 2a </w:t>
      </w:r>
      <w:r w:rsidR="007B41B0">
        <w:rPr>
          <w:rFonts w:ascii="Georgia" w:hAnsi="Georgia"/>
          <w:sz w:val="20"/>
          <w:szCs w:val="20"/>
        </w:rPr>
        <w:t>and</w:t>
      </w:r>
      <w:r w:rsidRPr="00BA1277">
        <w:rPr>
          <w:rFonts w:ascii="Georgia" w:hAnsi="Georgia"/>
          <w:sz w:val="20"/>
          <w:szCs w:val="20"/>
        </w:rPr>
        <w:t xml:space="preserve"> 2</w:t>
      </w:r>
      <w:r w:rsidR="007B41B0">
        <w:rPr>
          <w:rFonts w:ascii="Georgia" w:hAnsi="Georgia"/>
          <w:sz w:val="20"/>
          <w:szCs w:val="20"/>
        </w:rPr>
        <w:t>c</w:t>
      </w:r>
      <w:r w:rsidRPr="00BA1277">
        <w:rPr>
          <w:rFonts w:ascii="Georgia" w:hAnsi="Georgia"/>
          <w:sz w:val="20"/>
          <w:szCs w:val="20"/>
        </w:rPr>
        <w:t xml:space="preserve"> </w:t>
      </w:r>
      <w:r w:rsidR="007B41B0" w:rsidRPr="00BA1277">
        <w:rPr>
          <w:rFonts w:ascii="Georgia" w:hAnsi="Georgia"/>
          <w:sz w:val="20"/>
          <w:szCs w:val="20"/>
        </w:rPr>
        <w:t xml:space="preserve">provide the results of the </w:t>
      </w:r>
      <w:r w:rsidR="006806F7">
        <w:rPr>
          <w:rFonts w:ascii="Georgia" w:hAnsi="Georgia"/>
          <w:sz w:val="20"/>
          <w:szCs w:val="20"/>
        </w:rPr>
        <w:t>negative binomial</w:t>
      </w:r>
      <w:r w:rsidR="007B41B0">
        <w:rPr>
          <w:rFonts w:ascii="Georgia" w:hAnsi="Georgia"/>
          <w:sz w:val="20"/>
          <w:szCs w:val="20"/>
        </w:rPr>
        <w:t xml:space="preserve"> and 2SLS models</w:t>
      </w:r>
      <w:r w:rsidR="007B41B0" w:rsidRPr="00BA1277">
        <w:rPr>
          <w:rFonts w:ascii="Georgia" w:hAnsi="Georgia"/>
          <w:sz w:val="20"/>
          <w:szCs w:val="20"/>
        </w:rPr>
        <w:t xml:space="preserve"> we employed to estimate project popularity</w:t>
      </w:r>
      <w:r w:rsidR="007B41B0">
        <w:rPr>
          <w:rFonts w:ascii="Georgia" w:hAnsi="Georgia"/>
          <w:sz w:val="20"/>
          <w:szCs w:val="20"/>
        </w:rPr>
        <w:t xml:space="preserve"> for the organization owned project subgroup. While models 2b and 2d </w:t>
      </w:r>
      <w:r w:rsidRPr="00BA1277">
        <w:rPr>
          <w:rFonts w:ascii="Georgia" w:hAnsi="Georgia"/>
          <w:sz w:val="20"/>
          <w:szCs w:val="20"/>
        </w:rPr>
        <w:t>provide the results of the survival analysis</w:t>
      </w:r>
      <w:r>
        <w:rPr>
          <w:rFonts w:ascii="Georgia" w:hAnsi="Georgia"/>
          <w:sz w:val="20"/>
          <w:szCs w:val="20"/>
        </w:rPr>
        <w:t xml:space="preserve"> and</w:t>
      </w:r>
      <w:r w:rsidR="00784152">
        <w:rPr>
          <w:rFonts w:ascii="Georgia" w:hAnsi="Georgia"/>
          <w:sz w:val="20"/>
          <w:szCs w:val="20"/>
        </w:rPr>
        <w:t xml:space="preserve"> the</w:t>
      </w:r>
      <w:r>
        <w:rPr>
          <w:rFonts w:ascii="Georgia" w:hAnsi="Georgia"/>
          <w:sz w:val="20"/>
          <w:szCs w:val="20"/>
        </w:rPr>
        <w:t xml:space="preserve"> probit model with endogenous regressors</w:t>
      </w:r>
      <w:r w:rsidR="007B41B0">
        <w:rPr>
          <w:rFonts w:ascii="Georgia" w:hAnsi="Georgia"/>
          <w:sz w:val="20"/>
          <w:szCs w:val="20"/>
        </w:rPr>
        <w:t xml:space="preserve"> for the organization owned project subgroup</w:t>
      </w:r>
      <w:r w:rsidRPr="00BA1277">
        <w:rPr>
          <w:rFonts w:ascii="Georgia" w:hAnsi="Georgia"/>
          <w:sz w:val="20"/>
          <w:szCs w:val="20"/>
        </w:rPr>
        <w:t xml:space="preserve">. Because the residuals </w:t>
      </w:r>
      <w:r w:rsidRPr="00BA1277">
        <w:rPr>
          <w:rFonts w:ascii="Georgia" w:hAnsi="Georgia"/>
          <w:sz w:val="20"/>
          <w:szCs w:val="20"/>
        </w:rPr>
        <w:lastRenderedPageBreak/>
        <w:t xml:space="preserve">of the variables —size of project, and average task size show significant positive skew in their distribution, we used their log transformations in our estimation models </w:t>
      </w:r>
      <w:r w:rsidRPr="00BA1277">
        <w:rPr>
          <w:rFonts w:ascii="Georgia" w:hAnsi="Georgia"/>
          <w:sz w:val="20"/>
          <w:szCs w:val="20"/>
        </w:rPr>
        <w:fldChar w:fldCharType="begin" w:fldLock="1"/>
      </w:r>
      <w:r w:rsidR="00327755">
        <w:rPr>
          <w:rFonts w:ascii="Georgia" w:hAnsi="Georgia"/>
          <w:sz w:val="20"/>
          <w:szCs w:val="20"/>
        </w:rP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rPr>
          <w:rFonts w:ascii="Georgia" w:hAnsi="Georgia"/>
          <w:sz w:val="20"/>
          <w:szCs w:val="20"/>
        </w:rPr>
        <w:fldChar w:fldCharType="separate"/>
      </w:r>
      <w:r w:rsidRPr="00BA1277">
        <w:rPr>
          <w:rFonts w:ascii="Georgia" w:hAnsi="Georgia"/>
          <w:noProof/>
          <w:sz w:val="20"/>
          <w:szCs w:val="20"/>
        </w:rPr>
        <w:t>(Carte and Russel 2003; Singh et. al. 2013)</w:t>
      </w:r>
      <w:r w:rsidRPr="00BA1277">
        <w:rPr>
          <w:rFonts w:ascii="Georgia" w:hAnsi="Georgia"/>
          <w:sz w:val="20"/>
          <w:szCs w:val="20"/>
        </w:rPr>
        <w:fldChar w:fldCharType="end"/>
      </w:r>
      <w:r w:rsidRPr="00BA1277">
        <w:rPr>
          <w:rFonts w:ascii="Georgia" w:hAnsi="Georgia"/>
          <w:sz w:val="20"/>
          <w:szCs w:val="20"/>
        </w:rPr>
        <w:t>. After log transformation, their residuals were found to closely match a normal distribution.</w:t>
      </w:r>
    </w:p>
    <w:p w14:paraId="73B0C09C" w14:textId="661FB9EE" w:rsidR="001A5A4E" w:rsidRDefault="001A5A4E" w:rsidP="001A5A4E">
      <w:pPr>
        <w:pStyle w:val="Caption"/>
        <w:spacing w:line="276" w:lineRule="auto"/>
      </w:pPr>
      <w:bookmarkStart w:id="199" w:name="_Toc12310463"/>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3</w:t>
      </w:r>
      <w:r>
        <w:fldChar w:fldCharType="end"/>
      </w:r>
      <w:r>
        <w:t xml:space="preserve">: </w:t>
      </w:r>
      <w:r w:rsidRPr="00BA1277">
        <w:t>Results of the Moderated Regression Analysis</w:t>
      </w:r>
      <w:r>
        <w:t xml:space="preserve"> for Individual Owned Projects</w:t>
      </w:r>
      <w:bookmarkEnd w:id="199"/>
    </w:p>
    <w:p w14:paraId="4B44C5EE" w14:textId="34A58C0F" w:rsidR="00DB7165" w:rsidRDefault="001A5A4E" w:rsidP="00DB7165">
      <w:pPr>
        <w:pStyle w:val="Newparagraph"/>
        <w:spacing w:before="240" w:line="360" w:lineRule="auto"/>
        <w:ind w:firstLine="0"/>
        <w:jc w:val="center"/>
        <w:rPr>
          <w:rFonts w:ascii="Georgia" w:hAnsi="Georgia"/>
          <w:sz w:val="20"/>
          <w:szCs w:val="20"/>
        </w:rPr>
      </w:pPr>
      <w:r w:rsidRPr="001A5A4E">
        <w:drawing>
          <wp:inline distT="0" distB="0" distL="0" distR="0" wp14:anchorId="10A52DE5" wp14:editId="2DCB9D45">
            <wp:extent cx="5760720" cy="5048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5048885"/>
                    </a:xfrm>
                    <a:prstGeom prst="rect">
                      <a:avLst/>
                    </a:prstGeom>
                    <a:noFill/>
                    <a:ln>
                      <a:noFill/>
                    </a:ln>
                  </pic:spPr>
                </pic:pic>
              </a:graphicData>
            </a:graphic>
          </wp:inline>
        </w:drawing>
      </w:r>
    </w:p>
    <w:p w14:paraId="138A8F6E" w14:textId="46E6708B"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200" w:name="_Hlk524648784"/>
      <w:r>
        <w:t xml:space="preserve">interactions of restrictive license flag with the degree of superposition </w:t>
      </w:r>
      <w:bookmarkEnd w:id="200"/>
      <w:r>
        <w:t>term in the regression models. From model 1a</w:t>
      </w:r>
      <w:r w:rsidR="00A009CF">
        <w:t xml:space="preserve"> and1c</w:t>
      </w:r>
      <w:r>
        <w:t xml:space="preserve"> (Table 4</w:t>
      </w:r>
      <w:r w:rsidR="001A5A4E">
        <w:t>-3</w:t>
      </w:r>
      <w:r>
        <w:t xml:space="preserve">),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539,  p&lt; .01)</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8.58,p&lt; .05)</m:t>
        </m:r>
      </m:oMath>
      <w:r>
        <w:t>.</w:t>
      </w:r>
      <w:r w:rsidR="004F3DA9">
        <w:t xml:space="preserve"> This provides support for hypothesis 1a.</w:t>
      </w:r>
      <w:r>
        <w:t xml:space="preserve"> </w:t>
      </w:r>
      <w:r w:rsidR="00C17468">
        <w:t>From model 1b and1d (Table 4</w:t>
      </w:r>
      <w:r w:rsidR="001A5A4E">
        <w:t>-3</w:t>
      </w:r>
      <w:r w:rsidR="00C17468">
        <w:t xml:space="preserve">),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w:t>
      </w:r>
      <w:r w:rsidR="00C17468">
        <w:lastRenderedPageBreak/>
        <w:t xml:space="preserve">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2.385,  p&lt; .01)</m:t>
        </m:r>
      </m:oMath>
      <w:r w:rsidR="00C17468">
        <w:t xml:space="preserve"> </w:t>
      </w:r>
      <w:r w:rsidR="00D10210">
        <w:t xml:space="preserve">. However, the </w:t>
      </w:r>
      <w:r w:rsidR="00C17468">
        <w:t>probit model with endogenous regressors</w:t>
      </w:r>
      <w:r w:rsidR="00D10210">
        <w:t xml:space="preserve"> is not significant at the 9</w:t>
      </w:r>
      <w:r w:rsidR="00D45DBD">
        <w:t>5</w:t>
      </w:r>
      <w:r w:rsidR="00E528B2">
        <w:t>% 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6.65,p&gt; .05)</m:t>
        </m:r>
      </m:oMath>
      <w:r w:rsidR="00C17468">
        <w:t xml:space="preserve">. </w:t>
      </w:r>
    </w:p>
    <w:p w14:paraId="0A214434" w14:textId="327D0A5D" w:rsidR="001A5A4E" w:rsidRPr="00BA1277" w:rsidRDefault="001A5A4E" w:rsidP="001A5A4E">
      <w:pPr>
        <w:pStyle w:val="Caption"/>
        <w:spacing w:line="276" w:lineRule="auto"/>
      </w:pPr>
      <w:bookmarkStart w:id="201" w:name="_Toc12310464"/>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4</w:t>
      </w:r>
      <w:r>
        <w:fldChar w:fldCharType="end"/>
      </w:r>
      <w:r>
        <w:t xml:space="preserve">: </w:t>
      </w:r>
      <w:r w:rsidRPr="00BA1277">
        <w:t>Results of the Moderated Regression Analysis</w:t>
      </w:r>
      <w:r>
        <w:t xml:space="preserve"> for Organization Owned Projects</w:t>
      </w:r>
      <w:bookmarkEnd w:id="201"/>
    </w:p>
    <w:p w14:paraId="1C630A0F" w14:textId="7841D9E1" w:rsidR="00BC4419" w:rsidRPr="001A5A4E" w:rsidRDefault="001A5A4E" w:rsidP="00BC4419">
      <w:pPr>
        <w:pStyle w:val="Newparagraph"/>
        <w:spacing w:before="240" w:line="360" w:lineRule="auto"/>
        <w:ind w:firstLine="0"/>
        <w:jc w:val="center"/>
        <w:rPr>
          <w:rFonts w:ascii="Georgia" w:hAnsi="Georgia"/>
          <w:sz w:val="20"/>
          <w:szCs w:val="20"/>
          <w:lang w:val="en-US"/>
        </w:rPr>
      </w:pPr>
      <w:r w:rsidRPr="001A5A4E">
        <w:drawing>
          <wp:inline distT="0" distB="0" distL="0" distR="0" wp14:anchorId="2CD56CBB" wp14:editId="3E732A53">
            <wp:extent cx="5697271" cy="49097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03545" cy="4915159"/>
                    </a:xfrm>
                    <a:prstGeom prst="rect">
                      <a:avLst/>
                    </a:prstGeom>
                    <a:noFill/>
                    <a:ln>
                      <a:noFill/>
                    </a:ln>
                  </pic:spPr>
                </pic:pic>
              </a:graphicData>
            </a:graphic>
          </wp:inline>
        </w:drawing>
      </w:r>
    </w:p>
    <w:p w14:paraId="1343EB76" w14:textId="6ECBDD09"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2957E8">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eviously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E1704C">
        <w:t>4-4</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probit model with endogenous regressors does 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202" w:name="_Toc12296830"/>
      <w:r>
        <w:lastRenderedPageBreak/>
        <w:t>Limitations</w:t>
      </w:r>
      <w:bookmarkEnd w:id="202"/>
    </w:p>
    <w:p w14:paraId="0292991E" w14:textId="1990F8E2"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rsidR="002957E8">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lt;i&gt;et al.&lt;/i&gt;, 2014)"},"properties":{"noteIndex":0},"schema":"https://github.com/citation-style-language/schema/raw/master/csl-citation.json"}</w:instrText>
      </w:r>
      <w:r>
        <w:fldChar w:fldCharType="separate"/>
      </w:r>
      <w:r w:rsidR="002957E8" w:rsidRPr="002957E8">
        <w:rPr>
          <w:noProof/>
        </w:rPr>
        <w:t>(Kalliamvakou et al. 2014)</w:t>
      </w:r>
      <w:r>
        <w:fldChar w:fldCharType="end"/>
      </w:r>
      <w:r>
        <w:t xml:space="preserve">. To minimize the effect of these perils, we introduced multiple controls, filters, and manual checks. The details of the perils in using this dataset and the checks we adopted to overcome them are listed in Appendix 1.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rsidR="002957E8">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Borges and Tulio Valente 2018; Howison and Crowston 2014; Samoladas et al. 2010)","manualFormatting":"(e.g. Samoladas et al., 2010; Howison &amp; Crowston, 2014; Borges &amp; Tulio Valente, 2018)","plainTextFormattedCitation":"(Borges and Tulio Valente 2018; Howison and Crowston 2014; Samoladas et al. 2010)","previouslyFormattedCitation":"(Samoladas &lt;i&gt;et al.&lt;/i&gt;, 2010; Howison &amp; Crowston, 2014; Borges &amp; Tulio Valente, 2018)"},"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Tulio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Despite these limitations, our study contributes to the literature by taking a modest step in enriching our understanding of the ideological shifts in FLOSS development and the mechanisms through which these shifts can influence the relationship between work structures and project outcomes.</w:t>
      </w:r>
    </w:p>
    <w:p w14:paraId="4A16A05C" w14:textId="77777777" w:rsidR="00DD5B47" w:rsidRDefault="00DD5B47" w:rsidP="00DD5B47">
      <w:pPr>
        <w:pStyle w:val="Heading3"/>
      </w:pPr>
      <w:bookmarkStart w:id="203" w:name="_Toc12296831"/>
      <w:r>
        <w:t>Implications</w:t>
      </w:r>
      <w:bookmarkEnd w:id="203"/>
      <w:r>
        <w:t xml:space="preserve"> </w:t>
      </w:r>
    </w:p>
    <w:p w14:paraId="6112D1DF" w14:textId="490895FB" w:rsidR="00DD5B47" w:rsidRPr="00DD5B47" w:rsidRDefault="00DD5B47" w:rsidP="00DD5B47">
      <w:pPr>
        <w:pStyle w:val="Paragraph"/>
        <w:spacing w:before="0"/>
        <w:jc w:val="both"/>
        <w:rPr>
          <w:rFonts w:ascii="Georgia" w:hAnsi="Georgia" w:cs="Times"/>
          <w:i/>
          <w:sz w:val="20"/>
          <w:szCs w:val="20"/>
        </w:rPr>
      </w:pPr>
      <w:r w:rsidRPr="00DD5B47">
        <w:rPr>
          <w:rFonts w:ascii="Georgia" w:hAnsi="Georgia"/>
          <w:sz w:val="20"/>
          <w:szCs w:val="20"/>
        </w:rPr>
        <w:t xml:space="preserve">The value creation mechanisms that have resulted in the success of the FLOSS phenomenon have inspired new sourcing strategies and engagement model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lt;i&gt;et al.&lt;/i&gt;, 2015)"},"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Ågerfalk et al. 2015)</w:t>
      </w:r>
      <w:r w:rsidRPr="00DD5B47">
        <w:rPr>
          <w:rFonts w:ascii="Georgia" w:hAnsi="Georgia"/>
          <w:sz w:val="20"/>
          <w:szCs w:val="20"/>
        </w:rPr>
        <w:fldChar w:fldCharType="end"/>
      </w:r>
      <w:r w:rsidRPr="00DD5B47">
        <w:rPr>
          <w:rFonts w:ascii="Georgia" w:hAnsi="Georgia"/>
          <w:sz w:val="20"/>
          <w:szCs w:val="20"/>
        </w:rPr>
        <w:t xml:space="preserve">. Moreover, organizations are now approaching FLOSS with the fabled idea of replicating the immense success of projects like Linux and Apache, which continue to dominate their markets. Microsoft, once the “evil enemy”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rPr>
          <w:rFonts w:ascii="Georgia" w:hAnsi="Georgia"/>
          <w:sz w:val="20"/>
          <w:szCs w:val="20"/>
        </w:rPr>
        <w:fldChar w:fldCharType="separate"/>
      </w:r>
      <w:r w:rsidRPr="00DD5B47">
        <w:rPr>
          <w:rFonts w:ascii="Georgia" w:hAnsi="Georgia"/>
          <w:noProof/>
          <w:sz w:val="20"/>
          <w:szCs w:val="20"/>
        </w:rPr>
        <w:t>(Ljungberg 2000, pp. 210)</w:t>
      </w:r>
      <w:r w:rsidRPr="00DD5B47">
        <w:rPr>
          <w:rFonts w:ascii="Georgia" w:hAnsi="Georgia"/>
          <w:sz w:val="20"/>
          <w:szCs w:val="20"/>
        </w:rPr>
        <w:fldChar w:fldCharType="end"/>
      </w:r>
      <w:r w:rsidRPr="00DD5B47">
        <w:rPr>
          <w:rFonts w:ascii="Georgia" w:hAnsi="Georgia"/>
          <w:sz w:val="20"/>
          <w:szCs w:val="20"/>
        </w:rPr>
        <w:t xml:space="preserve">, has been steadily shifting its image, perhaps with the hope of being looked </w:t>
      </w:r>
      <w:r w:rsidRPr="00DD5B47">
        <w:rPr>
          <w:rFonts w:ascii="Georgia" w:hAnsi="Georgia"/>
          <w:sz w:val="20"/>
          <w:szCs w:val="20"/>
        </w:rPr>
        <w:lastRenderedPageBreak/>
        <w:t xml:space="preserve">at as a benevolent dictator in the FLOSS community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Microsoft News Center 2018)</w:t>
      </w:r>
      <w:r w:rsidRPr="00DD5B47">
        <w:rPr>
          <w:rFonts w:ascii="Georgia" w:hAnsi="Georgia"/>
          <w:sz w:val="20"/>
          <w:szCs w:val="20"/>
        </w:rPr>
        <w:fldChar w:fldCharType="end"/>
      </w:r>
      <w:r w:rsidRPr="00DD5B47">
        <w:rPr>
          <w:rFonts w:ascii="Georgia" w:hAnsi="Georgia"/>
          <w:sz w:val="20"/>
          <w:szCs w:val="20"/>
        </w:rPr>
        <w:t xml:space="preserve">. On the other side, the free software movement, which was founded to prevent the “commercial hijack” of collaboratively developed code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Ciffolilli 2004)</w:t>
      </w:r>
      <w:r w:rsidRPr="00DD5B47">
        <w:rPr>
          <w:rFonts w:ascii="Georgia" w:hAnsi="Georgia"/>
          <w:sz w:val="20"/>
          <w:szCs w:val="20"/>
        </w:rPr>
        <w:fldChar w:fldCharType="end"/>
      </w:r>
      <w:r w:rsidRPr="00DD5B47">
        <w:rPr>
          <w:rFonts w:ascii="Georgia" w:hAnsi="Georgia"/>
          <w:sz w:val="20"/>
          <w:szCs w:val="20"/>
        </w:rPr>
        <w:t xml:space="preserve">,  has been evolving into a movement that now regularly witnesses commercial participation and organizational ownership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lt;i&gt;et al.&lt;/i&gt;, 201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Fitzgerald 2006; Germonprez et al. 2016)</w:t>
      </w:r>
      <w:r w:rsidRPr="00DD5B47">
        <w:rPr>
          <w:rFonts w:ascii="Georgia" w:hAnsi="Georgia"/>
          <w:sz w:val="20"/>
          <w:szCs w:val="20"/>
        </w:rPr>
        <w:fldChar w:fldCharType="end"/>
      </w:r>
      <w:r w:rsidRPr="00DD5B47">
        <w:rPr>
          <w:rFonts w:ascii="Georgia" w:hAnsi="Georgia"/>
          <w:sz w:val="20"/>
          <w:szCs w:val="20"/>
        </w:rPr>
        <w:t xml:space="preserve">. The fusion of the two vastly different ideologies (open vs. commercial software) has resulted in the emergence of a new corporate-communal landscape with multiple interwoven, overlapping, conflicting, and divergent practices that enable and constrain FLOSS engagement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lt;i&gt;et al.&lt;/i&gt;, 201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Germonprez et al. 2016)</w:t>
      </w:r>
      <w:r w:rsidRPr="00DD5B47">
        <w:rPr>
          <w:rFonts w:ascii="Georgia" w:hAnsi="Georgia"/>
          <w:sz w:val="20"/>
          <w:szCs w:val="20"/>
        </w:rPr>
        <w:fldChar w:fldCharType="end"/>
      </w:r>
      <w:r w:rsidRPr="00DD5B47">
        <w:rPr>
          <w:rFonts w:ascii="Georgia" w:hAnsi="Georgia"/>
          <w:sz w:val="20"/>
          <w:szCs w:val="20"/>
        </w:rPr>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ascii="Georgia" w:hAnsi="Georgia" w:cs="Times"/>
          <w:i/>
          <w:sz w:val="20"/>
          <w:szCs w:val="20"/>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DD5B47">
      <w:pPr>
        <w:pStyle w:val="Paragraph"/>
        <w:spacing w:before="0"/>
        <w:jc w:val="both"/>
        <w:rPr>
          <w:rFonts w:ascii="Georgia" w:hAnsi="Georgia"/>
          <w:sz w:val="20"/>
          <w:szCs w:val="20"/>
        </w:rPr>
      </w:pPr>
      <w:r w:rsidRPr="00DD5B47">
        <w:rPr>
          <w:rFonts w:ascii="Georgia" w:hAnsi="Georgia"/>
          <w:sz w:val="20"/>
          <w:szCs w:val="20"/>
        </w:rPr>
        <w:t xml:space="preserve">The theoretical and empirical development that was done to answer this question has considerable implications for both theory and practice. </w:t>
      </w:r>
    </w:p>
    <w:p w14:paraId="7B717B72" w14:textId="2340E2A3"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contribute to three literature streams in information systems and organization studies – literature on FLOSS ideologies, license types</w:t>
      </w:r>
      <w:r w:rsidR="008576C5">
        <w:t>,</w:t>
      </w:r>
      <w:r>
        <w:t xml:space="preserve"> and organizational participation. First, our research adds to the existing understanding on FLOSS ideologies </w:t>
      </w:r>
      <w:r>
        <w:fldChar w:fldCharType="begin" w:fldLock="1"/>
      </w:r>
      <w:r w:rsidR="002957E8">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Daniel et al. 2018; Ljungberg 2000; Stewart and Gosain 2006)","manualFormatting":"(e.g. Daniel et al. 2018; Ljungberg 2000; Stewart and Gosain 2006)","plainTextFormattedCitation":"(Daniel et al. 2018; Ljungberg 2000; Stewart and Gosain 2006)","previouslyFormattedCitation":"(Ljungberg, 2000; Stewart &amp; Gosain, 2006; Daniel &lt;i&gt;et al.&lt;/i&gt;, 2018)"},"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rsidR="002957E8">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002957E8" w:rsidRPr="002957E8">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rsidR="002957E8">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manualFormatting":"Germonprez et al. 2016)","plainTextFormattedCitation":"(Germonprez et al. 2016)","previouslyFormattedCitation":"(Germonprez &lt;i&gt;et al.&lt;/i&gt;, 2016)"},"properties":{"noteIndex":0},"schema":"https://github.com/citation-style-language/schema/raw/master/csl-citation.json"}</w:instrText>
      </w:r>
      <w:r>
        <w:fldChar w:fldCharType="separate"/>
      </w:r>
      <w:r w:rsidRPr="00740730">
        <w:rPr>
          <w:noProof/>
        </w:rPr>
        <w:t>Germonprez et al. 2016)</w:t>
      </w:r>
      <w:r>
        <w:fldChar w:fldCharType="end"/>
      </w:r>
      <w:r>
        <w:t xml:space="preserve">. Future research can build on these findings to provide a more complete typology of ideological </w:t>
      </w:r>
      <w:r>
        <w:lastRenderedPageBreak/>
        <w:t>triggers in the context of the FLOSS landscape, which will further our understanding about the important pathways through which ideological shifts can shape project outcomes.</w:t>
      </w:r>
    </w:p>
    <w:p w14:paraId="4B99BA5A" w14:textId="71327FA4" w:rsidR="00DD5B47" w:rsidRPr="00DD5B47" w:rsidRDefault="00DD5B47" w:rsidP="00DD5B47">
      <w:pPr>
        <w:pStyle w:val="Newparagraph"/>
        <w:ind w:firstLine="0"/>
        <w:jc w:val="both"/>
        <w:rPr>
          <w:rFonts w:ascii="Georgia" w:hAnsi="Georgia" w:cs="Times"/>
          <w:sz w:val="20"/>
          <w:szCs w:val="20"/>
        </w:rPr>
      </w:pPr>
      <w:r w:rsidRPr="00DD5B47">
        <w:rPr>
          <w:rFonts w:ascii="Georgia" w:hAnsi="Georgia"/>
          <w:sz w:val="20"/>
          <w:szCs w:val="20"/>
        </w:rPr>
        <w:t xml:space="preserve">Second, the choice of FLOSS license type is one of the important decisions made by project owner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nd Gandal 2007)","plainTextFormattedCitation":"(Fershtman and Gandal 2007)","previouslyFormattedCitation":"(Fershtman &amp; Gandal, 2007)"},"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Fershtman and Gandal 2007)</w:t>
      </w:r>
      <w:r w:rsidRPr="00DD5B47">
        <w:rPr>
          <w:rFonts w:ascii="Georgia" w:hAnsi="Georgia"/>
          <w:sz w:val="20"/>
          <w:szCs w:val="20"/>
        </w:rPr>
        <w:fldChar w:fldCharType="end"/>
      </w:r>
      <w:r w:rsidRPr="00DD5B47">
        <w:rPr>
          <w:rFonts w:ascii="Georgia" w:hAnsi="Georgia"/>
          <w:sz w:val="20"/>
          <w:szCs w:val="20"/>
        </w:rPr>
        <w:t xml:space="preserve">, which is instrumental in influencing project outcome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lt;i&gt;et al.&lt;/i&gt;, 200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Stewart, Ammeter, et al. 2006)</w:t>
      </w:r>
      <w:r w:rsidRPr="00DD5B47">
        <w:rPr>
          <w:rFonts w:ascii="Georgia" w:hAnsi="Georgia"/>
          <w:sz w:val="20"/>
          <w:szCs w:val="20"/>
        </w:rPr>
        <w:fldChar w:fldCharType="end"/>
      </w:r>
      <w:r w:rsidRPr="00DD5B47">
        <w:rPr>
          <w:rFonts w:ascii="Georgia" w:hAnsi="Georgia"/>
          <w:sz w:val="20"/>
          <w:szCs w:val="20"/>
        </w:rPr>
        <w:t xml:space="preserve">. This salience has attracted researchers across many disciplines who have tried to understand the mechanisms involved in choosing a particular license type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nd Tirole 2005; Sen et al. 2008; Singh and Phelps 2013)","manualFormatting":"(e.g. Lerner and Tirole 2005; Sen et al. 2008; Singh and Phelps 2013)","plainTextFormattedCitation":"(Lerner and Tirole 2005; Sen et al. 2008; Singh and Phelps 2013)","previouslyFormattedCitation":"(Lerner &amp; Tirole, 2005; Sen &lt;i&gt;et al.&lt;/i&gt;, 2008; Singh &amp; Phelps, 2013)"},"properties":{"noteIndex":0},"schema":"https://github.com/citation-style-language/schema/raw/master/csl-citation.json"}</w:instrText>
      </w:r>
      <w:r w:rsidRPr="00DD5B47">
        <w:rPr>
          <w:rFonts w:ascii="Georgia" w:hAnsi="Georgia"/>
          <w:sz w:val="20"/>
          <w:szCs w:val="20"/>
        </w:rPr>
        <w:fldChar w:fldCharType="separate"/>
      </w:r>
      <w:r w:rsidRPr="00DD5B47">
        <w:rPr>
          <w:rFonts w:ascii="Georgia" w:hAnsi="Georgia"/>
          <w:noProof/>
          <w:sz w:val="20"/>
          <w:szCs w:val="20"/>
        </w:rPr>
        <w:t>(e.g. Lerner and Tirole 2005; Sen et al. 2008; Singh and Phelps 2013)</w:t>
      </w:r>
      <w:r w:rsidRPr="00DD5B47">
        <w:rPr>
          <w:rFonts w:ascii="Georgia" w:hAnsi="Georgia"/>
          <w:sz w:val="20"/>
          <w:szCs w:val="20"/>
        </w:rPr>
        <w:fldChar w:fldCharType="end"/>
      </w:r>
      <w:r w:rsidRPr="00DD5B47">
        <w:rPr>
          <w:rFonts w:ascii="Georgia" w:hAnsi="Georgia"/>
          <w:sz w:val="20"/>
          <w:szCs w:val="20"/>
        </w:rPr>
        <w:t xml:space="preserve"> and the impact of license type choice on project outcome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et al. 2005; Scotchmer 2010; Sen et al. 2011; Stewart, Ammeter, et al. 2006)","manualFormatting":"(e.g. Colazo et al. 2005; Scotchmer 2010; Sen et al. 2011; Stewart, Ammeter, et al. 2006)","plainTextFormattedCitation":"(Colazo et al. 2005; Scotchmer 2010; Sen et al. 2011; Stewart, Ammeter, et al. 2006)","previouslyFormattedCitation":"(Colazo &lt;i&gt;et al.&lt;/i&gt;, 2005; Stewart, Ammeter, &lt;i&gt;et al.&lt;/i&gt;, 2006; Scotchmer, 2010; Sen &lt;i&gt;et al.&lt;/i&gt;, 2011)"},"properties":{"noteIndex":0},"schema":"https://github.com/citation-style-language/schema/raw/master/csl-citation.json"}</w:instrText>
      </w:r>
      <w:r w:rsidRPr="00DD5B47">
        <w:rPr>
          <w:rFonts w:ascii="Georgia" w:hAnsi="Georgia"/>
          <w:sz w:val="20"/>
          <w:szCs w:val="20"/>
        </w:rPr>
        <w:fldChar w:fldCharType="separate"/>
      </w:r>
      <w:r w:rsidRPr="00DD5B47">
        <w:rPr>
          <w:rFonts w:ascii="Georgia" w:hAnsi="Georgia"/>
          <w:noProof/>
          <w:sz w:val="20"/>
          <w:szCs w:val="20"/>
        </w:rPr>
        <w:t>(e.g. Colazo et al. 2005; Scotchmer 2010; Sen et al. 2011; Stewart, Ammeter, et al. 2006)</w:t>
      </w:r>
      <w:r w:rsidRPr="00DD5B47">
        <w:rPr>
          <w:rFonts w:ascii="Georgia" w:hAnsi="Georgia"/>
          <w:sz w:val="20"/>
          <w:szCs w:val="20"/>
        </w:rPr>
        <w:fldChar w:fldCharType="end"/>
      </w:r>
      <w:r w:rsidRPr="00DD5B47">
        <w:rPr>
          <w:rFonts w:ascii="Georgia" w:hAnsi="Georgia"/>
          <w:sz w:val="20"/>
          <w:szCs w:val="20"/>
          <w:lang w:val="en-IN"/>
        </w:rPr>
        <w:t xml:space="preserve">. But </w:t>
      </w:r>
      <w:r w:rsidRPr="00DD5B47">
        <w:rPr>
          <w:rFonts w:ascii="Georgia" w:hAnsi="Georgia"/>
          <w:sz w:val="20"/>
          <w:szCs w:val="20"/>
        </w:rPr>
        <w:t xml:space="preserve">the research on the influence of the choice of license type on project outcomes, has been less conclusive —with conflicting findings across the main classes of license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lt;i&gt;et al.&lt;/i&gt;, 2012)"},"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Crowston et al. 2012)</w:t>
      </w:r>
      <w:r w:rsidRPr="00DD5B47">
        <w:rPr>
          <w:rFonts w:ascii="Georgia" w:hAnsi="Georgia"/>
          <w:sz w:val="20"/>
          <w:szCs w:val="20"/>
        </w:rPr>
        <w:fldChar w:fldCharType="end"/>
      </w:r>
      <w:r w:rsidRPr="00DD5B47">
        <w:rPr>
          <w:rFonts w:ascii="Georgia" w:hAnsi="Georgia"/>
          <w:sz w:val="20"/>
          <w:szCs w:val="20"/>
        </w:rPr>
        <w:t>. Against this backdrop, our</w:t>
      </w:r>
      <w:r w:rsidRPr="00DD5B47">
        <w:rPr>
          <w:rFonts w:ascii="Georgia" w:hAnsi="Georgia" w:cs="Times"/>
          <w:sz w:val="20"/>
          <w:szCs w:val="20"/>
        </w:rPr>
        <w:t xml:space="preserve"> research, grounded in ideological beliefs of FLOSS provides a novel way to understand the influence of license type on project outcomes. From our analyses, we find that the license type choice exhibits a moderating influence on the relationship between superposed work structures and the project popularity and survival,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443C0E7D" w:rsidR="00DD5B47" w:rsidRPr="00DD5B47" w:rsidRDefault="00DD5B47" w:rsidP="00DD5B47">
      <w:pPr>
        <w:pStyle w:val="Newparagraph"/>
        <w:ind w:firstLine="0"/>
        <w:jc w:val="both"/>
        <w:rPr>
          <w:rFonts w:ascii="Georgia" w:hAnsi="Georgia" w:cs="Times"/>
          <w:sz w:val="20"/>
          <w:szCs w:val="20"/>
        </w:rPr>
      </w:pPr>
      <w:r w:rsidRPr="00DD5B47">
        <w:rPr>
          <w:rFonts w:ascii="Georgia" w:hAnsi="Georgia" w:cs="Times"/>
          <w:sz w:val="20"/>
          <w:szCs w:val="20"/>
        </w:rPr>
        <w:t xml:space="preserve">Third, </w:t>
      </w:r>
      <w:r w:rsidRPr="00DD5B47">
        <w:rPr>
          <w:rFonts w:ascii="Georgia" w:hAnsi="Georgia"/>
          <w:sz w:val="20"/>
          <w:szCs w:val="20"/>
        </w:rPr>
        <w:t xml:space="preserve">our research advances the literature surrounding organizational participation in FLOSS project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Capra et al. 2011; Fitzgerald 2006; Germonprez et al. 2016; Spaeth et al. 2015)","plainTextFormattedCitation":"(Capra et al. 2011; Fitzgerald 2006; Germonprez et al. 2016; Spaeth et al. 2015)","previouslyFormattedCitation":"(Fitzgerald, 2006; Capra &lt;i&gt;et al.&lt;/i&gt;, 2011; Spaeth &lt;i&gt;et al.&lt;/i&gt;, 2015; Germonprez &lt;i&gt;et al.&lt;/i&gt;, 201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Capra et al. 2011; Fitzgerald 2006; Germonprez et al. 2016; Spaeth et al. 2015)</w:t>
      </w:r>
      <w:r w:rsidRPr="00DD5B47">
        <w:rPr>
          <w:rFonts w:ascii="Georgia" w:hAnsi="Georgia"/>
          <w:sz w:val="20"/>
          <w:szCs w:val="20"/>
        </w:rPr>
        <w:fldChar w:fldCharType="end"/>
      </w:r>
      <w:r w:rsidRPr="00DD5B47">
        <w:rPr>
          <w:rFonts w:ascii="Georgia" w:hAnsi="Georgia"/>
          <w:sz w:val="20"/>
          <w:szCs w:val="20"/>
        </w:rPr>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lt;i&gt;et al.&lt;/i&gt;, 201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Germonprez et al. 2016)</w:t>
      </w:r>
      <w:r w:rsidRPr="00DD5B47">
        <w:rPr>
          <w:rFonts w:ascii="Georgia" w:hAnsi="Georgia"/>
          <w:sz w:val="20"/>
          <w:szCs w:val="20"/>
        </w:rPr>
        <w:fldChar w:fldCharType="end"/>
      </w:r>
      <w:r w:rsidRPr="00DD5B47">
        <w:rPr>
          <w:rFonts w:ascii="Georgia" w:hAnsi="Georgia"/>
          <w:sz w:val="20"/>
          <w:szCs w:val="20"/>
        </w:rPr>
        <w:t xml:space="preserve"> and show that </w:t>
      </w:r>
      <w:r w:rsidR="008576C5">
        <w:rPr>
          <w:rFonts w:ascii="Georgia" w:hAnsi="Georgia"/>
          <w:sz w:val="20"/>
          <w:szCs w:val="20"/>
        </w:rPr>
        <w:t xml:space="preserve">task-work </w:t>
      </w:r>
      <w:r w:rsidRPr="00DD5B47">
        <w:rPr>
          <w:rFonts w:ascii="Georgia" w:hAnsi="Georgia"/>
          <w:sz w:val="20"/>
          <w:szCs w:val="20"/>
        </w:rPr>
        <w:t xml:space="preserve">design can be an effective response to complex ideologies. Project owners can thus design artefacts that facilitate better project outcomes under different ideological situations. </w:t>
      </w:r>
    </w:p>
    <w:p w14:paraId="00B96AB1" w14:textId="099FCEDE"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w:t>
      </w:r>
      <w:r>
        <w:rPr>
          <w:rFonts w:cs="Times"/>
        </w:rPr>
        <w:lastRenderedPageBreak/>
        <w:t xml:space="preserve">the motivational mechanisms of the contributors can be embedded in their ideological beliefs </w:t>
      </w:r>
      <w:r>
        <w:rPr>
          <w:rFonts w:cs="Times"/>
        </w:rPr>
        <w:fldChar w:fldCharType="begin" w:fldLock="1"/>
      </w:r>
      <w:r w:rsidR="002957E8">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Stewart &amp; Gosain, 2006; Daniel &lt;i&gt;et al.&lt;/i&gt;, 2018)"},"properties":{"noteIndex":0},"schema":"https://github.com/citation-style-language/schema/raw/master/csl-citation.json"}</w:instrText>
      </w:r>
      <w:r>
        <w:rPr>
          <w:rFonts w:cs="Times"/>
        </w:rPr>
        <w:fldChar w:fldCharType="separate"/>
      </w:r>
      <w:r w:rsidR="002957E8" w:rsidRPr="002957E8">
        <w:rPr>
          <w:rFonts w:cs="Times"/>
          <w:noProof/>
        </w:rPr>
        <w:t>(Daniel et al. 2018; Stewart and Gosain 2006)</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sidR="002957E8">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mp; Crowston, 2014; Lindberg &lt;i&gt;et al.&lt;/i&gt;, 2016)"},"properties":{"noteIndex":0},"schema":"https://github.com/citation-style-language/schema/raw/master/csl-citation.json"}</w:instrText>
      </w:r>
      <w:r>
        <w:rPr>
          <w:rFonts w:cs="Times"/>
        </w:rPr>
        <w:fldChar w:fldCharType="separate"/>
      </w:r>
      <w:r w:rsidR="002957E8" w:rsidRPr="002957E8">
        <w:rPr>
          <w:rFonts w:cs="Times"/>
          <w:noProof/>
        </w:rPr>
        <w:t>(Howison and Crowston 2014; Lindberg et al. 2016)</w:t>
      </w:r>
      <w:r>
        <w:rPr>
          <w:rFonts w:cs="Times"/>
        </w:rPr>
        <w:fldChar w:fldCharType="end"/>
      </w:r>
      <w:r>
        <w:rPr>
          <w:rFonts w:cs="Times"/>
        </w:rPr>
        <w:t xml:space="preserve">. While superposition is the dominant work orchestration mechanism that is well suited to the embedded ideology of openness and limited time pressures (as in non-organizational settings) </w:t>
      </w:r>
      <w:r>
        <w:rPr>
          <w:rFonts w:cs="Times"/>
        </w:rPr>
        <w:fldChar w:fldCharType="begin" w:fldLock="1"/>
      </w:r>
      <w:r w:rsidR="002957E8">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mp; Crowston, 2014)"},"properties":{"noteIndex":0},"schema":"https://github.com/citation-style-language/schema/raw/master/csl-citation.json"}</w:instrText>
      </w:r>
      <w:r>
        <w:rPr>
          <w:rFonts w:cs="Times"/>
        </w:rPr>
        <w:fldChar w:fldCharType="separate"/>
      </w:r>
      <w:r w:rsidR="002957E8" w:rsidRPr="002957E8">
        <w:rPr>
          <w:rFonts w:cs="Times"/>
          <w:noProof/>
        </w:rPr>
        <w:t>(Howison and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p>
    <w:p w14:paraId="643EC49E" w14:textId="4C294DBC" w:rsidR="00DD5B47" w:rsidRPr="00DD5B47" w:rsidRDefault="00DD5B47" w:rsidP="00DD5B47">
      <w:pPr>
        <w:pStyle w:val="Newparagraph"/>
        <w:ind w:firstLine="0"/>
        <w:jc w:val="both"/>
        <w:rPr>
          <w:rFonts w:ascii="Georgia" w:hAnsi="Georgia" w:cs="Times"/>
          <w:sz w:val="20"/>
          <w:szCs w:val="20"/>
        </w:rPr>
      </w:pPr>
      <w:r w:rsidRPr="00DD5B47">
        <w:rPr>
          <w:rFonts w:ascii="Georgia" w:hAnsi="Georgia" w:cs="Times"/>
          <w:sz w:val="20"/>
          <w:szCs w:val="20"/>
        </w:rPr>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motivational mechanisms </w:t>
      </w:r>
      <w:r w:rsidRPr="00DD5B47">
        <w:rPr>
          <w:rFonts w:ascii="Georgia" w:hAnsi="Georgia" w:cs="Times"/>
          <w:sz w:val="20"/>
          <w:szCs w:val="20"/>
        </w:rPr>
        <w:fldChar w:fldCharType="begin" w:fldLock="1"/>
      </w:r>
      <w:r w:rsidR="002957E8">
        <w:rPr>
          <w:rFonts w:ascii="Georgia" w:hAnsi="Georgia" w:cs="Times"/>
          <w:sz w:val="20"/>
          <w:szCs w:val="20"/>
        </w:rP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mp; Zhang, 2010)"},"properties":{"noteIndex":0},"schema":"https://github.com/citation-style-language/schema/raw/master/csl-citation.json"}</w:instrText>
      </w:r>
      <w:r w:rsidRPr="00DD5B47">
        <w:rPr>
          <w:rFonts w:ascii="Georgia" w:hAnsi="Georgia" w:cs="Times"/>
          <w:sz w:val="20"/>
          <w:szCs w:val="20"/>
        </w:rPr>
        <w:fldChar w:fldCharType="separate"/>
      </w:r>
      <w:r w:rsidR="002957E8" w:rsidRPr="002957E8">
        <w:rPr>
          <w:rFonts w:ascii="Georgia" w:hAnsi="Georgia" w:cs="Times"/>
          <w:noProof/>
          <w:sz w:val="20"/>
          <w:szCs w:val="20"/>
        </w:rPr>
        <w:t>(Ke and Zhang 2010)</w:t>
      </w:r>
      <w:r w:rsidRPr="00DD5B47">
        <w:rPr>
          <w:rFonts w:ascii="Georgia" w:hAnsi="Georgia" w:cs="Times"/>
          <w:sz w:val="20"/>
          <w:szCs w:val="20"/>
        </w:rPr>
        <w:fldChar w:fldCharType="end"/>
      </w:r>
      <w:r w:rsidRPr="00DD5B47">
        <w:rPr>
          <w:rFonts w:ascii="Georgia" w:hAnsi="Georgia" w:cs="Times"/>
          <w:sz w:val="20"/>
          <w:szCs w:val="20"/>
        </w:rPr>
        <w:t xml:space="preserve">, while project sustenance may depend more on the perceptions of legitimacy </w:t>
      </w:r>
      <w:r w:rsidRPr="00DD5B47">
        <w:rPr>
          <w:rFonts w:ascii="Georgia" w:hAnsi="Georgia" w:cs="Times"/>
          <w:sz w:val="20"/>
          <w:szCs w:val="20"/>
        </w:rPr>
        <w:fldChar w:fldCharType="begin" w:fldLock="1"/>
      </w:r>
      <w:r w:rsidR="002957E8">
        <w:rPr>
          <w:rFonts w:ascii="Georgia" w:hAnsi="Georgia" w:cs="Times"/>
          <w:sz w:val="20"/>
          <w:szCs w:val="20"/>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lt;i&gt;et al.&lt;/i&gt;, 2010)"},"properties":{"noteIndex":0},"schema":"https://github.com/citation-style-language/schema/raw/master/csl-citation.json"}</w:instrText>
      </w:r>
      <w:r w:rsidRPr="00DD5B47">
        <w:rPr>
          <w:rFonts w:ascii="Georgia" w:hAnsi="Georgia" w:cs="Times"/>
          <w:sz w:val="20"/>
          <w:szCs w:val="20"/>
        </w:rPr>
        <w:fldChar w:fldCharType="separate"/>
      </w:r>
      <w:r w:rsidR="002957E8" w:rsidRPr="002957E8">
        <w:rPr>
          <w:rFonts w:ascii="Georgia" w:hAnsi="Georgia" w:cs="Times"/>
          <w:noProof/>
          <w:sz w:val="20"/>
          <w:szCs w:val="20"/>
        </w:rPr>
        <w:t>(Chengalur-smith et al. 2010)</w:t>
      </w:r>
      <w:r w:rsidRPr="00DD5B47">
        <w:rPr>
          <w:rFonts w:ascii="Georgia" w:hAnsi="Georgia" w:cs="Times"/>
          <w:sz w:val="20"/>
          <w:szCs w:val="20"/>
        </w:rPr>
        <w:fldChar w:fldCharType="end"/>
      </w:r>
      <w:r w:rsidRPr="00DD5B47">
        <w:rPr>
          <w:rFonts w:ascii="Georgia" w:hAnsi="Georgia" w:cs="Times"/>
          <w:sz w:val="20"/>
          <w:szCs w:val="20"/>
        </w:rPr>
        <w:t xml:space="preserve">. Because of this difference, when project owners consider the influence of ideologies, the type of project outcome desired by the owner needs to be an important part of their design decisions. </w:t>
      </w:r>
      <w:r w:rsidRPr="00DD5B47">
        <w:rPr>
          <w:rFonts w:ascii="Georgia" w:eastAsia="MS Mincho" w:hAnsi="Georgia"/>
          <w:sz w:val="20"/>
          <w:szCs w:val="20"/>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204" w:name="_Toc12296832"/>
      <w:r>
        <w:rPr>
          <w:noProof/>
        </w:rPr>
        <w:lastRenderedPageBreak/>
        <w:t>Conclusion</w:t>
      </w:r>
      <w:bookmarkEnd w:id="204"/>
    </w:p>
    <w:p w14:paraId="796D4064" w14:textId="13BC15C1" w:rsidR="00440033" w:rsidRDefault="00440033" w:rsidP="000533DC">
      <w:pPr>
        <w:pStyle w:val="Heading2"/>
      </w:pPr>
      <w:bookmarkStart w:id="205" w:name="_Toc12296833"/>
      <w:r>
        <w:t>Future work</w:t>
      </w:r>
      <w:bookmarkEnd w:id="205"/>
    </w:p>
    <w:p w14:paraId="21F80991" w14:textId="29674275" w:rsidR="00440033" w:rsidRDefault="00440033" w:rsidP="00440033">
      <w:r>
        <w:t xml:space="preserve">In the future, I plan to address the second part of my long-term research objective by contextualizing the value creation mechanisms unearthed in my dissertation to non-IS disciplines. By doing so, my goal is to allow non-IT organizations understand how they can successfully adopt the FLOSS approach to development. My hope is that this may in the future facilitate the emergence of OSS 3.0 , where we see the transformation of the FLOSS phenomenon into a form that is viable across all industries. </w:t>
      </w:r>
    </w:p>
    <w:p w14:paraId="4393C296" w14:textId="260A6782" w:rsidR="00440033" w:rsidRDefault="00440033" w:rsidP="00440033">
      <w:r>
        <w:t>In relation to the work structures, my future research will look towards understanding how non-IS related work can be orchestrated in a manner that motivates contributions from volunteer contributors and at the same time allows for the creation of complex products. The boundary and contextual conditions that limit/enhance the influence of work structures, studied in the first essay of my dissertation, provides a good starting point to understand the work orchestration mechanisms that can prove successful in non-IS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40739830" w:rsidR="00440033" w:rsidRDefault="00440033" w:rsidP="00440033">
      <w:r>
        <w:t xml:space="preserve">Regarding governance structures, my future work will attempt to build on the </w:t>
      </w:r>
      <w:r w:rsidR="00745089">
        <w:t xml:space="preserve">informal netwrok </w:t>
      </w:r>
      <w:r>
        <w:t>governance structures identified in the second essay of my dissertation to theorize the optimal governance mechanisms that can facilitate the success under different contextual conditions. The dynamism of FLOSS team composition and the do-ocratic style of governance observed in the second essay suggests the emergence of unique governance structures in successful FLOSS projects, which are different from those observed in traditional organizations and communities. However, extant literature has not yet theorized the emergence of a dominant governance mechanism in FLOSS like environments which sees a high level of openness and limited time pressures. This theorization may not only help us understand FLOSS projects better but also provide the necessary background to inform how non-IS organizations can govern their projects when they adopt a FLOSS approach to development.</w:t>
      </w:r>
    </w:p>
    <w:p w14:paraId="62793BA3" w14:textId="48F413D7" w:rsidR="00745089" w:rsidRDefault="00440033" w:rsidP="00440033">
      <w:r>
        <w:t xml:space="preserve">The third essay of my dissertation </w:t>
      </w:r>
      <w:r w:rsidR="00694565">
        <w:t>established</w:t>
      </w:r>
      <w:r>
        <w:t xml:space="preserve"> the important role that </w:t>
      </w:r>
      <w:r w:rsidR="00745089">
        <w:t>community ideologies</w:t>
      </w:r>
      <w:r>
        <w:t xml:space="preserve"> play in facilitating the value creation mechanisms associated with the dominant work structures. Th</w:t>
      </w:r>
      <w:r w:rsidR="00116B38">
        <w:t xml:space="preserve">e findings </w:t>
      </w:r>
      <w:r w:rsidR="00116B38">
        <w:lastRenderedPageBreak/>
        <w:t>of this essay</w:t>
      </w:r>
      <w:r>
        <w:t xml:space="preserve"> </w:t>
      </w:r>
      <w:r w:rsidR="00FA2832">
        <w:t xml:space="preserve">indicate </w:t>
      </w:r>
      <w:r>
        <w:t>that</w:t>
      </w:r>
      <w:r w:rsidR="00BB172B">
        <w:t xml:space="preserve"> in order to mimic the success of FLOSS,</w:t>
      </w:r>
      <w:r>
        <w:t xml:space="preserve"> non-IS disciplines </w:t>
      </w:r>
      <w:r w:rsidR="00856660">
        <w:t>need to</w:t>
      </w:r>
      <w:r w:rsidR="00745089">
        <w:t xml:space="preserve"> create the </w:t>
      </w:r>
      <w:r w:rsidR="00694565">
        <w:t xml:space="preserve">seamless </w:t>
      </w:r>
      <w:r w:rsidR="00745089">
        <w:t>corporate-communal landscape that we see in FLOS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BE1C2C">
        <w:t>And s</w:t>
      </w:r>
      <w:r w:rsidR="00A70F10">
        <w:t>ince</w:t>
      </w:r>
      <w:r w:rsidR="00BB172B">
        <w:t xml:space="preserve"> th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0D57BF">
        <w:t>how can</w:t>
      </w:r>
      <w:r w:rsidR="00BE1C2C">
        <w:t xml:space="preserve"> licenses</w:t>
      </w:r>
      <w:r>
        <w:t xml:space="preserve"> </w:t>
      </w:r>
      <w:r w:rsidR="00BE1C2C">
        <w:t xml:space="preserve">facilitate the emergence of corporate-communal landscape in </w:t>
      </w:r>
      <w:r>
        <w:t xml:space="preserve">non-IT organizations? Or more generally, </w:t>
      </w:r>
      <w:r w:rsidR="00BE1C2C">
        <w:t>how can we replicate the contractual mechanisms that we see in successful FLOSS projects</w:t>
      </w:r>
      <w:r w:rsidR="000D57BF">
        <w:t xml:space="preserve"> across non-IT organizations</w:t>
      </w:r>
      <w:r>
        <w:t xml:space="preserve">? The </w:t>
      </w:r>
      <w:r w:rsidR="00BE1C2C">
        <w:t>findings from</w:t>
      </w:r>
      <w:r>
        <w:t xml:space="preserve"> the third essay of my dissertation provide a good starting point based on which I hope to answer this question. </w:t>
      </w:r>
    </w:p>
    <w:p w14:paraId="591496E3" w14:textId="70FDB947" w:rsidR="00327755" w:rsidRDefault="00440033" w:rsidP="00440033">
      <w:r>
        <w:t>While many of these questions are daunting without direct or simple answers, I feel that, irrespective of the results, these questions are worthy of a deeper enquiry. I am confident that the answers to these questions will not only expand our theoretical understanding of the FLOSS phenomenon, but also facilitate a profound positive change in the nature of work across industries.</w:t>
      </w:r>
    </w:p>
    <w:p w14:paraId="50B9BC86" w14:textId="00823188" w:rsidR="00046793" w:rsidRDefault="00046793" w:rsidP="00440033"/>
    <w:p w14:paraId="1DB2E183" w14:textId="2CE81DD3" w:rsidR="00046793" w:rsidRDefault="00A03A2E" w:rsidP="00A03A2E">
      <w:pPr>
        <w:pStyle w:val="Heading1"/>
      </w:pPr>
      <w:r>
        <w:lastRenderedPageBreak/>
        <w:t>Bibliography</w:t>
      </w:r>
    </w:p>
    <w:p w14:paraId="2B82D32D" w14:textId="641A65A2" w:rsidR="002957E8" w:rsidRPr="002957E8" w:rsidRDefault="002957E8" w:rsidP="002957E8">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Pr="002957E8">
        <w:rPr>
          <w:noProof/>
          <w:szCs w:val="24"/>
        </w:rPr>
        <w:t xml:space="preserve">Ågerfalk, P. J., Fitzgerald, B., and Stol, K.-J. 2015. “Not So Shore Anymore : The New Imperatives When Sourcing in The Age of Open,” </w:t>
      </w:r>
      <w:r w:rsidRPr="002957E8">
        <w:rPr>
          <w:i/>
          <w:iCs/>
          <w:noProof/>
          <w:szCs w:val="24"/>
        </w:rPr>
        <w:t>Ecis</w:t>
      </w:r>
      <w:r w:rsidRPr="002957E8">
        <w:rPr>
          <w:noProof/>
          <w:szCs w:val="24"/>
        </w:rPr>
        <w:t xml:space="preserve"> (2015), pp. 1–17.</w:t>
      </w:r>
    </w:p>
    <w:p w14:paraId="54EC2B6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Aiken, L. S., and West, S. G. 1991. </w:t>
      </w:r>
      <w:r w:rsidRPr="002957E8">
        <w:rPr>
          <w:i/>
          <w:iCs/>
          <w:noProof/>
          <w:szCs w:val="24"/>
        </w:rPr>
        <w:t>Multiple Regression: Testing and Interpreting Interactions</w:t>
      </w:r>
      <w:r w:rsidRPr="002957E8">
        <w:rPr>
          <w:noProof/>
          <w:szCs w:val="24"/>
        </w:rPr>
        <w:t>, Newbury Park, CA: SAGE Publications.</w:t>
      </w:r>
    </w:p>
    <w:p w14:paraId="034A084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Alvesson, M., and Sandberg, J. 2011. “Generating Research Questions through Problematization,” </w:t>
      </w:r>
      <w:r w:rsidRPr="002957E8">
        <w:rPr>
          <w:i/>
          <w:iCs/>
          <w:noProof/>
          <w:szCs w:val="24"/>
        </w:rPr>
        <w:t>Academy of Management Review</w:t>
      </w:r>
      <w:r w:rsidRPr="002957E8">
        <w:rPr>
          <w:noProof/>
          <w:szCs w:val="24"/>
        </w:rPr>
        <w:t xml:space="preserve"> (36:2), pp. 247–271. (https://doi.org/10.5465/amr.2009.0188).</w:t>
      </w:r>
    </w:p>
    <w:p w14:paraId="4A2B666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Amabile, T. M. 1982. </w:t>
      </w:r>
      <w:r w:rsidRPr="002957E8">
        <w:rPr>
          <w:i/>
          <w:iCs/>
          <w:noProof/>
          <w:szCs w:val="24"/>
        </w:rPr>
        <w:t>Social Psychology of Creativity : A Consensual Assessment Technique</w:t>
      </w:r>
      <w:r w:rsidRPr="002957E8">
        <w:rPr>
          <w:noProof/>
          <w:szCs w:val="24"/>
        </w:rPr>
        <w:t>, (43:5), pp. 997–1013.</w:t>
      </w:r>
    </w:p>
    <w:p w14:paraId="7E05420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Baldwin, C., and von Hippel, E. 2011. “Modeling a Paradigm Shift: From Producer Innovation to User and Open Collaborative Innovation,” </w:t>
      </w:r>
      <w:r w:rsidRPr="002957E8">
        <w:rPr>
          <w:i/>
          <w:iCs/>
          <w:noProof/>
          <w:szCs w:val="24"/>
        </w:rPr>
        <w:t>Organization Science</w:t>
      </w:r>
      <w:r w:rsidRPr="002957E8">
        <w:rPr>
          <w:noProof/>
          <w:szCs w:val="24"/>
        </w:rPr>
        <w:t xml:space="preserve"> (22:6), pp. 1399–1417. (https://doi.org/10.1287/orsc.1100.0618).</w:t>
      </w:r>
    </w:p>
    <w:p w14:paraId="2AC2327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Baldwin, C. Y., and Clark, K. B. 2006. “The Architecture of Participation: Does Code Architecture Mitigate Free Riding in the Open Source Development Model?,” </w:t>
      </w:r>
      <w:r w:rsidRPr="002957E8">
        <w:rPr>
          <w:i/>
          <w:iCs/>
          <w:noProof/>
          <w:szCs w:val="24"/>
        </w:rPr>
        <w:t>Management Science</w:t>
      </w:r>
      <w:r w:rsidRPr="002957E8">
        <w:rPr>
          <w:noProof/>
          <w:szCs w:val="24"/>
        </w:rPr>
        <w:t xml:space="preserve"> (52:7), pp. 1116–1127. (https://doi.org/10.1287/mnsc.1060.0546).</w:t>
      </w:r>
    </w:p>
    <w:p w14:paraId="77172D9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Borges, H., and Tulio Valente, M. 2018. “What’s in a GitHub Star? Understanding Starring Practices in a Social Coding Platform,” </w:t>
      </w:r>
      <w:r w:rsidRPr="002957E8">
        <w:rPr>
          <w:i/>
          <w:iCs/>
          <w:noProof/>
          <w:szCs w:val="24"/>
        </w:rPr>
        <w:t>Journal of Systems and Software</w:t>
      </w:r>
      <w:r w:rsidRPr="002957E8">
        <w:rPr>
          <w:noProof/>
          <w:szCs w:val="24"/>
        </w:rPr>
        <w:t>. (https://doi.org/10.1016/j.jss.2018.09.016).</w:t>
      </w:r>
    </w:p>
    <w:p w14:paraId="4F3CC75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ameron, A. C., and Trivedi, P. K. 2013. “Regression Analysis of Count Data,” </w:t>
      </w:r>
      <w:r w:rsidRPr="002957E8">
        <w:rPr>
          <w:i/>
          <w:iCs/>
          <w:noProof/>
          <w:szCs w:val="24"/>
        </w:rPr>
        <w:t>Cambridge University Press</w:t>
      </w:r>
      <w:r w:rsidRPr="002957E8">
        <w:rPr>
          <w:noProof/>
          <w:szCs w:val="24"/>
        </w:rPr>
        <w:t xml:space="preserve"> (Vol. 53), Cambridge, England: Cambridge University Press. (https://doi.org/10.2307/1271358).</w:t>
      </w:r>
    </w:p>
    <w:p w14:paraId="69B7DAD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apra, E., Francalanci, C., Merlo, F., and Rossi-lamastra, C. 2011. “Firms ’ Involvement in Open Source Projects : A Trade-off between Software Structural Quality and Popularity,” </w:t>
      </w:r>
      <w:r w:rsidRPr="002957E8">
        <w:rPr>
          <w:i/>
          <w:iCs/>
          <w:noProof/>
          <w:szCs w:val="24"/>
        </w:rPr>
        <w:t>The Journal of Systems and Software</w:t>
      </w:r>
      <w:r w:rsidRPr="002957E8">
        <w:rPr>
          <w:noProof/>
          <w:szCs w:val="24"/>
        </w:rPr>
        <w:t xml:space="preserve"> (84), pp. 144–161. (https://doi.org/10.1016/j.jss.2010.09.004).</w:t>
      </w:r>
    </w:p>
    <w:p w14:paraId="4D52AD6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arte, T. A., and Russel, C. J. 2003. “In Pursuit of Moderation: Nine Common Errors and Their Solutions,” </w:t>
      </w:r>
      <w:r w:rsidRPr="002957E8">
        <w:rPr>
          <w:i/>
          <w:iCs/>
          <w:noProof/>
          <w:szCs w:val="24"/>
        </w:rPr>
        <w:t>MIS Quarterly</w:t>
      </w:r>
      <w:r w:rsidRPr="002957E8">
        <w:rPr>
          <w:noProof/>
          <w:szCs w:val="24"/>
        </w:rPr>
        <w:t xml:space="preserve"> (27:3), pp. 479–501.</w:t>
      </w:r>
    </w:p>
    <w:p w14:paraId="77D3906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Chengalur-smith, I., Sidorova, A., and Daniel, S. 2010. “Sustainability of Free / Libre Open Source Projects : A Longitudinal Study Sustainability of Free / Libre Open Source Projects : A Longitudinal Study,” </w:t>
      </w:r>
      <w:r w:rsidRPr="002957E8">
        <w:rPr>
          <w:i/>
          <w:iCs/>
          <w:noProof/>
          <w:szCs w:val="24"/>
        </w:rPr>
        <w:t>Journal of the Association for Information Systems</w:t>
      </w:r>
      <w:r w:rsidRPr="002957E8">
        <w:rPr>
          <w:noProof/>
          <w:szCs w:val="24"/>
        </w:rPr>
        <w:t xml:space="preserve"> (11), pp. 657–683.</w:t>
      </w:r>
    </w:p>
    <w:p w14:paraId="0A57918B"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hua, C. E. H., and Adrian, Y. K. Y. 2010. “Artifacts , Actors , and Interactions in the Cross- Project Coordination Practices of Open-Source Communities,” </w:t>
      </w:r>
      <w:r w:rsidRPr="002957E8">
        <w:rPr>
          <w:i/>
          <w:iCs/>
          <w:noProof/>
          <w:szCs w:val="24"/>
        </w:rPr>
        <w:t>Journal of the Association for Information</w:t>
      </w:r>
      <w:r w:rsidRPr="002957E8">
        <w:rPr>
          <w:noProof/>
          <w:szCs w:val="24"/>
        </w:rPr>
        <w:t xml:space="preserve"> (11:12), pp. 838–867.</w:t>
      </w:r>
    </w:p>
    <w:p w14:paraId="5C7737F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iffolilli, A. 2004. “The Economics of Open Source Hijacking and the Declining Quality of Digital Information Resources: A Case for Copyleft,” </w:t>
      </w:r>
      <w:r w:rsidRPr="002957E8">
        <w:rPr>
          <w:i/>
          <w:iCs/>
          <w:noProof/>
          <w:szCs w:val="24"/>
        </w:rPr>
        <w:t>First Monday</w:t>
      </w:r>
      <w:r w:rsidRPr="002957E8">
        <w:rPr>
          <w:noProof/>
          <w:szCs w:val="24"/>
        </w:rPr>
        <w:t xml:space="preserve"> (9). (https://doi.org/10.5210/fm.v9i9.1173).</w:t>
      </w:r>
    </w:p>
    <w:p w14:paraId="64AB00F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olazo, J. A., Fang, Y., and Neufeld, D. 2005. “Development Success in Open Source Software Projects: Exploring the Impact of Copylefted Licenses,” in </w:t>
      </w:r>
      <w:r w:rsidRPr="002957E8">
        <w:rPr>
          <w:i/>
          <w:iCs/>
          <w:noProof/>
          <w:szCs w:val="24"/>
        </w:rPr>
        <w:t>AMCIS 2005 Proceedings</w:t>
      </w:r>
      <w:r w:rsidRPr="002957E8">
        <w:rPr>
          <w:noProof/>
          <w:szCs w:val="24"/>
        </w:rPr>
        <w:t>, pp. 929–936. (http://aisel.aisnet.org/amcis2005/432).</w:t>
      </w:r>
    </w:p>
    <w:p w14:paraId="0F50850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ook, R. D. 1977. “Detection of Influential Observation in Linear Regression,” </w:t>
      </w:r>
      <w:r w:rsidRPr="002957E8">
        <w:rPr>
          <w:i/>
          <w:iCs/>
          <w:noProof/>
          <w:szCs w:val="24"/>
        </w:rPr>
        <w:t>Technometrics</w:t>
      </w:r>
      <w:r w:rsidRPr="002957E8">
        <w:rPr>
          <w:noProof/>
          <w:szCs w:val="24"/>
        </w:rPr>
        <w:t xml:space="preserve"> (19:1), pp. 15–18. (https://doi.org/10.2307/1268249).</w:t>
      </w:r>
    </w:p>
    <w:p w14:paraId="1F0B549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Coverity Inc. 2013. “Coverity Scan: 2013 Open Source Report,” pp. 1–23. (http://softwareintegrity.coverity.com/rs/coverity/images/2013-Coverity-Scan-Report.pdf, accessed January 4, 2017).</w:t>
      </w:r>
    </w:p>
    <w:p w14:paraId="10B863B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1997. “A Coordination Theory Approach Organizational Process Design,” </w:t>
      </w:r>
      <w:r w:rsidRPr="002957E8">
        <w:rPr>
          <w:i/>
          <w:iCs/>
          <w:noProof/>
          <w:szCs w:val="24"/>
        </w:rPr>
        <w:t>Organization Science</w:t>
      </w:r>
      <w:r w:rsidRPr="002957E8">
        <w:rPr>
          <w:noProof/>
          <w:szCs w:val="24"/>
        </w:rPr>
        <w:t xml:space="preserve"> (8:2), pp. 157–175. (http://190.24.150.71:2107/stable/2635308?seq=1&amp;Search=yes&amp;searchText=process&amp;searchText=documentation&amp;list=hide&amp;searchUri=/action/doBasicResults?hp=25&amp;la=&amp;wc=on&amp;fc=off&amp;acc=on&amp;acc=on&amp;bk=off&amp;pm=off&amp;jo=off&amp;ar=off%252).</w:t>
      </w:r>
    </w:p>
    <w:p w14:paraId="0CD74FC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Howison, J., and Annabi, H. 2006. “Information Systems Success in Free and Open Source Software Development: Theory and Measures,” </w:t>
      </w:r>
      <w:r w:rsidRPr="002957E8">
        <w:rPr>
          <w:i/>
          <w:iCs/>
          <w:noProof/>
          <w:szCs w:val="24"/>
        </w:rPr>
        <w:t>Software Process Improvement and Practice</w:t>
      </w:r>
      <w:r w:rsidRPr="002957E8">
        <w:rPr>
          <w:noProof/>
          <w:szCs w:val="24"/>
        </w:rPr>
        <w:t xml:space="preserve"> (11:2), pp. 123–148. (https://doi.org/10.1002/spip.259).</w:t>
      </w:r>
    </w:p>
    <w:p w14:paraId="3B1C8ABE"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and Scozzi, B. 2004. “Coordination Practices Within FLOSS Development Teams: The Bug Fixing Process,” </w:t>
      </w:r>
      <w:r w:rsidRPr="002957E8">
        <w:rPr>
          <w:i/>
          <w:iCs/>
          <w:noProof/>
          <w:szCs w:val="24"/>
        </w:rPr>
        <w:t>Computer Supported Activity Coordination</w:t>
      </w:r>
      <w:r w:rsidRPr="002957E8">
        <w:rPr>
          <w:noProof/>
          <w:szCs w:val="24"/>
        </w:rPr>
        <w:t xml:space="preserve"> (4:1), pp. 21–30.</w:t>
      </w:r>
    </w:p>
    <w:p w14:paraId="510361C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Wei, K., Howison, J., and Wiggins, A. 2012. “Free/Libre Open-Source Software </w:t>
      </w:r>
      <w:r w:rsidRPr="002957E8">
        <w:rPr>
          <w:noProof/>
          <w:szCs w:val="24"/>
        </w:rPr>
        <w:lastRenderedPageBreak/>
        <w:t xml:space="preserve">Development,” </w:t>
      </w:r>
      <w:r w:rsidRPr="002957E8">
        <w:rPr>
          <w:i/>
          <w:iCs/>
          <w:noProof/>
          <w:szCs w:val="24"/>
        </w:rPr>
        <w:t>ACM Computing Surveys</w:t>
      </w:r>
      <w:r w:rsidRPr="002957E8">
        <w:rPr>
          <w:noProof/>
          <w:szCs w:val="24"/>
        </w:rPr>
        <w:t xml:space="preserve"> (44:2), pp. 1–35. (https://doi.org/10.1145/2089125.2089127).</w:t>
      </w:r>
    </w:p>
    <w:p w14:paraId="09CA14F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Wei, K., and Li, Q. 2005. “Coordination of Free / Libre and Open Source Software Development,” in </w:t>
      </w:r>
      <w:r w:rsidRPr="002957E8">
        <w:rPr>
          <w:i/>
          <w:iCs/>
          <w:noProof/>
          <w:szCs w:val="24"/>
        </w:rPr>
        <w:t>Institute for Software Research</w:t>
      </w:r>
      <w:r w:rsidRPr="002957E8">
        <w:rPr>
          <w:noProof/>
          <w:szCs w:val="24"/>
        </w:rPr>
        <w:t>.</w:t>
      </w:r>
    </w:p>
    <w:p w14:paraId="2891FD4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Wei, K., Li, Q., and Howison, J. 2006. “Core and Periphery in Free / Libre and Open Source Software Team Communications,” </w:t>
      </w:r>
      <w:r w:rsidRPr="002957E8">
        <w:rPr>
          <w:i/>
          <w:iCs/>
          <w:noProof/>
          <w:szCs w:val="24"/>
        </w:rPr>
        <w:t>Institute for SOftware Research</w:t>
      </w:r>
      <w:r w:rsidRPr="002957E8">
        <w:rPr>
          <w:noProof/>
          <w:szCs w:val="24"/>
        </w:rPr>
        <w:t>, pp. 1–7. (https://doi.org/10.1109/HICSS.2006.101).</w:t>
      </w:r>
    </w:p>
    <w:p w14:paraId="03AE483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Dahlander, L., and Magnusson, M. G. 2005. “Relationships between Open Source Software Companies and Communities: Observations from Nordic Firms,” </w:t>
      </w:r>
      <w:r w:rsidRPr="002957E8">
        <w:rPr>
          <w:i/>
          <w:iCs/>
          <w:noProof/>
          <w:szCs w:val="24"/>
        </w:rPr>
        <w:t>Research Policy</w:t>
      </w:r>
      <w:r w:rsidRPr="002957E8">
        <w:rPr>
          <w:noProof/>
          <w:szCs w:val="24"/>
        </w:rPr>
        <w:t xml:space="preserve"> (34:4), pp. 481–493. (https://doi.org/10.1016/j.respol.2005.02.003).</w:t>
      </w:r>
    </w:p>
    <w:p w14:paraId="50151B0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Daniel, S. L., Maruping, L. M., Cataldo, M., and Herbsleb, J. 2018. “The Impact of Ideology Misfit on Open Source Software Communities and Companies,” </w:t>
      </w:r>
      <w:r w:rsidRPr="002957E8">
        <w:rPr>
          <w:i/>
          <w:iCs/>
          <w:noProof/>
          <w:szCs w:val="24"/>
        </w:rPr>
        <w:t>MIS Quarterly</w:t>
      </w:r>
      <w:r w:rsidRPr="002957E8">
        <w:rPr>
          <w:noProof/>
          <w:szCs w:val="24"/>
        </w:rPr>
        <w:t xml:space="preserve"> (42:4), pp. 1–28. (https://doi.org/10.25300/14242).</w:t>
      </w:r>
    </w:p>
    <w:p w14:paraId="54BACC7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Deci, E. L., Koestner, R., and Ryan, R. M. 1999. “A Meta-Analytic Review of Experiments Examining the Effects of Extrinsic Rewards on Intrinsic Motivation.,” </w:t>
      </w:r>
      <w:r w:rsidRPr="002957E8">
        <w:rPr>
          <w:i/>
          <w:iCs/>
          <w:noProof/>
          <w:szCs w:val="24"/>
        </w:rPr>
        <w:t>Psychological Bulletin</w:t>
      </w:r>
      <w:r w:rsidRPr="002957E8">
        <w:rPr>
          <w:noProof/>
          <w:szCs w:val="24"/>
        </w:rPr>
        <w:t xml:space="preserve"> (125:6), pp. 627–668. (https://doi.org/10.1037/0033-2909.125.6.627).</w:t>
      </w:r>
    </w:p>
    <w:p w14:paraId="1D429A7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Engeström, Y. 2007. “From Communities of Practice to Mycorrhizae,” </w:t>
      </w:r>
      <w:r w:rsidRPr="002957E8">
        <w:rPr>
          <w:i/>
          <w:iCs/>
          <w:noProof/>
          <w:szCs w:val="24"/>
        </w:rPr>
        <w:t>Communities of Practice: Critical Perspectives.</w:t>
      </w:r>
      <w:r w:rsidRPr="002957E8">
        <w:rPr>
          <w:noProof/>
          <w:szCs w:val="24"/>
        </w:rPr>
        <w:t>, pp. 1–20. (https://doi.org/10.4324/9780203101339).</w:t>
      </w:r>
    </w:p>
    <w:p w14:paraId="1F2BB72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Fershtman, C., and Gandal, N. 2004. “The Determinants of Output per Contributor in Open Source Projects: An Empirical Examination,” </w:t>
      </w:r>
      <w:r w:rsidRPr="002957E8">
        <w:rPr>
          <w:i/>
          <w:iCs/>
          <w:noProof/>
          <w:szCs w:val="24"/>
        </w:rPr>
        <w:t>Working Paper</w:t>
      </w:r>
      <w:r w:rsidRPr="002957E8">
        <w:rPr>
          <w:noProof/>
          <w:szCs w:val="24"/>
        </w:rPr>
        <w:t>, pp. 1–24. (https://doi.org/10.2139/ssrn.515282).</w:t>
      </w:r>
    </w:p>
    <w:p w14:paraId="6B1DD4F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Fershtman, C., and Gandal, N. 2007. “Open Source Software: Motivation and Restrictive Licensing,” </w:t>
      </w:r>
      <w:r w:rsidRPr="002957E8">
        <w:rPr>
          <w:i/>
          <w:iCs/>
          <w:noProof/>
          <w:szCs w:val="24"/>
        </w:rPr>
        <w:t>International Economics and Economic Policy</w:t>
      </w:r>
      <w:r w:rsidRPr="002957E8">
        <w:rPr>
          <w:noProof/>
          <w:szCs w:val="24"/>
        </w:rPr>
        <w:t xml:space="preserve"> (4:2), pp. 209–225. (https://doi.org/10.1007/s10368-007-0086-4).</w:t>
      </w:r>
    </w:p>
    <w:p w14:paraId="727FEF5B"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Fershtman, C., and Gandal, N. 2011. “Direct and Indirect Knowledge Spillovers</w:t>
      </w:r>
      <w:r w:rsidRPr="002957E8">
        <w:rPr>
          <w:rFonts w:ascii="Times New Roman" w:hAnsi="Times New Roman"/>
          <w:noProof/>
          <w:szCs w:val="24"/>
        </w:rPr>
        <w:t> </w:t>
      </w:r>
      <w:r w:rsidRPr="002957E8">
        <w:rPr>
          <w:noProof/>
          <w:szCs w:val="24"/>
        </w:rPr>
        <w:t xml:space="preserve">: The ‘ Social Network ’ of Open-Source Projects,” </w:t>
      </w:r>
      <w:r w:rsidRPr="002957E8">
        <w:rPr>
          <w:i/>
          <w:iCs/>
          <w:noProof/>
          <w:szCs w:val="24"/>
        </w:rPr>
        <w:t>Rand Journal of Economics</w:t>
      </w:r>
      <w:r w:rsidRPr="002957E8">
        <w:rPr>
          <w:noProof/>
          <w:szCs w:val="24"/>
        </w:rPr>
        <w:t xml:space="preserve"> (42:1), pp. 70–91.</w:t>
      </w:r>
    </w:p>
    <w:p w14:paraId="310E57FE"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Fitzgerald, B. 2006. “The Transformation of Open Source Software,” </w:t>
      </w:r>
      <w:r w:rsidRPr="002957E8">
        <w:rPr>
          <w:i/>
          <w:iCs/>
          <w:noProof/>
          <w:szCs w:val="24"/>
        </w:rPr>
        <w:t>MIS Quarterly</w:t>
      </w:r>
      <w:r w:rsidRPr="002957E8">
        <w:rPr>
          <w:noProof/>
          <w:szCs w:val="24"/>
        </w:rPr>
        <w:t xml:space="preserve"> (30:3), pp. 587–598. (http://www.scopus.com/inward/record.url?eid=2-s2.0-</w:t>
      </w:r>
      <w:r w:rsidRPr="002957E8">
        <w:rPr>
          <w:noProof/>
          <w:szCs w:val="24"/>
        </w:rPr>
        <w:lastRenderedPageBreak/>
        <w:t>33845974935&amp;partnerID=40&amp;md5=8b03a53f72862e732ce35d7ede8b988e).</w:t>
      </w:r>
    </w:p>
    <w:p w14:paraId="0E526E5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Gamalielsson, J., and Lundell, B. 2014. “Sustainability of Open Source Software Communities beyond a Fork: How and Why Has the LibreOffice Project Evolved?,” </w:t>
      </w:r>
      <w:r w:rsidRPr="002957E8">
        <w:rPr>
          <w:i/>
          <w:iCs/>
          <w:noProof/>
          <w:szCs w:val="24"/>
        </w:rPr>
        <w:t>Journal of Systems and Software</w:t>
      </w:r>
      <w:r w:rsidRPr="002957E8">
        <w:rPr>
          <w:noProof/>
          <w:szCs w:val="24"/>
        </w:rPr>
        <w:t xml:space="preserve"> (89:1), Elsevier Inc., pp. 128–145. (https://doi.org/10.1016/j.jss.2013.11.1077).</w:t>
      </w:r>
    </w:p>
    <w:p w14:paraId="0B5FA28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ermonprez, M., Kendall, J. E., Kendall, K. E., Mathiassen, L., and Young, B. 2016. “Engagement with Open Source Communities A Theory of Responsive Design</w:t>
      </w:r>
      <w:r w:rsidRPr="002957E8">
        <w:rPr>
          <w:rFonts w:ascii="Times New Roman" w:hAnsi="Times New Roman"/>
          <w:noProof/>
          <w:szCs w:val="24"/>
        </w:rPr>
        <w:t> </w:t>
      </w:r>
      <w:r w:rsidRPr="002957E8">
        <w:rPr>
          <w:noProof/>
          <w:szCs w:val="24"/>
        </w:rPr>
        <w:t xml:space="preserve">: A Field Study of Corporate Engagement with Open Source Communities,” </w:t>
      </w:r>
      <w:r w:rsidRPr="002957E8">
        <w:rPr>
          <w:i/>
          <w:iCs/>
          <w:noProof/>
          <w:szCs w:val="24"/>
        </w:rPr>
        <w:t>Information Systems Research</w:t>
      </w:r>
      <w:r w:rsidRPr="002957E8">
        <w:rPr>
          <w:noProof/>
          <w:szCs w:val="24"/>
        </w:rPr>
        <w:t xml:space="preserve"> (28:1), pp. 64–83. (https://doi.org/10.1287/isre.2016.0662).</w:t>
      </w:r>
    </w:p>
    <w:p w14:paraId="6EEABAE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itHub. 2017a. “About Stars.” (https://help.github.com/articles/about-stars/, accessed January 1, 2017).</w:t>
      </w:r>
    </w:p>
    <w:p w14:paraId="3E103F8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itHub. 2017b. “Glossary - Commit.” (https://help.github.com/articles/github-glossary/#commit, accessed January 1, 2017).</w:t>
      </w:r>
    </w:p>
    <w:p w14:paraId="1061E63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itHub. 2017c. “Users.” (https://developer.github.com/v3/users/, accessed April 5, 2017).</w:t>
      </w:r>
    </w:p>
    <w:p w14:paraId="16C9094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oogle. 2014. “Table Details: 2014.” (https://bigquery.cloud.google.com/table/githubarchive:year.2014?pli=1&amp;tab=details, accessed January 1, 2017).</w:t>
      </w:r>
    </w:p>
    <w:p w14:paraId="3976692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Gordon, G. G. 1991. “Industry Determinants of Organizational Culture,” </w:t>
      </w:r>
      <w:r w:rsidRPr="002957E8">
        <w:rPr>
          <w:i/>
          <w:iCs/>
          <w:noProof/>
          <w:szCs w:val="24"/>
        </w:rPr>
        <w:t>Academy of Management Review</w:t>
      </w:r>
      <w:r w:rsidRPr="002957E8">
        <w:rPr>
          <w:noProof/>
          <w:szCs w:val="24"/>
        </w:rPr>
        <w:t>. (https://doi.org/10.5465/amr.1991.4278959).</w:t>
      </w:r>
    </w:p>
    <w:p w14:paraId="0EABB32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Gousios, G., Pinzger, M., and Deursen, A. Van. 2014. “An Exploratory Study of the Pull-Based Software Development Model,” </w:t>
      </w:r>
      <w:r w:rsidRPr="002957E8">
        <w:rPr>
          <w:i/>
          <w:iCs/>
          <w:noProof/>
          <w:szCs w:val="24"/>
        </w:rPr>
        <w:t>Proceedings of the 36th International Conference on Software Engineering - ICSE 2014</w:t>
      </w:r>
      <w:r w:rsidRPr="002957E8">
        <w:rPr>
          <w:noProof/>
          <w:szCs w:val="24"/>
        </w:rPr>
        <w:t>, pp. 345–355. (https://doi.org/10.1145/2568225.2568260).</w:t>
      </w:r>
    </w:p>
    <w:p w14:paraId="6C05111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Greenberger, D. B., and Strasser, S. 1986. “Development and Application of a Model of Personal Control in Organizations,” </w:t>
      </w:r>
      <w:r w:rsidRPr="002957E8">
        <w:rPr>
          <w:i/>
          <w:iCs/>
          <w:noProof/>
          <w:szCs w:val="24"/>
        </w:rPr>
        <w:t>Academy of Management Review</w:t>
      </w:r>
      <w:r w:rsidRPr="002957E8">
        <w:rPr>
          <w:noProof/>
          <w:szCs w:val="24"/>
        </w:rPr>
        <w:t xml:space="preserve"> (11:1), pp. 164–177.</w:t>
      </w:r>
    </w:p>
    <w:p w14:paraId="196EBB5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rewal, R., Lilien, G. L., and Girish, M. 2006. “Location , Location , Location</w:t>
      </w:r>
      <w:r w:rsidRPr="002957E8">
        <w:rPr>
          <w:rFonts w:ascii="Times New Roman" w:hAnsi="Times New Roman"/>
          <w:noProof/>
          <w:szCs w:val="24"/>
        </w:rPr>
        <w:t> </w:t>
      </w:r>
      <w:r w:rsidRPr="002957E8">
        <w:rPr>
          <w:noProof/>
          <w:szCs w:val="24"/>
        </w:rPr>
        <w:t xml:space="preserve">: How Network Embeddedness Affects Project Success in Open Source Systems,” </w:t>
      </w:r>
      <w:r w:rsidRPr="002957E8">
        <w:rPr>
          <w:i/>
          <w:iCs/>
          <w:noProof/>
          <w:szCs w:val="24"/>
        </w:rPr>
        <w:t>Management Science</w:t>
      </w:r>
      <w:r w:rsidRPr="002957E8">
        <w:rPr>
          <w:noProof/>
          <w:szCs w:val="24"/>
        </w:rPr>
        <w:t xml:space="preserve"> (52:7), pp. 1043–1056. (https://doi.org/10.1287/mnsc.1060.0550).</w:t>
      </w:r>
    </w:p>
    <w:p w14:paraId="4814B90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rigorik, I. 2012. “The GitHub Archive.” (https://www.githubarchive.org/, accessed January 1, 2017).</w:t>
      </w:r>
    </w:p>
    <w:p w14:paraId="5E0A96D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Guenter, H., van Emmerik, I. J. H., and Schreurs, B. 2014. “The Negative Effects of Delays in Information Exchange: Looking at Workplace Relationships from an Affective Events Perspective,” </w:t>
      </w:r>
      <w:r w:rsidRPr="002957E8">
        <w:rPr>
          <w:i/>
          <w:iCs/>
          <w:noProof/>
          <w:szCs w:val="24"/>
        </w:rPr>
        <w:t>Human Resource Management Review</w:t>
      </w:r>
      <w:r w:rsidRPr="002957E8">
        <w:rPr>
          <w:noProof/>
          <w:szCs w:val="24"/>
        </w:rPr>
        <w:t xml:space="preserve"> (24:4), pp. 238–298. (https://doi.org/10.1016/j.hrmr.2014.02.001).</w:t>
      </w:r>
    </w:p>
    <w:p w14:paraId="5749550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Haans, J. F. R., Pieters, C., and He, Z.-L. 2015. “Thinking about U: Theorizing and Testing U</w:t>
      </w:r>
      <w:r w:rsidRPr="002957E8">
        <w:rPr>
          <w:rFonts w:ascii="Times New Roman" w:hAnsi="Times New Roman"/>
          <w:noProof/>
          <w:szCs w:val="24"/>
        </w:rPr>
        <w:t>‐</w:t>
      </w:r>
      <w:r w:rsidRPr="002957E8">
        <w:rPr>
          <w:noProof/>
          <w:szCs w:val="24"/>
        </w:rPr>
        <w:t>and Inverted U</w:t>
      </w:r>
      <w:r w:rsidRPr="002957E8">
        <w:rPr>
          <w:rFonts w:ascii="Times New Roman" w:hAnsi="Times New Roman"/>
          <w:noProof/>
          <w:szCs w:val="24"/>
        </w:rPr>
        <w:t>‐</w:t>
      </w:r>
      <w:r w:rsidRPr="002957E8">
        <w:rPr>
          <w:noProof/>
          <w:szCs w:val="24"/>
        </w:rPr>
        <w:t xml:space="preserve">shaped Relationships in Strategy Research,” </w:t>
      </w:r>
      <w:r w:rsidRPr="002957E8">
        <w:rPr>
          <w:i/>
          <w:iCs/>
          <w:noProof/>
          <w:szCs w:val="24"/>
        </w:rPr>
        <w:t>Strategic Management Journal</w:t>
      </w:r>
      <w:r w:rsidRPr="002957E8">
        <w:rPr>
          <w:noProof/>
          <w:szCs w:val="24"/>
        </w:rPr>
        <w:t xml:space="preserve"> (37), pp. 1177–1195. (https://doi.org/10.1002/smj).</w:t>
      </w:r>
    </w:p>
    <w:p w14:paraId="3350AE3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Hair, J. F., Black, W. C., Babin, B. J., and Anderson, R. E. 2010. “Multivariate Data Analysis 7th Edition,” </w:t>
      </w:r>
      <w:r w:rsidRPr="002957E8">
        <w:rPr>
          <w:i/>
          <w:iCs/>
          <w:noProof/>
          <w:szCs w:val="24"/>
        </w:rPr>
        <w:t>Prentice Hall</w:t>
      </w:r>
      <w:r w:rsidRPr="002957E8">
        <w:rPr>
          <w:noProof/>
          <w:szCs w:val="24"/>
        </w:rPr>
        <w:t>, Upper Saddle River, NJ: Prentice Hall. (https://doi.org/10.1016/j.ijpharm.2011.02.019).</w:t>
      </w:r>
    </w:p>
    <w:p w14:paraId="39391DD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Hayes, A. F., and Cai, L. 2007. “Using Heteroskedasticity-Consistent Standard Error Estimators in OLS Regression</w:t>
      </w:r>
      <w:r w:rsidRPr="002957E8">
        <w:rPr>
          <w:rFonts w:ascii="Times New Roman" w:hAnsi="Times New Roman"/>
          <w:noProof/>
          <w:szCs w:val="24"/>
        </w:rPr>
        <w:t> </w:t>
      </w:r>
      <w:r w:rsidRPr="002957E8">
        <w:rPr>
          <w:noProof/>
          <w:szCs w:val="24"/>
        </w:rPr>
        <w:t xml:space="preserve">: An Introduction and Software Implementation,” </w:t>
      </w:r>
      <w:r w:rsidRPr="002957E8">
        <w:rPr>
          <w:i/>
          <w:iCs/>
          <w:noProof/>
          <w:szCs w:val="24"/>
        </w:rPr>
        <w:t>Behavior Research Methods</w:t>
      </w:r>
      <w:r w:rsidRPr="002957E8">
        <w:rPr>
          <w:noProof/>
          <w:szCs w:val="24"/>
        </w:rPr>
        <w:t xml:space="preserve"> (39:4), pp. 709–722.</w:t>
      </w:r>
    </w:p>
    <w:p w14:paraId="5F39DBF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Hofstede, G. 2011. “Dimensionalizing Cultures: The Hofstede Model in Context,” </w:t>
      </w:r>
      <w:r w:rsidRPr="002957E8">
        <w:rPr>
          <w:i/>
          <w:iCs/>
          <w:noProof/>
          <w:szCs w:val="24"/>
        </w:rPr>
        <w:t>Online Readings in Psychology and Culture</w:t>
      </w:r>
      <w:r w:rsidRPr="002957E8">
        <w:rPr>
          <w:noProof/>
          <w:szCs w:val="24"/>
        </w:rPr>
        <w:t xml:space="preserve"> (2:1), pp. 1–26. (https://doi.org/10.9707/2307-0919.1014).</w:t>
      </w:r>
    </w:p>
    <w:p w14:paraId="49B7F13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Hosmer, D. W., Lemeshow, S., and May, S. 2008a. “Applied Survival Analysis. Regression Modeling of Time-to-Event Data,” </w:t>
      </w:r>
      <w:r w:rsidRPr="002957E8">
        <w:rPr>
          <w:i/>
          <w:iCs/>
          <w:noProof/>
          <w:szCs w:val="24"/>
        </w:rPr>
        <w:t>Technometrics</w:t>
      </w:r>
      <w:r w:rsidRPr="002957E8">
        <w:rPr>
          <w:noProof/>
          <w:szCs w:val="24"/>
        </w:rPr>
        <w:t>. (https://doi.org/10.2307/1270580).</w:t>
      </w:r>
    </w:p>
    <w:p w14:paraId="30AE839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Hosmer, D. W., Lemeshow, S., and May, S. 2008b. “Applied Survival Analysis. Regression Modeling of Time-to-Event Data,” </w:t>
      </w:r>
      <w:r w:rsidRPr="002957E8">
        <w:rPr>
          <w:i/>
          <w:iCs/>
          <w:noProof/>
          <w:szCs w:val="24"/>
        </w:rPr>
        <w:t>John Wiley &amp; Sons</w:t>
      </w:r>
      <w:r w:rsidRPr="002957E8">
        <w:rPr>
          <w:noProof/>
          <w:szCs w:val="24"/>
        </w:rPr>
        <w:t xml:space="preserve"> (Vol. 41), New York, NY: John Wiley &amp; Sons. (https://doi.org/10.2307/1270580).</w:t>
      </w:r>
    </w:p>
    <w:p w14:paraId="31FABD7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Howison, J., and Crowston, K. 2014. “Collaboration through Open Superposition: A Theory of the Open Source Way,” </w:t>
      </w:r>
      <w:r w:rsidRPr="002957E8">
        <w:rPr>
          <w:i/>
          <w:iCs/>
          <w:noProof/>
          <w:szCs w:val="24"/>
        </w:rPr>
        <w:t>MIS Quarterly</w:t>
      </w:r>
      <w:r w:rsidRPr="002957E8">
        <w:rPr>
          <w:noProof/>
          <w:szCs w:val="24"/>
        </w:rPr>
        <w:t xml:space="preserve"> (38:1), pp. 29–50.</w:t>
      </w:r>
    </w:p>
    <w:p w14:paraId="7B43BCB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Jarczyk, O., Gruszka, B., Jaroszewicz, S., and Bukowski, L. 2014. “GitHub Projects. Quality Analysis of Open-Source Software,” in </w:t>
      </w:r>
      <w:r w:rsidRPr="002957E8">
        <w:rPr>
          <w:i/>
          <w:iCs/>
          <w:noProof/>
          <w:szCs w:val="24"/>
        </w:rPr>
        <w:t>SocInfo 2014: The 6th International Conference on Social Informatics</w:t>
      </w:r>
      <w:r w:rsidRPr="002957E8">
        <w:rPr>
          <w:noProof/>
          <w:szCs w:val="24"/>
        </w:rPr>
        <w:t>, pp. 80–94.</w:t>
      </w:r>
    </w:p>
    <w:p w14:paraId="70AAEE8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Jarvenpaa, S. L., and Lang, K. R. 2011. “Boundary Management in Online Communities: Case Studies of the Nine Inch Nails and Ccmixter Music Remix Sites,” </w:t>
      </w:r>
      <w:r w:rsidRPr="002957E8">
        <w:rPr>
          <w:i/>
          <w:iCs/>
          <w:noProof/>
          <w:szCs w:val="24"/>
        </w:rPr>
        <w:t>Long Range Planning</w:t>
      </w:r>
      <w:r w:rsidRPr="002957E8">
        <w:rPr>
          <w:noProof/>
          <w:szCs w:val="24"/>
        </w:rPr>
        <w:t xml:space="preserve"> (44:5–6), pp. 440–457. (https://doi.org/10.1016/j.lrp.2011.09.002).</w:t>
      </w:r>
    </w:p>
    <w:p w14:paraId="688D803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Jehn, K. A., and Mannix, E. A. 2001. “The Dynamic Nature of Conflict: A Longitudinal Study of Intragroup Conflict and Group Performance,” </w:t>
      </w:r>
      <w:r w:rsidRPr="002957E8">
        <w:rPr>
          <w:i/>
          <w:iCs/>
          <w:noProof/>
          <w:szCs w:val="24"/>
        </w:rPr>
        <w:t>Academy of Management Journal</w:t>
      </w:r>
      <w:r w:rsidRPr="002957E8">
        <w:rPr>
          <w:noProof/>
          <w:szCs w:val="24"/>
        </w:rPr>
        <w:t xml:space="preserve"> (44:2), pp. 238–251. (https://doi.org/10.2307/3069453).</w:t>
      </w:r>
    </w:p>
    <w:p w14:paraId="177DA43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Jones, C., Hesterly, W. S., and Borgatti, S. P. 1997. “A General Theory of Network Governance: Exchange Conditions and Social Mechanisms,” </w:t>
      </w:r>
      <w:r w:rsidRPr="002957E8">
        <w:rPr>
          <w:i/>
          <w:iCs/>
          <w:noProof/>
          <w:szCs w:val="24"/>
        </w:rPr>
        <w:t>Academy of Management Review</w:t>
      </w:r>
      <w:r w:rsidRPr="002957E8">
        <w:rPr>
          <w:noProof/>
          <w:szCs w:val="24"/>
        </w:rPr>
        <w:t xml:space="preserve"> (22:4), pp. 911–945.</w:t>
      </w:r>
    </w:p>
    <w:p w14:paraId="4A1195B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Kalliamvakou, E., Gousios, G., Singer, L., Blincoe, K., German, D. M., and Damian, D. 2014. “The Promises and Perils of Mining GitHub,” in </w:t>
      </w:r>
      <w:r w:rsidRPr="002957E8">
        <w:rPr>
          <w:i/>
          <w:iCs/>
          <w:noProof/>
          <w:szCs w:val="24"/>
        </w:rPr>
        <w:t>Proceedings of the 11th Working Conference on Mining Software Repositories</w:t>
      </w:r>
      <w:r w:rsidRPr="002957E8">
        <w:rPr>
          <w:noProof/>
          <w:szCs w:val="24"/>
        </w:rPr>
        <w:t>, pp. 92–101.</w:t>
      </w:r>
    </w:p>
    <w:p w14:paraId="1FA96F1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Ke, W., and Zhang, P. 2010. “The Effects of Extrinsic Motivations and Satisfaction in Open Source Software Development,” </w:t>
      </w:r>
      <w:r w:rsidRPr="002957E8">
        <w:rPr>
          <w:i/>
          <w:iCs/>
          <w:noProof/>
          <w:szCs w:val="24"/>
        </w:rPr>
        <w:t>Journal of the Association for Information Systems</w:t>
      </w:r>
      <w:r w:rsidRPr="002957E8">
        <w:rPr>
          <w:noProof/>
          <w:szCs w:val="24"/>
        </w:rPr>
        <w:t xml:space="preserve"> (11:12), pp. 784–808.</w:t>
      </w:r>
    </w:p>
    <w:p w14:paraId="4218790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Krishnamurthy, S. 2005. “Cave or Community? An Empirical Examination of 100 Mature Open Source Projects (Originally Published in Volume 7, Number 6, June 2002,” </w:t>
      </w:r>
      <w:r w:rsidRPr="002957E8">
        <w:rPr>
          <w:i/>
          <w:iCs/>
          <w:noProof/>
          <w:szCs w:val="24"/>
        </w:rPr>
        <w:t>First Monday; Special Issue #2: Open Source — 3 October 2005</w:t>
      </w:r>
      <w:r w:rsidRPr="002957E8">
        <w:rPr>
          <w:noProof/>
          <w:szCs w:val="24"/>
        </w:rPr>
        <w:t xml:space="preserve"> (October), pp. 1–12.</w:t>
      </w:r>
    </w:p>
    <w:p w14:paraId="3FE73AE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von Krogh, G., Haefliger, S., Spaeth, S., and Wallin, M. W. 2012. “Carrots and Rainbows: Motivation and Social Practice in Open Source Software Development,” </w:t>
      </w:r>
      <w:r w:rsidRPr="002957E8">
        <w:rPr>
          <w:i/>
          <w:iCs/>
          <w:noProof/>
          <w:szCs w:val="24"/>
        </w:rPr>
        <w:t>MIS Quarterly</w:t>
      </w:r>
      <w:r w:rsidRPr="002957E8">
        <w:rPr>
          <w:noProof/>
          <w:szCs w:val="24"/>
        </w:rPr>
        <w:t xml:space="preserve"> (36:2), pp. 649–676.</w:t>
      </w:r>
    </w:p>
    <w:p w14:paraId="24CAE54B"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akhani, K., and Wolf, R. G. 2005. “Why Hackers Do What They Do: Understanding Motivation and Effort in Free/Open Source Software Projects,” in </w:t>
      </w:r>
      <w:r w:rsidRPr="002957E8">
        <w:rPr>
          <w:i/>
          <w:iCs/>
          <w:noProof/>
          <w:szCs w:val="24"/>
        </w:rPr>
        <w:t>Perspectives on Free and Open Source Software</w:t>
      </w:r>
      <w:r w:rsidRPr="002957E8">
        <w:rPr>
          <w:noProof/>
          <w:szCs w:val="24"/>
        </w:rPr>
        <w:t>, J. Feller, B. Fitzgerald, S. Hissam, and K. R. Lakhani (eds.), Cambridge, MA, pp. 3–22. (https://doi.org/10.2139/ssrn.443040).</w:t>
      </w:r>
    </w:p>
    <w:p w14:paraId="16CB250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ee, S.-Y. T., Kim, H.-W., and Gupta, S. 2009. “Measuring Open Source Software Success,” </w:t>
      </w:r>
      <w:r w:rsidRPr="002957E8">
        <w:rPr>
          <w:i/>
          <w:iCs/>
          <w:noProof/>
          <w:szCs w:val="24"/>
        </w:rPr>
        <w:t>The International Journal of Management Science</w:t>
      </w:r>
      <w:r w:rsidRPr="002957E8">
        <w:rPr>
          <w:noProof/>
          <w:szCs w:val="24"/>
        </w:rPr>
        <w:t xml:space="preserve"> (37), pp. 426–438. (https://doi.org/10.1016/j.omega.2007.05.005).</w:t>
      </w:r>
    </w:p>
    <w:p w14:paraId="0A58023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erner, J., and Tirole, J. 2003. “Some Simple Economics of Open Source,” </w:t>
      </w:r>
      <w:r w:rsidRPr="002957E8">
        <w:rPr>
          <w:i/>
          <w:iCs/>
          <w:noProof/>
          <w:szCs w:val="24"/>
        </w:rPr>
        <w:t>The Journal of Industrial Economics</w:t>
      </w:r>
      <w:r w:rsidRPr="002957E8">
        <w:rPr>
          <w:noProof/>
          <w:szCs w:val="24"/>
        </w:rPr>
        <w:t xml:space="preserve"> (50:2), pp. 197–234. (https://doi.org/10.1111/1467-6451.00174).</w:t>
      </w:r>
    </w:p>
    <w:p w14:paraId="6D58CF5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erner, J., and Tirole, J. 2005. “The Scope of Open Source Licensing,” </w:t>
      </w:r>
      <w:r w:rsidRPr="002957E8">
        <w:rPr>
          <w:i/>
          <w:iCs/>
          <w:noProof/>
          <w:szCs w:val="24"/>
        </w:rPr>
        <w:t>Journal of Law, Economics, and Organization</w:t>
      </w:r>
      <w:r w:rsidRPr="002957E8">
        <w:rPr>
          <w:noProof/>
          <w:szCs w:val="24"/>
        </w:rPr>
        <w:t xml:space="preserve"> (21:1), pp. 20–56. (https://doi.org/10.1093/jleo/ewi002).</w:t>
      </w:r>
    </w:p>
    <w:p w14:paraId="0316352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icorish, S. A., and MacDonell, S. G. 2014. “Understanding the Attitudes, Knowledge Sharing Behaviors and Task Performance of Core Developers: A Longitudinal Study,” </w:t>
      </w:r>
      <w:r w:rsidRPr="002957E8">
        <w:rPr>
          <w:i/>
          <w:iCs/>
          <w:noProof/>
          <w:szCs w:val="24"/>
        </w:rPr>
        <w:t xml:space="preserve">Information and Software </w:t>
      </w:r>
      <w:r w:rsidRPr="002957E8">
        <w:rPr>
          <w:i/>
          <w:iCs/>
          <w:noProof/>
          <w:szCs w:val="24"/>
        </w:rPr>
        <w:lastRenderedPageBreak/>
        <w:t>Technology</w:t>
      </w:r>
      <w:r w:rsidRPr="002957E8">
        <w:rPr>
          <w:noProof/>
          <w:szCs w:val="24"/>
        </w:rPr>
        <w:t xml:space="preserve"> (56:12), Elsevier B.V., pp. 1578–1596. (https://doi.org/10.1016/j.infsof.2014.02.004).</w:t>
      </w:r>
    </w:p>
    <w:p w14:paraId="060149F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ind, J. T., and Mehlum, H. 2010. “With or without u? The Appropriate Test for a U-Shaped Relationship,” </w:t>
      </w:r>
      <w:r w:rsidRPr="002957E8">
        <w:rPr>
          <w:i/>
          <w:iCs/>
          <w:noProof/>
          <w:szCs w:val="24"/>
        </w:rPr>
        <w:t>Oxford Bulletin of Economics and Statistics</w:t>
      </w:r>
      <w:r w:rsidRPr="002957E8">
        <w:rPr>
          <w:noProof/>
          <w:szCs w:val="24"/>
        </w:rPr>
        <w:t xml:space="preserve"> (72:1), pp. 109–118. (https://doi.org/10.1111/j.1468-0084.2009.00569.x).</w:t>
      </w:r>
    </w:p>
    <w:p w14:paraId="7A7F892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Lindberg, A. 2015. “The Origin, Evolution, and Variation of Routine Structures in Open Source Software Development: Three Mixed Computational-Qualitative Studies,” Case Western Reserve University.</w:t>
      </w:r>
    </w:p>
    <w:p w14:paraId="09BDC11B"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indberg, A., Berente, N., Gaskin, J., and Lyytinen, K. 2016. “Coordinating Interdependencies in Online Communities: A Study of an Open Source Software Project,” </w:t>
      </w:r>
      <w:r w:rsidRPr="002957E8">
        <w:rPr>
          <w:i/>
          <w:iCs/>
          <w:noProof/>
          <w:szCs w:val="24"/>
        </w:rPr>
        <w:t>Information Systems Research</w:t>
      </w:r>
      <w:r w:rsidRPr="002957E8">
        <w:rPr>
          <w:noProof/>
          <w:szCs w:val="24"/>
        </w:rPr>
        <w:t xml:space="preserve"> (December), pp. 1–22. (http://dx.doi.org/10.1287/isre.2016.0673).</w:t>
      </w:r>
    </w:p>
    <w:p w14:paraId="4FA5DDA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jungberg, J. 2000. “Open Source Movements as a Model for Organising,” </w:t>
      </w:r>
      <w:r w:rsidRPr="002957E8">
        <w:rPr>
          <w:i/>
          <w:iCs/>
          <w:noProof/>
          <w:szCs w:val="24"/>
        </w:rPr>
        <w:t>European Journal of Information Systems</w:t>
      </w:r>
      <w:r w:rsidRPr="002957E8">
        <w:rPr>
          <w:noProof/>
          <w:szCs w:val="24"/>
        </w:rPr>
        <w:t xml:space="preserve"> (9:4), pp. 208–216. (https://doi.org/10.1057/palgrave.ejis.3000373).</w:t>
      </w:r>
    </w:p>
    <w:p w14:paraId="29346BD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ohr, S. 2001. “Some I.B.M. Tools to Be Put in Public Domain.,” </w:t>
      </w:r>
      <w:r w:rsidRPr="002957E8">
        <w:rPr>
          <w:i/>
          <w:iCs/>
          <w:noProof/>
          <w:szCs w:val="24"/>
        </w:rPr>
        <w:t>New York Times (November 5)</w:t>
      </w:r>
      <w:r w:rsidRPr="002957E8">
        <w:rPr>
          <w:noProof/>
          <w:szCs w:val="24"/>
        </w:rPr>
        <w:t>. (http://www.nytimes.com/2001/11/05/technology/05OPEN.html?pagewanted=all).</w:t>
      </w:r>
    </w:p>
    <w:p w14:paraId="5B1AD93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alone, T. W., and Crowston, K. 1994. “The Interdisciplinary Study of Coordination,” </w:t>
      </w:r>
      <w:r w:rsidRPr="002957E8">
        <w:rPr>
          <w:i/>
          <w:iCs/>
          <w:noProof/>
          <w:szCs w:val="24"/>
        </w:rPr>
        <w:t>ACM Computing</w:t>
      </w:r>
      <w:r w:rsidRPr="002957E8">
        <w:rPr>
          <w:noProof/>
          <w:szCs w:val="24"/>
        </w:rPr>
        <w:t xml:space="preserve"> (26:1), pp. 87–119. (https://doi.org/10.1145/174666.174668).</w:t>
      </w:r>
    </w:p>
    <w:p w14:paraId="300C34A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atter, D., Kuhn, A., and Nierstrasz, O. 2009. “Assigning Bug Reports Using a Vocabulary-Based Expertise Model of Developers,” </w:t>
      </w:r>
      <w:r w:rsidRPr="002957E8">
        <w:rPr>
          <w:i/>
          <w:iCs/>
          <w:noProof/>
          <w:szCs w:val="24"/>
        </w:rPr>
        <w:t>Proceedings of the 2009 6th IEEE International Working Conference on Mining Software Repositories, MSR 2009</w:t>
      </w:r>
      <w:r w:rsidRPr="002957E8">
        <w:rPr>
          <w:noProof/>
          <w:szCs w:val="24"/>
        </w:rPr>
        <w:t xml:space="preserve"> (Msr), pp. 131–140. (https://doi.org/10.1109/MSR.2009.5069491).</w:t>
      </w:r>
    </w:p>
    <w:p w14:paraId="5F4DA9F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edappa, P. K., and Srivastava, S. C. 2017. “License Choice and the Changing Structures of Work in Organization Owned Open Source Projects,” in </w:t>
      </w:r>
      <w:r w:rsidRPr="002957E8">
        <w:rPr>
          <w:i/>
          <w:iCs/>
          <w:noProof/>
          <w:szCs w:val="24"/>
        </w:rPr>
        <w:t>SIGMIS CPR, Bangalore</w:t>
      </w:r>
      <w:r w:rsidRPr="002957E8">
        <w:rPr>
          <w:noProof/>
          <w:szCs w:val="24"/>
        </w:rPr>
        <w:t>, pp. 117–123.</w:t>
      </w:r>
    </w:p>
    <w:p w14:paraId="417D34E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edappa, P. K., and Srivastava, S. C. 2018. “Does Superposition Influence the Success of FLOSS Projects? An Examination of Open Source Software Development by Organizations and Individuals,” </w:t>
      </w:r>
      <w:r w:rsidRPr="002957E8">
        <w:rPr>
          <w:i/>
          <w:iCs/>
          <w:noProof/>
          <w:szCs w:val="24"/>
        </w:rPr>
        <w:t>Information Systems Research (Forthcoming)</w:t>
      </w:r>
      <w:r w:rsidRPr="002957E8">
        <w:rPr>
          <w:noProof/>
          <w:szCs w:val="24"/>
        </w:rPr>
        <w:t>.</w:t>
      </w:r>
    </w:p>
    <w:p w14:paraId="7B635E2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ichlmayr, M., and Fitzgerald, B. 2012. “Time-Based Release Management in Free and Open Source (FOSS) Projects,” </w:t>
      </w:r>
      <w:r w:rsidRPr="002957E8">
        <w:rPr>
          <w:i/>
          <w:iCs/>
          <w:noProof/>
          <w:szCs w:val="24"/>
        </w:rPr>
        <w:t>International Journal of Open Source Software and Processes</w:t>
      </w:r>
      <w:r w:rsidRPr="002957E8">
        <w:rPr>
          <w:noProof/>
          <w:szCs w:val="24"/>
        </w:rPr>
        <w:t xml:space="preserve"> (4:1), pp. 1–19.</w:t>
      </w:r>
    </w:p>
    <w:p w14:paraId="2E1FEF0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icrosoft News Center. 2018. “Microsoft to Acquire GitHub for $7.5 Billion.” </w:t>
      </w:r>
      <w:r w:rsidRPr="002957E8">
        <w:rPr>
          <w:noProof/>
          <w:szCs w:val="24"/>
        </w:rPr>
        <w:lastRenderedPageBreak/>
        <w:t>(https://news.microsoft.com/2018/06/04/microsoft-to-acquire-github-for-7-5-billion/, accessed August 1, 2018).</w:t>
      </w:r>
    </w:p>
    <w:p w14:paraId="1A210ED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idha, V., and Palvia, P. 2012. “Factors Affecting the Success of Open Source Software,” </w:t>
      </w:r>
      <w:r w:rsidRPr="002957E8">
        <w:rPr>
          <w:i/>
          <w:iCs/>
          <w:noProof/>
          <w:szCs w:val="24"/>
        </w:rPr>
        <w:t>The Journal of Systems &amp; Software</w:t>
      </w:r>
      <w:r w:rsidRPr="002957E8">
        <w:rPr>
          <w:noProof/>
          <w:szCs w:val="24"/>
        </w:rPr>
        <w:t xml:space="preserve"> (85:4), Elsevier Inc., pp. 895–905. (https://doi.org/10.1016/j.jss.2011.11.010).</w:t>
      </w:r>
    </w:p>
    <w:p w14:paraId="01435CA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ockus, A., Fielding, R. T., and Herbsleb, J. 2002. “Two Case Studies of Open Source Software Development: Apache and Mozilla,” </w:t>
      </w:r>
      <w:r w:rsidRPr="002957E8">
        <w:rPr>
          <w:i/>
          <w:iCs/>
          <w:noProof/>
          <w:szCs w:val="24"/>
        </w:rPr>
        <w:t>ACM Transactions on Software Engineering and Methodology</w:t>
      </w:r>
      <w:r w:rsidRPr="002957E8">
        <w:rPr>
          <w:noProof/>
          <w:szCs w:val="24"/>
        </w:rPr>
        <w:t xml:space="preserve"> (11:3), pp. 309–346.</w:t>
      </w:r>
    </w:p>
    <w:p w14:paraId="104505A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unos, B. 2006. “Can Open-Source R&amp;D Reinvigorate Drug Research?,” </w:t>
      </w:r>
      <w:r w:rsidRPr="002957E8">
        <w:rPr>
          <w:i/>
          <w:iCs/>
          <w:noProof/>
          <w:szCs w:val="24"/>
        </w:rPr>
        <w:t>Nature Reviews. Drug Discovery</w:t>
      </w:r>
      <w:r w:rsidRPr="002957E8">
        <w:rPr>
          <w:noProof/>
          <w:szCs w:val="24"/>
        </w:rPr>
        <w:t xml:space="preserve"> (5:9), pp. 723–729. (https://doi.org/10.1038/nrd2131).</w:t>
      </w:r>
    </w:p>
    <w:p w14:paraId="42F75D0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Neath, K. 2010. “Introducing Organizations.” (https://blog.github.com/2010-06-29-introducing-organizations/, accessed August 1, 2018).</w:t>
      </w:r>
    </w:p>
    <w:p w14:paraId="26B85D6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O’Mahony, S. 2005. “Nonprofit Foundations and Their Role in Community-Firm Software Collaboration,” in </w:t>
      </w:r>
      <w:r w:rsidRPr="002957E8">
        <w:rPr>
          <w:i/>
          <w:iCs/>
          <w:noProof/>
          <w:szCs w:val="24"/>
        </w:rPr>
        <w:t>Perspectives on Free and Open Source Software</w:t>
      </w:r>
      <w:r w:rsidRPr="002957E8">
        <w:rPr>
          <w:noProof/>
          <w:szCs w:val="24"/>
        </w:rPr>
        <w:t>, B. Fitzgerald, J. Feller, S. A. Hissam, and K. R. Lakhani (eds.), MIT Press, Cambridge, MA, pp. 393–413.</w:t>
      </w:r>
    </w:p>
    <w:p w14:paraId="09E2F1D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Pearce, J. 2014. “9.9 Million Lines of Code and Still Moving Fast - Facebook Open Source in 2014.” (https://code.facebook.com/posts/292625127566143/9-9-million-lines-of-code-and-still-moving-fast-facebook-open-source-in-2014/, accessed December 11, 2017).</w:t>
      </w:r>
    </w:p>
    <w:p w14:paraId="6265516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Phillips, P. C. B., and Park, J. Y. 1988. “On the Formulation of Wald Tests of Nonlinear Restrictions,” </w:t>
      </w:r>
      <w:r w:rsidRPr="002957E8">
        <w:rPr>
          <w:i/>
          <w:iCs/>
          <w:noProof/>
          <w:szCs w:val="24"/>
        </w:rPr>
        <w:t>Econometrica</w:t>
      </w:r>
      <w:r w:rsidRPr="002957E8">
        <w:rPr>
          <w:noProof/>
          <w:szCs w:val="24"/>
        </w:rPr>
        <w:t xml:space="preserve"> (56:5), pp. 1065–1083.</w:t>
      </w:r>
    </w:p>
    <w:p w14:paraId="63F1878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ao, C. R. 1972. </w:t>
      </w:r>
      <w:r w:rsidRPr="002957E8">
        <w:rPr>
          <w:i/>
          <w:iCs/>
          <w:noProof/>
          <w:szCs w:val="24"/>
        </w:rPr>
        <w:t>Linear Statistical Inference and Its Applications</w:t>
      </w:r>
      <w:r w:rsidRPr="002957E8">
        <w:rPr>
          <w:noProof/>
          <w:szCs w:val="24"/>
        </w:rPr>
        <w:t>, (2nd edn.), New York, NY: John Wiley &amp; Sons.</w:t>
      </w:r>
    </w:p>
    <w:p w14:paraId="43E94A7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audenbush, S. W., and Bryk, A. S. 2002. “Hierarchical Linear Models: Applications and Data Analysis Methods,” </w:t>
      </w:r>
      <w:r w:rsidRPr="002957E8">
        <w:rPr>
          <w:i/>
          <w:iCs/>
          <w:noProof/>
          <w:szCs w:val="24"/>
        </w:rPr>
        <w:t>Advanced Quantitative Techniques in the Social Sciences 1</w:t>
      </w:r>
      <w:r w:rsidRPr="002957E8">
        <w:rPr>
          <w:noProof/>
          <w:szCs w:val="24"/>
        </w:rPr>
        <w:t>.</w:t>
      </w:r>
    </w:p>
    <w:p w14:paraId="67D9A95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aymond, E. 1998. “The Cathedral and the Bazaar,” </w:t>
      </w:r>
      <w:r w:rsidRPr="002957E8">
        <w:rPr>
          <w:i/>
          <w:iCs/>
          <w:noProof/>
          <w:szCs w:val="24"/>
        </w:rPr>
        <w:t>First Monday</w:t>
      </w:r>
      <w:r w:rsidRPr="002957E8">
        <w:rPr>
          <w:noProof/>
          <w:szCs w:val="24"/>
        </w:rPr>
        <w:t xml:space="preserve"> (3:3). (https://doi.org/10.1007/s12130-999-1026-0).</w:t>
      </w:r>
    </w:p>
    <w:p w14:paraId="2441613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aymond, E. S. 1999. “The Cathedral and the Bazaar: Musings on Linux and Open Source by an Accidental Revolutionary,” </w:t>
      </w:r>
      <w:r w:rsidRPr="002957E8">
        <w:rPr>
          <w:i/>
          <w:iCs/>
          <w:noProof/>
          <w:szCs w:val="24"/>
        </w:rPr>
        <w:t>O’Reilly</w:t>
      </w:r>
      <w:r w:rsidRPr="002957E8">
        <w:rPr>
          <w:noProof/>
          <w:szCs w:val="24"/>
        </w:rPr>
        <w:t>. (https://doi.org/10.1017/CBO9781107415324.004).</w:t>
      </w:r>
    </w:p>
    <w:p w14:paraId="7B3B5E2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Rebeca, M.-D., and García, C. E. 2009. </w:t>
      </w:r>
      <w:r w:rsidRPr="002957E8">
        <w:rPr>
          <w:i/>
          <w:iCs/>
          <w:noProof/>
          <w:szCs w:val="24"/>
        </w:rPr>
        <w:t>Returns from Social Capital in Open Source Software Networks</w:t>
      </w:r>
      <w:r w:rsidRPr="002957E8">
        <w:rPr>
          <w:noProof/>
          <w:szCs w:val="24"/>
        </w:rPr>
        <w:t>, pp. 277–295. (https://doi.org/10.1007/s00191-008-0125-5).</w:t>
      </w:r>
    </w:p>
    <w:p w14:paraId="2F991DC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igby, P. C., and Hassan, A. E. 2007. “What Can OSS Mailing Lists Tell Us? A Preliminary Psychometric Text Analysis of the Apache Developer Mailing List,” </w:t>
      </w:r>
      <w:r w:rsidRPr="002957E8">
        <w:rPr>
          <w:i/>
          <w:iCs/>
          <w:noProof/>
          <w:szCs w:val="24"/>
        </w:rPr>
        <w:t>Proceedings - ICSE 2007 Workshops: Fourth International Workshop on Mining Software Repositories, MSR 2007</w:t>
      </w:r>
      <w:r w:rsidRPr="002957E8">
        <w:rPr>
          <w:noProof/>
          <w:szCs w:val="24"/>
        </w:rPr>
        <w:t>. (https://doi.org/10.1109/MSR.2007.35).</w:t>
      </w:r>
    </w:p>
    <w:p w14:paraId="2018E42B"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oberts, J. A., Hann, I.-H., and Slaughter, S. A. 2006. “Understanding the Motivations, Participation, and Performance of Open Source Software Developers: A Longitudinal Study of the Apache Projects,” </w:t>
      </w:r>
      <w:r w:rsidRPr="002957E8">
        <w:rPr>
          <w:i/>
          <w:iCs/>
          <w:noProof/>
          <w:szCs w:val="24"/>
        </w:rPr>
        <w:t>Management Science</w:t>
      </w:r>
      <w:r w:rsidRPr="002957E8">
        <w:rPr>
          <w:noProof/>
          <w:szCs w:val="24"/>
        </w:rPr>
        <w:t xml:space="preserve"> (52:7), pp. 984–999. (https://doi.org/10.1287/mnsc.1060.0554).</w:t>
      </w:r>
    </w:p>
    <w:p w14:paraId="75F5FCE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ullani, F., and Haefliger, S. 2013. “The Periphery on Stage: The Intra-Organizational Dynamics in Online Communities of Creation,” </w:t>
      </w:r>
      <w:r w:rsidRPr="002957E8">
        <w:rPr>
          <w:i/>
          <w:iCs/>
          <w:noProof/>
          <w:szCs w:val="24"/>
        </w:rPr>
        <w:t>Research Policy</w:t>
      </w:r>
      <w:r w:rsidRPr="002957E8">
        <w:rPr>
          <w:noProof/>
          <w:szCs w:val="24"/>
        </w:rPr>
        <w:t xml:space="preserve"> (42:4), Elsevier B.V., pp. 941–953. (https://doi.org/10.1016/j.respol.2012.10.008).</w:t>
      </w:r>
    </w:p>
    <w:p w14:paraId="78F49F2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yan, Richard M., and Deci, E. L. 2000. “Self-Determinaton Theory and the Facilitation of Intrinsic Motivation, Social Development, and Well-Being,” </w:t>
      </w:r>
      <w:r w:rsidRPr="002957E8">
        <w:rPr>
          <w:i/>
          <w:iCs/>
          <w:noProof/>
          <w:szCs w:val="24"/>
        </w:rPr>
        <w:t>American Psychologist</w:t>
      </w:r>
      <w:r w:rsidRPr="002957E8">
        <w:rPr>
          <w:noProof/>
          <w:szCs w:val="24"/>
        </w:rPr>
        <w:t xml:space="preserve"> (55:February), pp. 68–78. (https://doi.org/10.1037/0003-066X.55.1.68).</w:t>
      </w:r>
    </w:p>
    <w:p w14:paraId="5B8AAF0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yan, Richard M, and Deci, E. L. 2000. “Self-Determination Theory and the Facilitation of Intrinsic Motivation, Social Development, and Well-Being.,” </w:t>
      </w:r>
      <w:r w:rsidRPr="002957E8">
        <w:rPr>
          <w:i/>
          <w:iCs/>
          <w:noProof/>
          <w:szCs w:val="24"/>
        </w:rPr>
        <w:t>The American Psychologist</w:t>
      </w:r>
      <w:r w:rsidRPr="002957E8">
        <w:rPr>
          <w:noProof/>
          <w:szCs w:val="24"/>
        </w:rPr>
        <w:t xml:space="preserve"> (55:1), pp. 68–78. (https://doi.org/10.1037/0003-066X.55.1.68).</w:t>
      </w:r>
    </w:p>
    <w:p w14:paraId="72687B5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Rynes, S. L., Bartunek, J. M., and Daft, R. L. 2001. “Across the Great Divide</w:t>
      </w:r>
      <w:r w:rsidRPr="002957E8">
        <w:rPr>
          <w:rFonts w:ascii="Times New Roman" w:hAnsi="Times New Roman"/>
          <w:noProof/>
          <w:szCs w:val="24"/>
        </w:rPr>
        <w:t> </w:t>
      </w:r>
      <w:r w:rsidRPr="002957E8">
        <w:rPr>
          <w:noProof/>
          <w:szCs w:val="24"/>
        </w:rPr>
        <w:t xml:space="preserve">: Knowledge Creation and Transfer between Practitione ...,” </w:t>
      </w:r>
      <w:r w:rsidRPr="002957E8">
        <w:rPr>
          <w:i/>
          <w:iCs/>
          <w:noProof/>
          <w:szCs w:val="24"/>
        </w:rPr>
        <w:t>Academy of Management Journal</w:t>
      </w:r>
      <w:r w:rsidRPr="002957E8">
        <w:rPr>
          <w:noProof/>
          <w:szCs w:val="24"/>
        </w:rPr>
        <w:t xml:space="preserve"> (44:2), pp. 340–355. (https://doi.org/10.2307/3069460).</w:t>
      </w:r>
    </w:p>
    <w:p w14:paraId="2D51ECB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agers, G. W. 2004. “The Influence of Network Governance Factors on Success in Open Source Software Development Projects,” in </w:t>
      </w:r>
      <w:r w:rsidRPr="002957E8">
        <w:rPr>
          <w:i/>
          <w:iCs/>
          <w:noProof/>
          <w:szCs w:val="24"/>
        </w:rPr>
        <w:t>Proceedings of the International Conference in Information Systems</w:t>
      </w:r>
      <w:r w:rsidRPr="002957E8">
        <w:rPr>
          <w:noProof/>
          <w:szCs w:val="24"/>
        </w:rPr>
        <w:t>, pp. 427–438. (http://www.jstor.org/stable/40398943).</w:t>
      </w:r>
    </w:p>
    <w:p w14:paraId="3AF1FB7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amoladas, I., Angelis, L., and Stamelos, I. 2010. “Survival Analysis on the Duration of Open Source Projects,” </w:t>
      </w:r>
      <w:r w:rsidRPr="002957E8">
        <w:rPr>
          <w:i/>
          <w:iCs/>
          <w:noProof/>
          <w:szCs w:val="24"/>
        </w:rPr>
        <w:t>Information and Software Technology</w:t>
      </w:r>
      <w:r w:rsidRPr="002957E8">
        <w:rPr>
          <w:noProof/>
          <w:szCs w:val="24"/>
        </w:rPr>
        <w:t>, pp. 902–922. (https://doi.org/10.1016/j.infsof.2010.05.001).</w:t>
      </w:r>
    </w:p>
    <w:p w14:paraId="70491B2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chaarschmidt, M., Gianfranco, W., and Von Kortzfleisch, H. 2015. “How Do Firms Influence Open </w:t>
      </w:r>
      <w:r w:rsidRPr="002957E8">
        <w:rPr>
          <w:noProof/>
          <w:szCs w:val="24"/>
        </w:rPr>
        <w:lastRenderedPageBreak/>
        <w:t xml:space="preserve">Source Software Communities? A Framework and Empirical Analysis of Different Governance Modes,” </w:t>
      </w:r>
      <w:r w:rsidRPr="002957E8">
        <w:rPr>
          <w:i/>
          <w:iCs/>
          <w:noProof/>
          <w:szCs w:val="24"/>
        </w:rPr>
        <w:t>Information and Organization</w:t>
      </w:r>
      <w:r w:rsidRPr="002957E8">
        <w:rPr>
          <w:noProof/>
          <w:szCs w:val="24"/>
        </w:rPr>
        <w:t xml:space="preserve"> (25:2), pp. 99–114.</w:t>
      </w:r>
    </w:p>
    <w:p w14:paraId="3FA2E0D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cotchmer, S. 2010. “Openness, Open Source, and the Veil of Ignorance,” </w:t>
      </w:r>
      <w:r w:rsidRPr="002957E8">
        <w:rPr>
          <w:i/>
          <w:iCs/>
          <w:noProof/>
          <w:szCs w:val="24"/>
        </w:rPr>
        <w:t>American Economic Review</w:t>
      </w:r>
      <w:r w:rsidRPr="002957E8">
        <w:rPr>
          <w:noProof/>
          <w:szCs w:val="24"/>
        </w:rPr>
        <w:t xml:space="preserve"> (100:2), pp. 165–171. (https://doi.org/10.1257/aer.100.2.165).</w:t>
      </w:r>
    </w:p>
    <w:p w14:paraId="66974FF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elvidge, P. R., Chaparro, B. S., and Bender, G. T. 2002. “The World Wide Wait: Effects of Delays on User Performance,” </w:t>
      </w:r>
      <w:r w:rsidRPr="002957E8">
        <w:rPr>
          <w:i/>
          <w:iCs/>
          <w:noProof/>
          <w:szCs w:val="24"/>
        </w:rPr>
        <w:t>International Journal of Industrial Ergonomics</w:t>
      </w:r>
      <w:r w:rsidRPr="002957E8">
        <w:rPr>
          <w:noProof/>
          <w:szCs w:val="24"/>
        </w:rPr>
        <w:t xml:space="preserve"> (29:1), pp. 15–20. (https://doi.org/10.1016/S0169-8141(01)00045-2).</w:t>
      </w:r>
    </w:p>
    <w:p w14:paraId="55E3D71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en, R., Subramaniam, C., and Nelson, M. L. 2008. “Determinants of the Choice of Open Source Software License,” </w:t>
      </w:r>
      <w:r w:rsidRPr="002957E8">
        <w:rPr>
          <w:i/>
          <w:iCs/>
          <w:noProof/>
          <w:szCs w:val="24"/>
        </w:rPr>
        <w:t>Journal of Management Information Systems</w:t>
      </w:r>
      <w:r w:rsidRPr="002957E8">
        <w:rPr>
          <w:noProof/>
          <w:szCs w:val="24"/>
        </w:rPr>
        <w:t xml:space="preserve"> (25:3), pp. 207–240. (https://doi.org/10.2753/MIS0742-1222250306).</w:t>
      </w:r>
    </w:p>
    <w:p w14:paraId="20BEE90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en, R., Subramaniam, C., and Nelson, M. L. 2011. “Open Source Software Licenses: Strong-Copyleft, Non-Copyleft, or Somewhere in Between?,” </w:t>
      </w:r>
      <w:r w:rsidRPr="002957E8">
        <w:rPr>
          <w:i/>
          <w:iCs/>
          <w:noProof/>
          <w:szCs w:val="24"/>
        </w:rPr>
        <w:t>Decision Support Systems</w:t>
      </w:r>
      <w:r w:rsidRPr="002957E8">
        <w:rPr>
          <w:noProof/>
          <w:szCs w:val="24"/>
        </w:rPr>
        <w:t xml:space="preserve"> (52:1), Elsevier B.V., pp. 199–206. (https://doi.org/10.1016/j.dss.2011.07.004).</w:t>
      </w:r>
    </w:p>
    <w:p w14:paraId="56FE149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etia, P., Rajagopalan, B., Sambamurthy, V., and Calantone, R. 2012. “How Peripheral Developers Contribute to Open-Source Software Development,” </w:t>
      </w:r>
      <w:r w:rsidRPr="002957E8">
        <w:rPr>
          <w:i/>
          <w:iCs/>
          <w:noProof/>
          <w:szCs w:val="24"/>
        </w:rPr>
        <w:t>Information Systems Research</w:t>
      </w:r>
      <w:r w:rsidRPr="002957E8">
        <w:rPr>
          <w:noProof/>
          <w:szCs w:val="24"/>
        </w:rPr>
        <w:t xml:space="preserve"> (23:1), pp. 144–163.</w:t>
      </w:r>
    </w:p>
    <w:p w14:paraId="6C69ED4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Singh, P. V., and Phelps, C. 2013. “Networks , Social Influence , and the Choice Among Competing Innovations</w:t>
      </w:r>
      <w:r w:rsidRPr="002957E8">
        <w:rPr>
          <w:rFonts w:ascii="Times New Roman" w:hAnsi="Times New Roman"/>
          <w:noProof/>
          <w:szCs w:val="24"/>
        </w:rPr>
        <w:t> </w:t>
      </w:r>
      <w:r w:rsidRPr="002957E8">
        <w:rPr>
          <w:noProof/>
          <w:szCs w:val="24"/>
        </w:rPr>
        <w:t>: Insights from Open Source Software Licenses Networks , Social Influence , and the Choice Among Competing Innovations</w:t>
      </w:r>
      <w:r w:rsidRPr="002957E8">
        <w:rPr>
          <w:rFonts w:ascii="Times New Roman" w:hAnsi="Times New Roman"/>
          <w:noProof/>
          <w:szCs w:val="24"/>
        </w:rPr>
        <w:t> </w:t>
      </w:r>
      <w:r w:rsidRPr="002957E8">
        <w:rPr>
          <w:noProof/>
          <w:szCs w:val="24"/>
        </w:rPr>
        <w:t xml:space="preserve">: Insights from Open Source Software Licenses,” </w:t>
      </w:r>
      <w:r w:rsidRPr="002957E8">
        <w:rPr>
          <w:i/>
          <w:iCs/>
          <w:noProof/>
          <w:szCs w:val="24"/>
        </w:rPr>
        <w:t>Information Systems Research</w:t>
      </w:r>
      <w:r w:rsidRPr="002957E8">
        <w:rPr>
          <w:noProof/>
          <w:szCs w:val="24"/>
        </w:rPr>
        <w:t xml:space="preserve"> (24:August 2014), pp. 539–560.</w:t>
      </w:r>
    </w:p>
    <w:p w14:paraId="36BFBA1E"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paeth, S., von Krogh, G., and He, F. 2015. “Perceived Firm Attributes and Intrinsic Motivation in Sponsored Open Source Software Projects,” </w:t>
      </w:r>
      <w:r w:rsidRPr="002957E8">
        <w:rPr>
          <w:i/>
          <w:iCs/>
          <w:noProof/>
          <w:szCs w:val="24"/>
        </w:rPr>
        <w:t>Information Systems Research</w:t>
      </w:r>
      <w:r w:rsidRPr="002957E8">
        <w:rPr>
          <w:noProof/>
          <w:szCs w:val="24"/>
        </w:rPr>
        <w:t xml:space="preserve"> (26:1), pp. 224–237. (https://doi.org/10.1287/isre.2014.0539).</w:t>
      </w:r>
    </w:p>
    <w:p w14:paraId="7453F32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tallman, R. 1999. “The GNU Operating System and the Free Software Movement,” in </w:t>
      </w:r>
      <w:r w:rsidRPr="002957E8">
        <w:rPr>
          <w:i/>
          <w:iCs/>
          <w:noProof/>
          <w:szCs w:val="24"/>
        </w:rPr>
        <w:t>Open Sources Voices from the Open Source Revolution</w:t>
      </w:r>
      <w:r w:rsidRPr="002957E8">
        <w:rPr>
          <w:noProof/>
          <w:szCs w:val="24"/>
        </w:rPr>
        <w:t>, p. 272. (http://www.oreilly.com/catalog/opensources/book/stallman.html).</w:t>
      </w:r>
    </w:p>
    <w:p w14:paraId="53A317D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tewart, and Gosain. 2006. “The Impact of Ideology on Effectiveness in Open Source Software Development Teams,” </w:t>
      </w:r>
      <w:r w:rsidRPr="002957E8">
        <w:rPr>
          <w:i/>
          <w:iCs/>
          <w:noProof/>
          <w:szCs w:val="24"/>
        </w:rPr>
        <w:t>MIS Quarterly</w:t>
      </w:r>
      <w:r w:rsidRPr="002957E8">
        <w:rPr>
          <w:noProof/>
          <w:szCs w:val="24"/>
        </w:rPr>
        <w:t xml:space="preserve"> (30:2), p. 291. (https://doi.org/10.2307/25148732).</w:t>
      </w:r>
    </w:p>
    <w:p w14:paraId="32D6B82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Stewart, K. J., Ammeter, A. P., and Maruping, L. M. 2006. “Impacts of License Choice and Organizational Sponsorship on User Interest and Development Activity in Open Source Software Projects,” </w:t>
      </w:r>
      <w:r w:rsidRPr="002957E8">
        <w:rPr>
          <w:i/>
          <w:iCs/>
          <w:noProof/>
          <w:szCs w:val="24"/>
        </w:rPr>
        <w:t>Information Systems Research</w:t>
      </w:r>
      <w:r w:rsidRPr="002957E8">
        <w:rPr>
          <w:noProof/>
          <w:szCs w:val="24"/>
        </w:rPr>
        <w:t xml:space="preserve"> (17:2), pp. 126–144. (https://doi.org/10.1287/isre.1060.0082).</w:t>
      </w:r>
    </w:p>
    <w:p w14:paraId="72644FB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tewart, K. J., Darcy, D. P., and Daniel, S. L. 2006. “Opportunities and Challenges Applying Functional Data Analysis to the Study of Open Source Software Evolution,” </w:t>
      </w:r>
      <w:r w:rsidRPr="002957E8">
        <w:rPr>
          <w:i/>
          <w:iCs/>
          <w:noProof/>
          <w:szCs w:val="24"/>
        </w:rPr>
        <w:t>Statistical Science</w:t>
      </w:r>
      <w:r w:rsidRPr="002957E8">
        <w:rPr>
          <w:noProof/>
          <w:szCs w:val="24"/>
        </w:rPr>
        <w:t xml:space="preserve"> (21:2), pp. 167–178. (https://doi.org/10.1214/088342306000000141).</w:t>
      </w:r>
    </w:p>
    <w:p w14:paraId="0D540B1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Subramaniam, C., Sen, R., and Nelson, M. L. 2009. “Determinants of Open Source Software Project Success</w:t>
      </w:r>
      <w:r w:rsidRPr="002957E8">
        <w:rPr>
          <w:rFonts w:ascii="Times New Roman" w:hAnsi="Times New Roman"/>
          <w:noProof/>
          <w:szCs w:val="24"/>
        </w:rPr>
        <w:t> </w:t>
      </w:r>
      <w:r w:rsidRPr="002957E8">
        <w:rPr>
          <w:noProof/>
          <w:szCs w:val="24"/>
        </w:rPr>
        <w:t xml:space="preserve">: A Longitudinal Study </w:t>
      </w:r>
      <w:r w:rsidRPr="002957E8">
        <w:rPr>
          <w:rFonts w:ascii="Segoe UI Symbol" w:hAnsi="Segoe UI Symbol" w:cs="Segoe UI Symbol"/>
          <w:noProof/>
          <w:szCs w:val="24"/>
        </w:rPr>
        <w:t>☆</w:t>
      </w:r>
      <w:r w:rsidRPr="002957E8">
        <w:rPr>
          <w:noProof/>
          <w:szCs w:val="24"/>
        </w:rPr>
        <w:t xml:space="preserve">,” </w:t>
      </w:r>
      <w:r w:rsidRPr="002957E8">
        <w:rPr>
          <w:i/>
          <w:iCs/>
          <w:noProof/>
          <w:szCs w:val="24"/>
        </w:rPr>
        <w:t>Decision Support Systems</w:t>
      </w:r>
      <w:r w:rsidRPr="002957E8">
        <w:rPr>
          <w:noProof/>
          <w:szCs w:val="24"/>
        </w:rPr>
        <w:t xml:space="preserve"> (46:2), Elsevier B.V., pp. 576–585. (https://doi.org/10.1016/j.dss.2008.10.005).</w:t>
      </w:r>
    </w:p>
    <w:p w14:paraId="6C3AF7F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uchman, M. C. 1995. “Managing Legitimacy: Strategic and Institutional Approaches,” </w:t>
      </w:r>
      <w:r w:rsidRPr="002957E8">
        <w:rPr>
          <w:i/>
          <w:iCs/>
          <w:noProof/>
          <w:szCs w:val="24"/>
        </w:rPr>
        <w:t>The Academy of Management Review</w:t>
      </w:r>
      <w:r w:rsidRPr="002957E8">
        <w:rPr>
          <w:noProof/>
          <w:szCs w:val="24"/>
        </w:rPr>
        <w:t xml:space="preserve"> (20:3), p. 571. (https://doi.org/10.2307/258788).</w:t>
      </w:r>
    </w:p>
    <w:p w14:paraId="2D48249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Suddaby, R. 2010. “Editor ’s Comments</w:t>
      </w:r>
      <w:r w:rsidRPr="002957E8">
        <w:rPr>
          <w:rFonts w:ascii="Times New Roman" w:hAnsi="Times New Roman"/>
          <w:noProof/>
          <w:szCs w:val="24"/>
        </w:rPr>
        <w:t> </w:t>
      </w:r>
      <w:r w:rsidRPr="002957E8">
        <w:rPr>
          <w:noProof/>
          <w:szCs w:val="24"/>
        </w:rPr>
        <w:t xml:space="preserve">: Construct Clarity in Theories,” </w:t>
      </w:r>
      <w:r w:rsidRPr="002957E8">
        <w:rPr>
          <w:i/>
          <w:iCs/>
          <w:noProof/>
          <w:szCs w:val="24"/>
        </w:rPr>
        <w:t>Academy of Management Review</w:t>
      </w:r>
      <w:r w:rsidRPr="002957E8">
        <w:rPr>
          <w:noProof/>
          <w:szCs w:val="24"/>
        </w:rPr>
        <w:t xml:space="preserve"> (35:3), pp. 346–357. (https://doi.org/10.5465/AMR.2010.51141319).</w:t>
      </w:r>
    </w:p>
    <w:p w14:paraId="43B1590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utton, R. I., and Staw, B. M. 1995. “What Theory Is Not,” </w:t>
      </w:r>
      <w:r w:rsidRPr="002957E8">
        <w:rPr>
          <w:i/>
          <w:iCs/>
          <w:noProof/>
          <w:szCs w:val="24"/>
        </w:rPr>
        <w:t>Administrative Science Quarterly</w:t>
      </w:r>
      <w:r w:rsidRPr="002957E8">
        <w:rPr>
          <w:noProof/>
          <w:szCs w:val="24"/>
        </w:rPr>
        <w:t xml:space="preserve"> (40:3), pp. 371–384.</w:t>
      </w:r>
    </w:p>
    <w:p w14:paraId="05B0372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Teigland, R., Di Gangi, P. M., Flåten, B. T., Giovacchini, E., and Pastorino, N. 2014. “Balancing on a Tightrope: Managing the Boundaries of a Firm-Sponsored OSS Community and Its Impact on Innovation and Absorptive Capacity,” </w:t>
      </w:r>
      <w:r w:rsidRPr="002957E8">
        <w:rPr>
          <w:i/>
          <w:iCs/>
          <w:noProof/>
          <w:szCs w:val="24"/>
        </w:rPr>
        <w:t>Information and Organization</w:t>
      </w:r>
      <w:r w:rsidRPr="002957E8">
        <w:rPr>
          <w:noProof/>
          <w:szCs w:val="24"/>
        </w:rPr>
        <w:t xml:space="preserve"> (24:1), pp. 25–47. (https://doi.org/10.1016/j.infoandorg.2014.01.001).</w:t>
      </w:r>
    </w:p>
    <w:p w14:paraId="5440D16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Tsay, J., Dabbish, L., and Herbsleb, J. 2014. “Influence of Social and Technical Factors for Evaluating Contribution in GitHub,” </w:t>
      </w:r>
      <w:r w:rsidRPr="002957E8">
        <w:rPr>
          <w:i/>
          <w:iCs/>
          <w:noProof/>
          <w:szCs w:val="24"/>
        </w:rPr>
        <w:t>36th International Conference on Software Engineering</w:t>
      </w:r>
      <w:r w:rsidRPr="002957E8">
        <w:rPr>
          <w:noProof/>
          <w:szCs w:val="24"/>
        </w:rPr>
        <w:t>, pp. 356–366. (https://doi.org/10.1145/2568225.2568315).</w:t>
      </w:r>
    </w:p>
    <w:p w14:paraId="55AEF88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Wagstrom, P. A. 2009. “Vertical Interaction in Open Software Engineering Communities,” Carnegie Mellon University.</w:t>
      </w:r>
    </w:p>
    <w:p w14:paraId="3481E44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Wasko, M. M., Faraj, S., and Teigland, R. 2004. “Collective Action and Knowledge Contribution in Electronic Networks of Practice,” </w:t>
      </w:r>
      <w:r w:rsidRPr="002957E8">
        <w:rPr>
          <w:i/>
          <w:iCs/>
          <w:noProof/>
          <w:szCs w:val="24"/>
        </w:rPr>
        <w:t>Journal of the Association for Information Systems</w:t>
      </w:r>
      <w:r w:rsidRPr="002957E8">
        <w:rPr>
          <w:noProof/>
          <w:szCs w:val="24"/>
        </w:rPr>
        <w:t xml:space="preserve"> (5:11–12), pp. 493–513. (https://doi.org/Article).</w:t>
      </w:r>
    </w:p>
    <w:p w14:paraId="76206F2E"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Weiss, H. M., and Cropanzo, R. 1996. “Affective Events Theory: A Theoretical Discussion of the Structure, Causes and Consequences of Affective Experiences at Work,” </w:t>
      </w:r>
      <w:r w:rsidRPr="002957E8">
        <w:rPr>
          <w:i/>
          <w:iCs/>
          <w:noProof/>
          <w:szCs w:val="24"/>
        </w:rPr>
        <w:t>Research in Organizational Behavior</w:t>
      </w:r>
      <w:r w:rsidRPr="002957E8">
        <w:rPr>
          <w:noProof/>
          <w:szCs w:val="24"/>
        </w:rPr>
        <w:t xml:space="preserve"> (18), pp. 1–74. (https://doi.org/1-55938-938-9).</w:t>
      </w:r>
    </w:p>
    <w:p w14:paraId="555638A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van Wendel de Joode, R. 2004. “Managing Conflicts in Open Source Communities,” </w:t>
      </w:r>
      <w:r w:rsidRPr="002957E8">
        <w:rPr>
          <w:i/>
          <w:iCs/>
          <w:noProof/>
          <w:szCs w:val="24"/>
        </w:rPr>
        <w:t>Electronic Markets</w:t>
      </w:r>
      <w:r w:rsidRPr="002957E8">
        <w:rPr>
          <w:noProof/>
          <w:szCs w:val="24"/>
        </w:rPr>
        <w:t xml:space="preserve"> (14:2), pp. 104–113. (https://doi.org/10.1080/10196780410001675059).</w:t>
      </w:r>
    </w:p>
    <w:p w14:paraId="67C89C7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Wenger, E. 2005. “Communities of Practice,” </w:t>
      </w:r>
      <w:r w:rsidRPr="002957E8">
        <w:rPr>
          <w:i/>
          <w:iCs/>
          <w:noProof/>
          <w:szCs w:val="24"/>
        </w:rPr>
        <w:t>Communities of Practice. A Brief Introduction</w:t>
      </w:r>
      <w:r w:rsidRPr="002957E8">
        <w:rPr>
          <w:noProof/>
          <w:szCs w:val="24"/>
        </w:rPr>
        <w:t>.</w:t>
      </w:r>
    </w:p>
    <w:p w14:paraId="1627386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Yong, K., Sauer, S. J., and Mannix, E. A. 2014. </w:t>
      </w:r>
      <w:r w:rsidRPr="002957E8">
        <w:rPr>
          <w:i/>
          <w:iCs/>
          <w:noProof/>
          <w:szCs w:val="24"/>
        </w:rPr>
        <w:t>Conflict and Creativity in Interdisciplinary Teams</w:t>
      </w:r>
      <w:r w:rsidRPr="002957E8">
        <w:rPr>
          <w:noProof/>
          <w:szCs w:val="24"/>
        </w:rPr>
        <w:t>. (https://doi.org/10.1177/1046496414530789).</w:t>
      </w:r>
    </w:p>
    <w:p w14:paraId="79AAAF1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Zanetti, M. S., Scholtes, I., Tessone, C. J., and Schweitzer, F. 2013. “Categorizing Bugs with Social Networks: A Case Study on Four Open Source Software Communities,” </w:t>
      </w:r>
      <w:r w:rsidRPr="002957E8">
        <w:rPr>
          <w:i/>
          <w:iCs/>
          <w:noProof/>
          <w:szCs w:val="24"/>
        </w:rPr>
        <w:t>In Proceedings of the International Conference on Software Engineering</w:t>
      </w:r>
      <w:r w:rsidRPr="002957E8">
        <w:rPr>
          <w:noProof/>
          <w:szCs w:val="24"/>
        </w:rPr>
        <w:t>, pp. 1032–1041. (https://doi.org/10.1109/ICSE.2013.6606653).</w:t>
      </w:r>
    </w:p>
    <w:p w14:paraId="240BD4A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Zellner, A. 1962. “An Efficient Method of Estimating Seemingly Unrelated Regressions and Tests for Aggregation Bias,” </w:t>
      </w:r>
      <w:r w:rsidRPr="002957E8">
        <w:rPr>
          <w:i/>
          <w:iCs/>
          <w:noProof/>
          <w:szCs w:val="24"/>
        </w:rPr>
        <w:t>Journal of the American Statistical Association</w:t>
      </w:r>
      <w:r w:rsidRPr="002957E8">
        <w:rPr>
          <w:noProof/>
          <w:szCs w:val="24"/>
        </w:rPr>
        <w:t xml:space="preserve"> (57:298), pp. 348–368. (https://doi.org/10.1080/01621459.1962.10480664).</w:t>
      </w:r>
    </w:p>
    <w:p w14:paraId="74E90538" w14:textId="77777777" w:rsidR="002957E8" w:rsidRPr="002957E8" w:rsidRDefault="002957E8" w:rsidP="002957E8">
      <w:pPr>
        <w:widowControl w:val="0"/>
        <w:autoSpaceDE w:val="0"/>
        <w:autoSpaceDN w:val="0"/>
        <w:adjustRightInd w:val="0"/>
        <w:ind w:left="480" w:hanging="480"/>
        <w:rPr>
          <w:noProof/>
        </w:rPr>
      </w:pPr>
      <w:r w:rsidRPr="002957E8">
        <w:rPr>
          <w:noProof/>
          <w:szCs w:val="24"/>
        </w:rPr>
        <w:t xml:space="preserve">Zhang, P. 2013. “The Affective Response Model: A Theoretical Framework of Affective Concepts and Their Relationships in the ICT Context,” </w:t>
      </w:r>
      <w:r w:rsidRPr="002957E8">
        <w:rPr>
          <w:i/>
          <w:iCs/>
          <w:noProof/>
          <w:szCs w:val="24"/>
        </w:rPr>
        <w:t>MIS Quarterly</w:t>
      </w:r>
      <w:r w:rsidRPr="002957E8">
        <w:rPr>
          <w:noProof/>
          <w:szCs w:val="24"/>
        </w:rPr>
        <w:t xml:space="preserve"> (37:1), pp. 247–274.</w:t>
      </w:r>
    </w:p>
    <w:p w14:paraId="5FCCF354" w14:textId="2A824EEB" w:rsidR="002957E8" w:rsidRPr="002957E8" w:rsidRDefault="002957E8" w:rsidP="002957E8">
      <w:r>
        <w:fldChar w:fldCharType="end"/>
      </w:r>
    </w:p>
    <w:p w14:paraId="0265366C" w14:textId="77777777" w:rsidR="00046793" w:rsidRDefault="00046793" w:rsidP="000533DC">
      <w:pPr>
        <w:pStyle w:val="Heading1"/>
      </w:pPr>
      <w:bookmarkStart w:id="206" w:name="_Toc12296834"/>
      <w:r w:rsidRPr="0003514A">
        <w:lastRenderedPageBreak/>
        <w:t>Appendi</w:t>
      </w:r>
      <w:r>
        <w:t>ces</w:t>
      </w:r>
      <w:bookmarkEnd w:id="206"/>
      <w:r w:rsidRPr="0003514A">
        <w:t xml:space="preserve"> </w:t>
      </w:r>
    </w:p>
    <w:p w14:paraId="33965F84" w14:textId="23BABB1B" w:rsidR="00046793" w:rsidRPr="00046793" w:rsidRDefault="00046793" w:rsidP="000533DC">
      <w:pPr>
        <w:pStyle w:val="Heading2"/>
      </w:pPr>
      <w:bookmarkStart w:id="207" w:name="_Toc12296835"/>
      <w:r w:rsidRPr="00046793">
        <w:t>Appendix 1:  Adopted Approach for Identifying Tasks from GitHub Project Log Data</w:t>
      </w:r>
      <w:bookmarkEnd w:id="207"/>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whether they have push access) can propose a change to the project by issuing a pull request event. In this case, a contributor with push access can choose to merge the proposed changes into the project if they are found satisfactory. Such an event can also be seen as a call for a peer review of the suggested changes. In light of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as considered to b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77777777"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research, which was found to take approximately 20 </w:t>
      </w:r>
      <w:r>
        <w:t>hrs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hr, 5-hr, and 1-hr time windows. We found that the analysis and conclusions remain</w:t>
      </w:r>
      <w:r>
        <w:t>ed</w:t>
      </w:r>
      <w:r w:rsidRPr="0003514A">
        <w:t xml:space="preserve"> valid under the different time intervals. </w:t>
      </w:r>
    </w:p>
    <w:p w14:paraId="5B8B8DFA" w14:textId="77777777" w:rsidR="00046793" w:rsidRPr="0003514A" w:rsidRDefault="00046793" w:rsidP="00046793">
      <w:r w:rsidRPr="00BE1A39">
        <w:rPr>
          <w:noProof/>
        </w:rPr>
        <w:lastRenderedPageBreak/>
        <w:drawing>
          <wp:inline distT="0" distB="0" distL="0" distR="0" wp14:anchorId="6F1C1E0A" wp14:editId="24B94AF0">
            <wp:extent cx="5753100" cy="4027718"/>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71237" cy="4040416"/>
                    </a:xfrm>
                    <a:prstGeom prst="rect">
                      <a:avLst/>
                    </a:prstGeom>
                    <a:noFill/>
                    <a:ln>
                      <a:noFill/>
                    </a:ln>
                  </pic:spPr>
                </pic:pic>
              </a:graphicData>
            </a:graphic>
          </wp:inline>
        </w:drawing>
      </w:r>
    </w:p>
    <w:p w14:paraId="13D2A7B5" w14:textId="77777777"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t>4</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77777777" w:rsidR="00046793" w:rsidRPr="00207C8D" w:rsidRDefault="00046793" w:rsidP="00073FDB">
      <w:r w:rsidRPr="006B103C">
        <w:t xml:space="preserve">Figure </w:t>
      </w:r>
      <w:r>
        <w:t>6</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Case 3 depicts 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208" w:name="_Toc12296836"/>
      <w:r w:rsidRPr="0003514A">
        <w:t xml:space="preserve">Appendix </w:t>
      </w:r>
      <w:r>
        <w:t>2</w:t>
      </w:r>
      <w:r w:rsidRPr="0003514A">
        <w:t xml:space="preserve">: Adopted Approach for Identifying </w:t>
      </w:r>
      <w:r>
        <w:t>Versions</w:t>
      </w:r>
      <w:r w:rsidRPr="0003514A">
        <w:t xml:space="preserve"> from GitHub Project Log Data</w:t>
      </w:r>
      <w:bookmarkEnd w:id="208"/>
    </w:p>
    <w:p w14:paraId="41AA9536" w14:textId="77777777"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xml:space="preserve">, we can define versions as the snapshot of the project that was available at the end of a specific day. Based on this definition, we can say that a new version of a project is created on any day that sees </w:t>
      </w:r>
      <w:r>
        <w:rPr>
          <w:rFonts w:cs="Arial"/>
          <w:color w:val="222222"/>
          <w:szCs w:val="18"/>
        </w:rPr>
        <w:lastRenderedPageBreak/>
        <w:t>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27"/>
          <w:pgSz w:w="11906" w:h="16838"/>
          <w:pgMar w:top="1417" w:right="1417" w:bottom="1417" w:left="1417" w:header="0" w:footer="708" w:gutter="0"/>
          <w:cols w:space="720"/>
          <w:formProt w:val="0"/>
          <w:docGrid w:linePitch="360" w:charSpace="4096"/>
        </w:sectPr>
      </w:pPr>
    </w:p>
    <w:p w14:paraId="366A4FF2" w14:textId="77777777" w:rsidR="00046793" w:rsidRPr="00BE1A39" w:rsidRDefault="00046793" w:rsidP="00046793">
      <w:pPr>
        <w:spacing w:line="240" w:lineRule="auto"/>
      </w:pPr>
      <w:r w:rsidRPr="00345213">
        <w:rPr>
          <w:noProof/>
        </w:rPr>
        <w:lastRenderedPageBreak/>
        <w:drawing>
          <wp:inline distT="0" distB="0" distL="0" distR="0" wp14:anchorId="737CA2D7" wp14:editId="0F800127">
            <wp:extent cx="9251950" cy="27664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251950" cy="2766480"/>
                    </a:xfrm>
                    <a:prstGeom prst="rect">
                      <a:avLst/>
                    </a:prstGeom>
                    <a:noFill/>
                    <a:ln>
                      <a:noFill/>
                    </a:ln>
                  </pic:spPr>
                </pic:pic>
              </a:graphicData>
            </a:graphic>
          </wp:inline>
        </w:drawing>
      </w:r>
    </w:p>
    <w:p w14:paraId="2789C7B0" w14:textId="77777777"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24 hr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one pull request event is created by contributor A to merge their code to the main project code. At a later dat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Since two contributors were 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lastRenderedPageBreak/>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209" w:name="_Toc12296837"/>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209"/>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xml:space="preserve">. To address the problem of </w:t>
      </w:r>
      <w:r w:rsidRPr="00207C8D">
        <w:lastRenderedPageBreak/>
        <w:t>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all of the projects in our sample. Further, we selected projects that had a minimum of 3 contributors and at least 1 fork. These filters helped remove projects that were intended to be personal, without any collaborative activity. </w:t>
      </w:r>
    </w:p>
    <w:p w14:paraId="13B07E5A" w14:textId="22A9318B" w:rsidR="00046793" w:rsidRPr="00B23634" w:rsidRDefault="00046793" w:rsidP="00046793">
      <w:pPr>
        <w:rPr>
          <w:b/>
          <w:bCs/>
        </w:rPr>
      </w:pPr>
      <w:r w:rsidRPr="00B23634">
        <w:rPr>
          <w:b/>
          <w:bCs/>
        </w:rPr>
        <w:t>Peril 6: Only a fraction of all projects us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 xml:space="preserve">types </w:t>
      </w:r>
      <w:r>
        <w:lastRenderedPageBreak/>
        <w:t>of</w:t>
      </w:r>
      <w:r w:rsidRPr="00393420">
        <w:t xml:space="preserve"> event. The method we adopted to identify tasks based on push and pull request event data is detailed in Appendix </w:t>
      </w:r>
      <w:r>
        <w:t>2</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Howison and Crowston’s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Peril 8: Most pull requests appear as nonmerged even if they are actually merged</w:t>
      </w:r>
      <w:r w:rsidR="00B23634">
        <w:rPr>
          <w:b/>
          <w:bCs/>
        </w:rPr>
        <w:t xml:space="preserve">: </w:t>
      </w:r>
      <w:r w:rsidRPr="00393420">
        <w:t xml:space="preserve">A sample study of GitHub projects found that although more than 80% of all pull requests are 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In light of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i)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42ADAF53" w:rsidR="00046793" w:rsidRPr="00B23634" w:rsidRDefault="00046793" w:rsidP="00046793">
      <w:pPr>
        <w:rPr>
          <w:b/>
          <w:bCs/>
        </w:rPr>
      </w:pPr>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0249BB5F" w14:textId="77777777" w:rsidR="00046793" w:rsidRPr="00AF048A" w:rsidRDefault="00046793" w:rsidP="00440033"/>
    <w:sectPr w:rsidR="00046793" w:rsidRPr="00AF048A"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9F2C38" w14:textId="77777777" w:rsidR="00A2543B" w:rsidRDefault="00A2543B" w:rsidP="0078285B">
      <w:r>
        <w:separator/>
      </w:r>
    </w:p>
  </w:endnote>
  <w:endnote w:type="continuationSeparator" w:id="0">
    <w:p w14:paraId="506126AC" w14:textId="77777777" w:rsidR="00A2543B" w:rsidRDefault="00A2543B"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Content>
      <w:p w14:paraId="3CB8F023" w14:textId="77777777" w:rsidR="00DE1B85" w:rsidRDefault="00DE1B85">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DE1B85" w:rsidRDefault="00DE1B85">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2CFDB2" w14:textId="77777777" w:rsidR="00A2543B" w:rsidRDefault="00A2543B" w:rsidP="0078285B">
      <w:r>
        <w:separator/>
      </w:r>
    </w:p>
  </w:footnote>
  <w:footnote w:type="continuationSeparator" w:id="0">
    <w:p w14:paraId="01705114" w14:textId="77777777" w:rsidR="00A2543B" w:rsidRDefault="00A2543B" w:rsidP="0078285B">
      <w:r>
        <w:continuationSeparator/>
      </w:r>
    </w:p>
  </w:footnote>
  <w:footnote w:id="1">
    <w:p w14:paraId="0EEBF138" w14:textId="6AD4194B" w:rsidR="00DE1B85" w:rsidRPr="00586BDE" w:rsidRDefault="00DE1B85" w:rsidP="00586BDE">
      <w:pPr>
        <w:spacing w:line="276" w:lineRule="auto"/>
        <w:rPr>
          <w:rStyle w:val="ListLabel6"/>
          <w:sz w:val="18"/>
          <w:szCs w:val="18"/>
        </w:rPr>
      </w:pPr>
      <w:r w:rsidRPr="00586BDE">
        <w:rPr>
          <w:rStyle w:val="ListLabel6"/>
          <w:sz w:val="18"/>
          <w:szCs w:val="18"/>
        </w:rPr>
        <w:footnoteRef/>
      </w:r>
      <w:r w:rsidRPr="00586BDE">
        <w:rPr>
          <w:rStyle w:val="ListLabel6"/>
          <w:sz w:val="18"/>
          <w:szCs w:val="18"/>
        </w:rPr>
        <w:t xml:space="preserve"> </w:t>
      </w:r>
      <w:r w:rsidRPr="00586BDE">
        <w:rPr>
          <w:rStyle w:val="ListLabel6"/>
          <w:rFonts w:eastAsia="Cambria"/>
          <w:sz w:val="18"/>
          <w:szCs w:val="18"/>
        </w:rPr>
        <w:t xml:space="preserve"> http://www.nytimes.com/2001/11/05/technology/05OPEN.html?pagewanted=all</w:t>
      </w:r>
    </w:p>
  </w:footnote>
  <w:footnote w:id="2">
    <w:p w14:paraId="013F5F51" w14:textId="0A7C9498" w:rsidR="00DE1B85" w:rsidRPr="0064192A" w:rsidRDefault="00DE1B85" w:rsidP="00586BDE">
      <w:pPr>
        <w:spacing w:line="276" w:lineRule="auto"/>
      </w:pPr>
      <w:r w:rsidRPr="00586BDE">
        <w:rPr>
          <w:rStyle w:val="ListLabel6"/>
          <w:sz w:val="18"/>
          <w:szCs w:val="18"/>
        </w:rPr>
        <w:footnoteRef/>
      </w:r>
      <w:r w:rsidRPr="00586BDE">
        <w:rPr>
          <w:rStyle w:val="ListLabel6"/>
          <w:sz w:val="18"/>
          <w:szCs w:val="18"/>
        </w:rPr>
        <w:t xml:space="preserve"> </w:t>
      </w:r>
      <w:hyperlink r:id="rId1" w:history="1">
        <w:r w:rsidRPr="00586BDE">
          <w:rPr>
            <w:rStyle w:val="ListLabel6"/>
            <w:rFonts w:eastAsia="Cambria"/>
            <w:sz w:val="18"/>
            <w:szCs w:val="18"/>
          </w:rPr>
          <w:t>https://www.theverge.com/2018/6/4/17422788/microsoft-github-acquisition-official-deal</w:t>
        </w:r>
      </w:hyperlink>
    </w:p>
  </w:footnote>
  <w:footnote w:id="3">
    <w:p w14:paraId="6F7771DD" w14:textId="2BA906C2" w:rsidR="00DE1B85" w:rsidRPr="00C21177" w:rsidRDefault="00DE1B85" w:rsidP="00C21177">
      <w:pPr>
        <w:pStyle w:val="FootnoteText"/>
        <w:spacing w:line="276" w:lineRule="auto"/>
        <w:rPr>
          <w:rStyle w:val="ListLabel6"/>
          <w:sz w:val="18"/>
          <w:szCs w:val="18"/>
        </w:rPr>
      </w:pPr>
      <w:r w:rsidRPr="00C21177">
        <w:rPr>
          <w:rStyle w:val="ListLabel6"/>
          <w:sz w:val="18"/>
          <w:szCs w:val="18"/>
        </w:rPr>
        <w:footnoteRef/>
      </w:r>
      <w:r w:rsidRPr="00C21177">
        <w:rPr>
          <w:rStyle w:val="ListLabel6"/>
          <w:sz w:val="18"/>
          <w:szCs w:val="18"/>
        </w:rPr>
        <w:t xml:space="preserve">  </w:t>
      </w:r>
      <w:hyperlink r:id="rId2" w:history="1">
        <w:r w:rsidRPr="00C21177">
          <w:rPr>
            <w:rStyle w:val="ListLabel6"/>
            <w:sz w:val="18"/>
            <w:szCs w:val="18"/>
          </w:rPr>
          <w:t>https://github.com/facebook/pop</w:t>
        </w:r>
      </w:hyperlink>
    </w:p>
  </w:footnote>
  <w:footnote w:id="4">
    <w:p w14:paraId="2C64C24E" w14:textId="04D0FA96" w:rsidR="00DE1B85" w:rsidRPr="00324FA6" w:rsidRDefault="00DE1B85" w:rsidP="00C21177">
      <w:pPr>
        <w:pStyle w:val="FootnoteText"/>
        <w:spacing w:line="276" w:lineRule="auto"/>
      </w:pPr>
      <w:r w:rsidRPr="00C21177">
        <w:rPr>
          <w:rStyle w:val="ListLabel6"/>
          <w:sz w:val="18"/>
          <w:szCs w:val="18"/>
        </w:rPr>
        <w:footnoteRef/>
      </w:r>
      <w:r w:rsidRPr="00C21177">
        <w:rPr>
          <w:rStyle w:val="ListLabel6"/>
          <w:sz w:val="18"/>
          <w:szCs w:val="18"/>
        </w:rPr>
        <w:t xml:space="preserve"> </w:t>
      </w:r>
      <w:hyperlink r:id="rId3" w:history="1">
        <w:r w:rsidRPr="00C21177">
          <w:rPr>
            <w:rStyle w:val="ListLabel6"/>
            <w:sz w:val="18"/>
            <w:szCs w:val="18"/>
          </w:rPr>
          <w:t>https://github.com/kenwheeler/slick</w:t>
        </w:r>
      </w:hyperlink>
    </w:p>
  </w:footnote>
  <w:footnote w:id="5">
    <w:p w14:paraId="2C1AF015" w14:textId="77777777" w:rsidR="00DE1B85" w:rsidRPr="00C132ED" w:rsidRDefault="00DE1B85"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6">
    <w:p w14:paraId="2079225C" w14:textId="77777777" w:rsidR="00DE1B85" w:rsidRPr="000A1BB4" w:rsidRDefault="00DE1B85" w:rsidP="000A1BB4">
      <w:pPr>
        <w:pStyle w:val="FootnoteText"/>
        <w:spacing w:line="276" w:lineRule="auto"/>
        <w:jc w:val="left"/>
        <w:rPr>
          <w:sz w:val="18"/>
          <w:szCs w:val="18"/>
        </w:rPr>
      </w:pPr>
      <w:r w:rsidRPr="000A1BB4">
        <w:rPr>
          <w:rStyle w:val="FootnoteReference"/>
          <w:sz w:val="18"/>
          <w:szCs w:val="18"/>
        </w:rPr>
        <w:footnoteRef/>
      </w:r>
      <w:r w:rsidRPr="000A1BB4">
        <w:rPr>
          <w:sz w:val="18"/>
          <w:szCs w:val="18"/>
        </w:rPr>
        <w:t xml:space="preserve"> We thank one of the anonymous reviewers for suggesting this reference for enriching our theory development. </w:t>
      </w:r>
    </w:p>
  </w:footnote>
  <w:footnote w:id="7">
    <w:p w14:paraId="6227D6E5" w14:textId="77777777" w:rsidR="00DE1B85" w:rsidRPr="000A1BB4" w:rsidRDefault="00DE1B85" w:rsidP="000A1BB4">
      <w:pPr>
        <w:pStyle w:val="FootnoteText"/>
        <w:spacing w:line="276" w:lineRule="auto"/>
        <w:rPr>
          <w:sz w:val="18"/>
          <w:szCs w:val="18"/>
        </w:rPr>
      </w:pPr>
      <w:r w:rsidRPr="000A1BB4">
        <w:rPr>
          <w:rStyle w:val="FootnoteReference"/>
          <w:sz w:val="18"/>
          <w:szCs w:val="18"/>
        </w:rPr>
        <w:footnoteRef/>
      </w:r>
      <w:r w:rsidRPr="000A1BB4">
        <w:rPr>
          <w:sz w:val="18"/>
          <w:szCs w:val="18"/>
        </w:rPr>
        <w:t xml:space="preserve"> We thank the AE for helping us expand the theoretical understanding of this model of organizational engagement.</w:t>
      </w:r>
    </w:p>
  </w:footnote>
  <w:footnote w:id="8">
    <w:p w14:paraId="2D6C073A" w14:textId="77777777" w:rsidR="00DE1B85" w:rsidRDefault="00DE1B85"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9">
    <w:p w14:paraId="2C53724E" w14:textId="77777777" w:rsidR="00DE1B85" w:rsidRPr="0019773D" w:rsidRDefault="00DE1B85"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0">
    <w:p w14:paraId="1854F214" w14:textId="350DCB5A" w:rsidR="00DE1B85" w:rsidRPr="0019773D" w:rsidRDefault="00DE1B85"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w:t>
      </w:r>
      <w:r w:rsidR="001A5A4E">
        <w:rPr>
          <w:sz w:val="18"/>
          <w:szCs w:val="18"/>
        </w:rPr>
        <w:t>2-</w:t>
      </w:r>
      <w:r w:rsidRPr="0019773D">
        <w:rPr>
          <w:sz w:val="18"/>
          <w:szCs w:val="18"/>
        </w:rPr>
        <w:t xml:space="preserve">3, Model 1c) can be represented by: </w:t>
      </w:r>
    </w:p>
    <w:p w14:paraId="0DD7B7A5" w14:textId="77777777" w:rsidR="00DE1B85" w:rsidRPr="0019773D" w:rsidRDefault="00DE1B85"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DE1B85" w:rsidRPr="0019773D" w:rsidRDefault="00DE1B85" w:rsidP="00AF3C13">
      <w:pPr>
        <w:pStyle w:val="NoSpacing"/>
        <w:spacing w:after="0" w:line="276" w:lineRule="auto"/>
        <w:rPr>
          <w:b w:val="0"/>
          <w:sz w:val="18"/>
          <w:szCs w:val="18"/>
        </w:rPr>
      </w:pPr>
      <w:r w:rsidRPr="0019773D">
        <w:rPr>
          <w:b w:val="0"/>
          <w:sz w:val="18"/>
          <w:szCs w:val="18"/>
        </w:rPr>
        <w:t>where</w:t>
      </w:r>
    </w:p>
    <w:p w14:paraId="2F5762CE" w14:textId="77777777" w:rsidR="00DE1B85" w:rsidRPr="0019773D" w:rsidRDefault="00DE1B85"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DE1B85" w:rsidRPr="0019773D" w:rsidRDefault="00DE1B85"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DE1B85" w:rsidRPr="0019773D" w:rsidRDefault="00DE1B85"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DE1B85" w:rsidRPr="0019773D" w:rsidRDefault="00DE1B85"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DE1B85" w:rsidRPr="0019773D" w:rsidRDefault="00DE1B85"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DE1B85" w:rsidRPr="00A345FC" w:rsidRDefault="00DE1B85"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1">
    <w:p w14:paraId="3607A2EC" w14:textId="77777777" w:rsidR="00DE1B85" w:rsidRDefault="00DE1B85"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DE1B85" w:rsidRPr="001C0DA1" w:rsidRDefault="00DE1B85"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2">
    <w:p w14:paraId="11D4A5AE" w14:textId="77777777" w:rsidR="00DE1B85" w:rsidRDefault="00DE1B85" w:rsidP="00AF3C13">
      <w:pPr>
        <w:pStyle w:val="FootnoteText"/>
      </w:pPr>
      <w:r w:rsidRPr="00136D1A">
        <w:rPr>
          <w:rStyle w:val="FootnoteReference"/>
        </w:rPr>
        <w:footnoteRef/>
      </w:r>
      <w:r>
        <w:t xml:space="preserve"> </w:t>
      </w:r>
      <w:r w:rsidRPr="00121A4F">
        <w:rPr>
          <w:sz w:val="18"/>
        </w:rPr>
        <w:t xml:space="preserve">We thank one of the reviewers for helping us </w:t>
      </w:r>
      <w:r>
        <w:rPr>
          <w:sz w:val="18"/>
        </w:rPr>
        <w:t>better articulate</w:t>
      </w:r>
      <w:r w:rsidRPr="00121A4F">
        <w:rPr>
          <w:sz w:val="18"/>
        </w:rPr>
        <w:t xml:space="preserve"> the contribution of our research</w:t>
      </w:r>
      <w:r>
        <w:rPr>
          <w:sz w:val="18"/>
        </w:rPr>
        <w:t>.</w:t>
      </w:r>
    </w:p>
  </w:footnote>
  <w:footnote w:id="13">
    <w:p w14:paraId="25E4C387" w14:textId="77777777" w:rsidR="00DE1B85" w:rsidRPr="00BA2AE1" w:rsidRDefault="00DE1B85" w:rsidP="00AF3C13">
      <w:pPr>
        <w:pStyle w:val="FootnoteText"/>
        <w:rPr>
          <w:lang w:val="en-IN"/>
        </w:rPr>
      </w:pPr>
      <w:r>
        <w:rPr>
          <w:rStyle w:val="FootnoteReference"/>
        </w:rPr>
        <w:footnoteRef/>
      </w:r>
      <w:r>
        <w:t xml:space="preserve"> </w:t>
      </w:r>
      <w:r>
        <w:rPr>
          <w:lang w:val="en-IN"/>
        </w:rPr>
        <w:t>We thank one of the anonymous reviewers for pointing out the limitation with our operationalization of versions and suggesting ways to improve the clarity surrounding the construct</w:t>
      </w:r>
    </w:p>
  </w:footnote>
  <w:footnote w:id="14">
    <w:p w14:paraId="453FDE9E" w14:textId="77777777" w:rsidR="00DE1B85" w:rsidRPr="006C5660" w:rsidRDefault="00DE1B85" w:rsidP="008A5970">
      <w:pPr>
        <w:pStyle w:val="FootnoteText"/>
        <w:spacing w:line="276" w:lineRule="auto"/>
      </w:pPr>
      <w:r>
        <w:rPr>
          <w:rStyle w:val="FootnoteReference"/>
        </w:rPr>
        <w:footnoteRef/>
      </w:r>
      <w:r>
        <w:t xml:space="preserve"> </w:t>
      </w:r>
      <w:r w:rsidRPr="000A2300">
        <w:t>Eric S. Raymond</w:t>
      </w:r>
      <w:r>
        <w:t xml:space="preserve"> is credited with coining the terms cathedral and bazaar to describe software development work that occurs through centralized and distributed efforts respectively</w:t>
      </w:r>
      <w:r w:rsidRPr="000A2300">
        <w:t>.</w:t>
      </w:r>
      <w:r>
        <w:t xml:space="preserve"> In the bazaar model of development, code development occurs over the internet with many people tinkering with the source code without central control.</w:t>
      </w:r>
    </w:p>
  </w:footnote>
  <w:footnote w:id="15">
    <w:p w14:paraId="3E4C279E" w14:textId="77777777" w:rsidR="00DE1B85" w:rsidRPr="009B555F" w:rsidRDefault="00DE1B85" w:rsidP="008A5970">
      <w:pPr>
        <w:pStyle w:val="FootnoteText"/>
        <w:rPr>
          <w:lang w:val="en-IN"/>
        </w:rPr>
      </w:pPr>
      <w:r>
        <w:rPr>
          <w:rStyle w:val="FootnoteReference"/>
        </w:rPr>
        <w:footnoteRef/>
      </w:r>
      <w:r>
        <w:t xml:space="preserve"> </w:t>
      </w:r>
      <w:r w:rsidRPr="009B555F">
        <w:t>https://source.android.com/setup/start/roles</w:t>
      </w:r>
    </w:p>
  </w:footnote>
  <w:footnote w:id="16">
    <w:p w14:paraId="7102B6C6" w14:textId="77777777" w:rsidR="00DE1B85" w:rsidRPr="00793F8C" w:rsidRDefault="00DE1B85" w:rsidP="00793F8C">
      <w:pPr>
        <w:pStyle w:val="FootnoteText"/>
        <w:spacing w:line="276" w:lineRule="auto"/>
        <w:rPr>
          <w:sz w:val="18"/>
          <w:szCs w:val="18"/>
        </w:rPr>
      </w:pPr>
      <w:r w:rsidRPr="00793F8C">
        <w:rPr>
          <w:rStyle w:val="FootnoteCharacters"/>
          <w:sz w:val="18"/>
          <w:szCs w:val="18"/>
        </w:rPr>
        <w:footnoteRef/>
      </w:r>
      <w:r w:rsidRPr="00793F8C">
        <w:rPr>
          <w:rStyle w:val="FootnoteCharacters"/>
          <w:sz w:val="18"/>
          <w:szCs w:val="18"/>
        </w:rPr>
        <w:t xml:space="preserve"> </w:t>
      </w:r>
      <w:r w:rsidRPr="00793F8C">
        <w:rPr>
          <w:sz w:val="18"/>
          <w:szCs w:val="18"/>
        </w:rP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7">
    <w:p w14:paraId="669A1616" w14:textId="77777777" w:rsidR="00DE1B85" w:rsidRPr="00294EDC" w:rsidRDefault="00DE1B85" w:rsidP="003A4C23">
      <w:pPr>
        <w:pStyle w:val="FootnoteText"/>
        <w:spacing w:line="276" w:lineRule="auto"/>
        <w:rPr>
          <w:lang w:val="en-IN"/>
        </w:rPr>
      </w:pPr>
      <w:r>
        <w:rPr>
          <w:rStyle w:val="FootnoteReference"/>
        </w:rPr>
        <w:footnoteRef/>
      </w:r>
      <w:r>
        <w:t xml:space="preserve"> </w:t>
      </w:r>
      <w:r w:rsidRPr="003A4C23">
        <w:rPr>
          <w:sz w:val="18"/>
          <w:szCs w:val="18"/>
          <w:lang w:val="en-IN"/>
        </w:rPr>
        <w:t>In GitHub, a commit, or "revision", is an individual change to a file (or set of files). It is similar to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8">
    <w:p w14:paraId="5F8B7240" w14:textId="77777777" w:rsidR="00DE1B85" w:rsidRPr="009B555F" w:rsidRDefault="00DE1B85" w:rsidP="00001225">
      <w:pPr>
        <w:pStyle w:val="FootnoteText"/>
        <w:rPr>
          <w:lang w:val="en-IN"/>
        </w:rPr>
      </w:pPr>
      <w:r w:rsidRPr="004B394D">
        <w:rPr>
          <w:rStyle w:val="FootnoteReference"/>
        </w:rPr>
        <w:footnoteRef/>
      </w:r>
      <w:r>
        <w:t xml:space="preserve"> </w:t>
      </w:r>
      <w:r w:rsidRPr="009B555F">
        <w:t>https://source.android.com/setup/start/rol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7"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5"/>
  </w:num>
  <w:num w:numId="4">
    <w:abstractNumId w:val="13"/>
  </w:num>
  <w:num w:numId="5">
    <w:abstractNumId w:val="12"/>
  </w:num>
  <w:num w:numId="6">
    <w:abstractNumId w:val="2"/>
  </w:num>
  <w:num w:numId="7">
    <w:abstractNumId w:val="10"/>
  </w:num>
  <w:num w:numId="8">
    <w:abstractNumId w:val="5"/>
  </w:num>
  <w:num w:numId="9">
    <w:abstractNumId w:val="4"/>
  </w:num>
  <w:num w:numId="10">
    <w:abstractNumId w:val="8"/>
  </w:num>
  <w:num w:numId="11">
    <w:abstractNumId w:val="14"/>
  </w:num>
  <w:num w:numId="12">
    <w:abstractNumId w:val="3"/>
  </w:num>
  <w:num w:numId="13">
    <w:abstractNumId w:val="7"/>
  </w:num>
  <w:num w:numId="14">
    <w:abstractNumId w:val="6"/>
  </w:num>
  <w:num w:numId="15">
    <w:abstractNumId w:val="11"/>
  </w:num>
  <w:num w:numId="16">
    <w:abstractNumId w:val="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BCD"/>
    <w:rsid w:val="00003984"/>
    <w:rsid w:val="00011DA9"/>
    <w:rsid w:val="0001235C"/>
    <w:rsid w:val="0003137C"/>
    <w:rsid w:val="00046793"/>
    <w:rsid w:val="00050114"/>
    <w:rsid w:val="00052107"/>
    <w:rsid w:val="00052AC1"/>
    <w:rsid w:val="000533DC"/>
    <w:rsid w:val="00053F35"/>
    <w:rsid w:val="000662E3"/>
    <w:rsid w:val="00070C72"/>
    <w:rsid w:val="00073FDB"/>
    <w:rsid w:val="00077010"/>
    <w:rsid w:val="000822D1"/>
    <w:rsid w:val="000825A2"/>
    <w:rsid w:val="000906F5"/>
    <w:rsid w:val="000938D5"/>
    <w:rsid w:val="00096D11"/>
    <w:rsid w:val="000A1BB4"/>
    <w:rsid w:val="000D57BF"/>
    <w:rsid w:val="000E75E9"/>
    <w:rsid w:val="000F16F5"/>
    <w:rsid w:val="000F514B"/>
    <w:rsid w:val="000F55D3"/>
    <w:rsid w:val="001002AA"/>
    <w:rsid w:val="0010083A"/>
    <w:rsid w:val="00107006"/>
    <w:rsid w:val="00107C9B"/>
    <w:rsid w:val="00116B1E"/>
    <w:rsid w:val="00116B38"/>
    <w:rsid w:val="00121679"/>
    <w:rsid w:val="00122151"/>
    <w:rsid w:val="001266FD"/>
    <w:rsid w:val="001428D7"/>
    <w:rsid w:val="00164AF2"/>
    <w:rsid w:val="001666A1"/>
    <w:rsid w:val="00166A3B"/>
    <w:rsid w:val="001744F4"/>
    <w:rsid w:val="00174D4C"/>
    <w:rsid w:val="001759AB"/>
    <w:rsid w:val="00190220"/>
    <w:rsid w:val="00195946"/>
    <w:rsid w:val="001A2B10"/>
    <w:rsid w:val="001A5A4E"/>
    <w:rsid w:val="001A747C"/>
    <w:rsid w:val="001B1AE4"/>
    <w:rsid w:val="001D2BD3"/>
    <w:rsid w:val="001D2FCA"/>
    <w:rsid w:val="001D6715"/>
    <w:rsid w:val="001E1E99"/>
    <w:rsid w:val="001E5268"/>
    <w:rsid w:val="001F4F56"/>
    <w:rsid w:val="00202D25"/>
    <w:rsid w:val="00203165"/>
    <w:rsid w:val="00206C71"/>
    <w:rsid w:val="002223D4"/>
    <w:rsid w:val="0022625A"/>
    <w:rsid w:val="0024267A"/>
    <w:rsid w:val="00246B1D"/>
    <w:rsid w:val="00246DD2"/>
    <w:rsid w:val="00251BE9"/>
    <w:rsid w:val="0026710E"/>
    <w:rsid w:val="00272C08"/>
    <w:rsid w:val="002747C1"/>
    <w:rsid w:val="0028395B"/>
    <w:rsid w:val="00284E01"/>
    <w:rsid w:val="002853DC"/>
    <w:rsid w:val="002912CC"/>
    <w:rsid w:val="00292130"/>
    <w:rsid w:val="00292263"/>
    <w:rsid w:val="002944A8"/>
    <w:rsid w:val="0029514F"/>
    <w:rsid w:val="002957E8"/>
    <w:rsid w:val="0029773A"/>
    <w:rsid w:val="002A3B68"/>
    <w:rsid w:val="002A4038"/>
    <w:rsid w:val="002B1DF3"/>
    <w:rsid w:val="002B3B2D"/>
    <w:rsid w:val="002E2536"/>
    <w:rsid w:val="003001A3"/>
    <w:rsid w:val="00301A37"/>
    <w:rsid w:val="0030650A"/>
    <w:rsid w:val="003070A9"/>
    <w:rsid w:val="00315746"/>
    <w:rsid w:val="00317E08"/>
    <w:rsid w:val="00320121"/>
    <w:rsid w:val="00324FA6"/>
    <w:rsid w:val="003265C0"/>
    <w:rsid w:val="00327755"/>
    <w:rsid w:val="00334570"/>
    <w:rsid w:val="003364EA"/>
    <w:rsid w:val="00356F98"/>
    <w:rsid w:val="00361034"/>
    <w:rsid w:val="00370851"/>
    <w:rsid w:val="003755A5"/>
    <w:rsid w:val="00377F57"/>
    <w:rsid w:val="00384A76"/>
    <w:rsid w:val="003937B0"/>
    <w:rsid w:val="003A369A"/>
    <w:rsid w:val="003A408B"/>
    <w:rsid w:val="003A4C23"/>
    <w:rsid w:val="003A7F23"/>
    <w:rsid w:val="003C278C"/>
    <w:rsid w:val="003C7552"/>
    <w:rsid w:val="003D6916"/>
    <w:rsid w:val="003E35AD"/>
    <w:rsid w:val="003E3D16"/>
    <w:rsid w:val="003E4780"/>
    <w:rsid w:val="003E7E48"/>
    <w:rsid w:val="003F3CD7"/>
    <w:rsid w:val="003F5946"/>
    <w:rsid w:val="003F6BDB"/>
    <w:rsid w:val="003F6D68"/>
    <w:rsid w:val="003F752F"/>
    <w:rsid w:val="003F7AFC"/>
    <w:rsid w:val="0040176A"/>
    <w:rsid w:val="004040D9"/>
    <w:rsid w:val="0040684B"/>
    <w:rsid w:val="00407087"/>
    <w:rsid w:val="00411C46"/>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28CC"/>
    <w:rsid w:val="00482D52"/>
    <w:rsid w:val="00486882"/>
    <w:rsid w:val="00487DA1"/>
    <w:rsid w:val="0049205B"/>
    <w:rsid w:val="004A2A91"/>
    <w:rsid w:val="004A38C9"/>
    <w:rsid w:val="004A4B59"/>
    <w:rsid w:val="004A6593"/>
    <w:rsid w:val="004B30CC"/>
    <w:rsid w:val="004B60B8"/>
    <w:rsid w:val="004C0517"/>
    <w:rsid w:val="004C2DDF"/>
    <w:rsid w:val="004D194B"/>
    <w:rsid w:val="004D7FB5"/>
    <w:rsid w:val="004E2AF6"/>
    <w:rsid w:val="004E56C9"/>
    <w:rsid w:val="004E6014"/>
    <w:rsid w:val="004F1AAA"/>
    <w:rsid w:val="004F2050"/>
    <w:rsid w:val="004F3DA9"/>
    <w:rsid w:val="004F64AA"/>
    <w:rsid w:val="004F7D28"/>
    <w:rsid w:val="0051178C"/>
    <w:rsid w:val="00520BD7"/>
    <w:rsid w:val="00521FCE"/>
    <w:rsid w:val="00523439"/>
    <w:rsid w:val="005242A9"/>
    <w:rsid w:val="005270A0"/>
    <w:rsid w:val="00536AE6"/>
    <w:rsid w:val="00537C2F"/>
    <w:rsid w:val="005472AC"/>
    <w:rsid w:val="00552877"/>
    <w:rsid w:val="0055302C"/>
    <w:rsid w:val="005534ED"/>
    <w:rsid w:val="0055389E"/>
    <w:rsid w:val="005562DA"/>
    <w:rsid w:val="00571D88"/>
    <w:rsid w:val="00581361"/>
    <w:rsid w:val="00582514"/>
    <w:rsid w:val="00586BDE"/>
    <w:rsid w:val="0058743F"/>
    <w:rsid w:val="005932C7"/>
    <w:rsid w:val="0059349A"/>
    <w:rsid w:val="005A00B6"/>
    <w:rsid w:val="005A0D0F"/>
    <w:rsid w:val="005B10FB"/>
    <w:rsid w:val="005B1B02"/>
    <w:rsid w:val="005C4F23"/>
    <w:rsid w:val="005D41F7"/>
    <w:rsid w:val="005D4EEA"/>
    <w:rsid w:val="005D6C3E"/>
    <w:rsid w:val="005E0367"/>
    <w:rsid w:val="005E09A0"/>
    <w:rsid w:val="005E2ABD"/>
    <w:rsid w:val="005E5C82"/>
    <w:rsid w:val="005E5CF6"/>
    <w:rsid w:val="005F3A32"/>
    <w:rsid w:val="005F45A1"/>
    <w:rsid w:val="00602DD2"/>
    <w:rsid w:val="006059E6"/>
    <w:rsid w:val="00617C90"/>
    <w:rsid w:val="00620414"/>
    <w:rsid w:val="00625879"/>
    <w:rsid w:val="0063275C"/>
    <w:rsid w:val="0063283B"/>
    <w:rsid w:val="00632AD8"/>
    <w:rsid w:val="0064192A"/>
    <w:rsid w:val="006422CD"/>
    <w:rsid w:val="00652EC4"/>
    <w:rsid w:val="00653F91"/>
    <w:rsid w:val="00654FC8"/>
    <w:rsid w:val="00655A47"/>
    <w:rsid w:val="00662469"/>
    <w:rsid w:val="00670FCF"/>
    <w:rsid w:val="006806F7"/>
    <w:rsid w:val="00694565"/>
    <w:rsid w:val="006B16F9"/>
    <w:rsid w:val="006B1AF8"/>
    <w:rsid w:val="006B1BCB"/>
    <w:rsid w:val="006B3381"/>
    <w:rsid w:val="006B60CA"/>
    <w:rsid w:val="006C4885"/>
    <w:rsid w:val="006D1970"/>
    <w:rsid w:val="006D401E"/>
    <w:rsid w:val="006D45A2"/>
    <w:rsid w:val="006D56A6"/>
    <w:rsid w:val="006E07E8"/>
    <w:rsid w:val="006F0A50"/>
    <w:rsid w:val="006F3B14"/>
    <w:rsid w:val="006F66C0"/>
    <w:rsid w:val="00710E39"/>
    <w:rsid w:val="007114FE"/>
    <w:rsid w:val="00714D28"/>
    <w:rsid w:val="007203BD"/>
    <w:rsid w:val="0074151B"/>
    <w:rsid w:val="00745089"/>
    <w:rsid w:val="00745B19"/>
    <w:rsid w:val="007529A1"/>
    <w:rsid w:val="00755B87"/>
    <w:rsid w:val="00760C1D"/>
    <w:rsid w:val="00764D1C"/>
    <w:rsid w:val="0078285B"/>
    <w:rsid w:val="00784152"/>
    <w:rsid w:val="00790D73"/>
    <w:rsid w:val="00792D08"/>
    <w:rsid w:val="00793F8C"/>
    <w:rsid w:val="007A27CD"/>
    <w:rsid w:val="007A38C4"/>
    <w:rsid w:val="007A418D"/>
    <w:rsid w:val="007B41B0"/>
    <w:rsid w:val="007B53F0"/>
    <w:rsid w:val="007B70BA"/>
    <w:rsid w:val="007C4037"/>
    <w:rsid w:val="007C656E"/>
    <w:rsid w:val="007C6B9B"/>
    <w:rsid w:val="007F1CFC"/>
    <w:rsid w:val="007F26E3"/>
    <w:rsid w:val="00804F06"/>
    <w:rsid w:val="00805749"/>
    <w:rsid w:val="00814795"/>
    <w:rsid w:val="008250CD"/>
    <w:rsid w:val="00827309"/>
    <w:rsid w:val="008305A5"/>
    <w:rsid w:val="0083253F"/>
    <w:rsid w:val="00834AC9"/>
    <w:rsid w:val="00842474"/>
    <w:rsid w:val="008434B0"/>
    <w:rsid w:val="00843A1D"/>
    <w:rsid w:val="00850D74"/>
    <w:rsid w:val="008555E2"/>
    <w:rsid w:val="00856660"/>
    <w:rsid w:val="00856EE3"/>
    <w:rsid w:val="008576C5"/>
    <w:rsid w:val="008643BC"/>
    <w:rsid w:val="008644FB"/>
    <w:rsid w:val="008718F4"/>
    <w:rsid w:val="00873606"/>
    <w:rsid w:val="00877ABB"/>
    <w:rsid w:val="0088027E"/>
    <w:rsid w:val="00882204"/>
    <w:rsid w:val="00882892"/>
    <w:rsid w:val="008878D0"/>
    <w:rsid w:val="008A5970"/>
    <w:rsid w:val="008B023D"/>
    <w:rsid w:val="008C1D2D"/>
    <w:rsid w:val="008C5013"/>
    <w:rsid w:val="008C6F54"/>
    <w:rsid w:val="008D0615"/>
    <w:rsid w:val="008E2052"/>
    <w:rsid w:val="008E6A09"/>
    <w:rsid w:val="008F2222"/>
    <w:rsid w:val="008F560C"/>
    <w:rsid w:val="008F60EA"/>
    <w:rsid w:val="009007A4"/>
    <w:rsid w:val="00904608"/>
    <w:rsid w:val="00913F85"/>
    <w:rsid w:val="00915E03"/>
    <w:rsid w:val="0092505D"/>
    <w:rsid w:val="00927AB5"/>
    <w:rsid w:val="00930B89"/>
    <w:rsid w:val="00941EF8"/>
    <w:rsid w:val="0094460D"/>
    <w:rsid w:val="009446D8"/>
    <w:rsid w:val="00951A49"/>
    <w:rsid w:val="00953F3E"/>
    <w:rsid w:val="009559FE"/>
    <w:rsid w:val="009632E5"/>
    <w:rsid w:val="0097253C"/>
    <w:rsid w:val="009750F8"/>
    <w:rsid w:val="00980BBB"/>
    <w:rsid w:val="009856F9"/>
    <w:rsid w:val="009902D8"/>
    <w:rsid w:val="00990A22"/>
    <w:rsid w:val="009926D0"/>
    <w:rsid w:val="009A6804"/>
    <w:rsid w:val="009A71EB"/>
    <w:rsid w:val="009A74C2"/>
    <w:rsid w:val="009B1AA1"/>
    <w:rsid w:val="009B22AC"/>
    <w:rsid w:val="009B22C6"/>
    <w:rsid w:val="009B572E"/>
    <w:rsid w:val="009C121B"/>
    <w:rsid w:val="009C585A"/>
    <w:rsid w:val="009D1CBA"/>
    <w:rsid w:val="009D75A4"/>
    <w:rsid w:val="009D7900"/>
    <w:rsid w:val="009E6FA8"/>
    <w:rsid w:val="009F393C"/>
    <w:rsid w:val="009F6D2F"/>
    <w:rsid w:val="00A009CF"/>
    <w:rsid w:val="00A03A2E"/>
    <w:rsid w:val="00A04550"/>
    <w:rsid w:val="00A14E0F"/>
    <w:rsid w:val="00A17310"/>
    <w:rsid w:val="00A2543B"/>
    <w:rsid w:val="00A35711"/>
    <w:rsid w:val="00A36DC9"/>
    <w:rsid w:val="00A41A1C"/>
    <w:rsid w:val="00A436D2"/>
    <w:rsid w:val="00A44105"/>
    <w:rsid w:val="00A4603E"/>
    <w:rsid w:val="00A55C8C"/>
    <w:rsid w:val="00A56EE8"/>
    <w:rsid w:val="00A61294"/>
    <w:rsid w:val="00A6151A"/>
    <w:rsid w:val="00A6261B"/>
    <w:rsid w:val="00A655DD"/>
    <w:rsid w:val="00A70F10"/>
    <w:rsid w:val="00A96B2D"/>
    <w:rsid w:val="00AC4DB7"/>
    <w:rsid w:val="00AD785C"/>
    <w:rsid w:val="00AF048A"/>
    <w:rsid w:val="00AF1D34"/>
    <w:rsid w:val="00AF3C13"/>
    <w:rsid w:val="00B01036"/>
    <w:rsid w:val="00B03214"/>
    <w:rsid w:val="00B03989"/>
    <w:rsid w:val="00B05AC2"/>
    <w:rsid w:val="00B131B2"/>
    <w:rsid w:val="00B17D27"/>
    <w:rsid w:val="00B212AF"/>
    <w:rsid w:val="00B23634"/>
    <w:rsid w:val="00B30E28"/>
    <w:rsid w:val="00B47521"/>
    <w:rsid w:val="00B5284B"/>
    <w:rsid w:val="00B54839"/>
    <w:rsid w:val="00B56393"/>
    <w:rsid w:val="00B61825"/>
    <w:rsid w:val="00B74374"/>
    <w:rsid w:val="00B84E22"/>
    <w:rsid w:val="00B902B7"/>
    <w:rsid w:val="00B91F57"/>
    <w:rsid w:val="00BA1277"/>
    <w:rsid w:val="00BA317F"/>
    <w:rsid w:val="00BA7992"/>
    <w:rsid w:val="00BB172B"/>
    <w:rsid w:val="00BB2A8A"/>
    <w:rsid w:val="00BB5149"/>
    <w:rsid w:val="00BC4419"/>
    <w:rsid w:val="00BC6521"/>
    <w:rsid w:val="00BD1413"/>
    <w:rsid w:val="00BD52D4"/>
    <w:rsid w:val="00BE1C2C"/>
    <w:rsid w:val="00BF2C9B"/>
    <w:rsid w:val="00BF3F32"/>
    <w:rsid w:val="00BF76C0"/>
    <w:rsid w:val="00C10A3B"/>
    <w:rsid w:val="00C17468"/>
    <w:rsid w:val="00C21177"/>
    <w:rsid w:val="00C272D6"/>
    <w:rsid w:val="00C34CC0"/>
    <w:rsid w:val="00C35DE0"/>
    <w:rsid w:val="00C3760C"/>
    <w:rsid w:val="00C40FB1"/>
    <w:rsid w:val="00C41B70"/>
    <w:rsid w:val="00C43A79"/>
    <w:rsid w:val="00C4437B"/>
    <w:rsid w:val="00C64FE1"/>
    <w:rsid w:val="00C66D05"/>
    <w:rsid w:val="00C74963"/>
    <w:rsid w:val="00C8248B"/>
    <w:rsid w:val="00C82CE8"/>
    <w:rsid w:val="00C832DF"/>
    <w:rsid w:val="00C86476"/>
    <w:rsid w:val="00C93EF4"/>
    <w:rsid w:val="00CA1935"/>
    <w:rsid w:val="00CA4371"/>
    <w:rsid w:val="00CA64AC"/>
    <w:rsid w:val="00CA6ADC"/>
    <w:rsid w:val="00CB5A0A"/>
    <w:rsid w:val="00CC1184"/>
    <w:rsid w:val="00CD0B86"/>
    <w:rsid w:val="00CD40EC"/>
    <w:rsid w:val="00CD503B"/>
    <w:rsid w:val="00CD6F7D"/>
    <w:rsid w:val="00CE0F18"/>
    <w:rsid w:val="00CE3C2E"/>
    <w:rsid w:val="00CE412B"/>
    <w:rsid w:val="00CE5A39"/>
    <w:rsid w:val="00CE6813"/>
    <w:rsid w:val="00CE706C"/>
    <w:rsid w:val="00CE7F61"/>
    <w:rsid w:val="00CF2FAD"/>
    <w:rsid w:val="00CF640B"/>
    <w:rsid w:val="00D06878"/>
    <w:rsid w:val="00D10210"/>
    <w:rsid w:val="00D13F50"/>
    <w:rsid w:val="00D23885"/>
    <w:rsid w:val="00D25B5F"/>
    <w:rsid w:val="00D45DBD"/>
    <w:rsid w:val="00D50C59"/>
    <w:rsid w:val="00D51C7B"/>
    <w:rsid w:val="00D5216F"/>
    <w:rsid w:val="00D532EA"/>
    <w:rsid w:val="00D55A0A"/>
    <w:rsid w:val="00D564CF"/>
    <w:rsid w:val="00D56A8D"/>
    <w:rsid w:val="00D5787B"/>
    <w:rsid w:val="00D61862"/>
    <w:rsid w:val="00D71F11"/>
    <w:rsid w:val="00D74E92"/>
    <w:rsid w:val="00D93AAA"/>
    <w:rsid w:val="00DA0488"/>
    <w:rsid w:val="00DA63CC"/>
    <w:rsid w:val="00DA6B64"/>
    <w:rsid w:val="00DA7793"/>
    <w:rsid w:val="00DB65F5"/>
    <w:rsid w:val="00DB7165"/>
    <w:rsid w:val="00DC5A78"/>
    <w:rsid w:val="00DD4DB5"/>
    <w:rsid w:val="00DD5B47"/>
    <w:rsid w:val="00DE1382"/>
    <w:rsid w:val="00DE1B85"/>
    <w:rsid w:val="00DE20CA"/>
    <w:rsid w:val="00E01807"/>
    <w:rsid w:val="00E029EB"/>
    <w:rsid w:val="00E04979"/>
    <w:rsid w:val="00E1704C"/>
    <w:rsid w:val="00E2216C"/>
    <w:rsid w:val="00E33736"/>
    <w:rsid w:val="00E44FB9"/>
    <w:rsid w:val="00E528B2"/>
    <w:rsid w:val="00E6092B"/>
    <w:rsid w:val="00E60D02"/>
    <w:rsid w:val="00E63A8E"/>
    <w:rsid w:val="00E658B2"/>
    <w:rsid w:val="00E73FFA"/>
    <w:rsid w:val="00E90E55"/>
    <w:rsid w:val="00E92162"/>
    <w:rsid w:val="00E95AF1"/>
    <w:rsid w:val="00EA09E7"/>
    <w:rsid w:val="00EA3E7B"/>
    <w:rsid w:val="00EB2F44"/>
    <w:rsid w:val="00EB404A"/>
    <w:rsid w:val="00EB6C0B"/>
    <w:rsid w:val="00EC1510"/>
    <w:rsid w:val="00EC5424"/>
    <w:rsid w:val="00EC5BF4"/>
    <w:rsid w:val="00EC6839"/>
    <w:rsid w:val="00EC6A7D"/>
    <w:rsid w:val="00EC6F07"/>
    <w:rsid w:val="00ED21C1"/>
    <w:rsid w:val="00EE3929"/>
    <w:rsid w:val="00EE517B"/>
    <w:rsid w:val="00EF0162"/>
    <w:rsid w:val="00EF43C4"/>
    <w:rsid w:val="00F04E99"/>
    <w:rsid w:val="00F1076D"/>
    <w:rsid w:val="00F313BE"/>
    <w:rsid w:val="00F32076"/>
    <w:rsid w:val="00F32870"/>
    <w:rsid w:val="00F34348"/>
    <w:rsid w:val="00F34DA3"/>
    <w:rsid w:val="00F46CD7"/>
    <w:rsid w:val="00F50CFC"/>
    <w:rsid w:val="00F51F55"/>
    <w:rsid w:val="00F55213"/>
    <w:rsid w:val="00F62ACB"/>
    <w:rsid w:val="00F64ACA"/>
    <w:rsid w:val="00F6760C"/>
    <w:rsid w:val="00F676FC"/>
    <w:rsid w:val="00F80F79"/>
    <w:rsid w:val="00F82EDF"/>
    <w:rsid w:val="00F849F4"/>
    <w:rsid w:val="00F9379A"/>
    <w:rsid w:val="00F97FC5"/>
    <w:rsid w:val="00FA2832"/>
    <w:rsid w:val="00FB62C6"/>
    <w:rsid w:val="00FC6CB9"/>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78285B"/>
    <w:pPr>
      <w:spacing w:after="120" w:line="480" w:lineRule="auto"/>
      <w:jc w:val="both"/>
    </w:pPr>
    <w:rPr>
      <w:rFonts w:ascii="Georgia" w:eastAsia="Times New Roman" w:hAnsi="Georgia"/>
      <w:color w:val="00000A"/>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AF3C13"/>
    <w:pPr>
      <w:pageBreakBefore w:val="0"/>
      <w:numPr>
        <w:numId w:val="0"/>
      </w:numPr>
      <w:jc w:val="left"/>
      <w:outlineLvl w:val="2"/>
    </w:pPr>
    <w:rPr>
      <w:sz w:val="20"/>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sz w:val="22"/>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83253F"/>
    <w:pPr>
      <w:spacing w:line="240" w:lineRule="auto"/>
      <w:ind w:left="454"/>
    </w:pPr>
    <w:rPr>
      <w:b/>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760C1D"/>
    <w:pPr>
      <w:spacing w:line="276" w:lineRule="auto"/>
      <w:jc w:val="center"/>
    </w:pPr>
    <w:rPr>
      <w:b/>
      <w:bCs/>
      <w:i w:val="0"/>
      <w:iCs/>
      <w:sz w:val="20"/>
      <w:szCs w:val="20"/>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760C1D"/>
    <w:rPr>
      <w:rFonts w:ascii="Georgia" w:eastAsia="Times New Roman" w:hAnsi="Georgia"/>
      <w:b/>
      <w:bCs/>
      <w:i w:val="0"/>
      <w:iCs/>
      <w:color w:val="00000A"/>
      <w:sz w:val="18"/>
      <w:szCs w:val="18"/>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rsid w:val="00AF3C13"/>
    <w:rPr>
      <w:rFonts w:ascii="Georgia" w:eastAsia="Times New Roman" w:hAnsi="Georgia"/>
      <w:b/>
      <w:color w:val="00000A"/>
      <w:kern w:val="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6.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hyperlink" Target="http://www.opensource.org"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4.emf"/><Relationship Id="rId28" Type="http://schemas.openxmlformats.org/officeDocument/2006/relationships/image" Target="media/image18.emf"/><Relationship Id="rId10" Type="http://schemas.openxmlformats.org/officeDocument/2006/relationships/image" Target="media/image3.png"/><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choosealicense.com/" TargetMode="External"/><Relationship Id="rId27" Type="http://schemas.openxmlformats.org/officeDocument/2006/relationships/footer" Target="footer1.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FA8AE8-7F83-40A1-A44B-62A56643FD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6</TotalTime>
  <Pages>133</Pages>
  <Words>290284</Words>
  <Characters>1654623</Characters>
  <Application>Microsoft Office Word</Application>
  <DocSecurity>0</DocSecurity>
  <Lines>13788</Lines>
  <Paragraphs>3882</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1941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97</cp:revision>
  <cp:lastPrinted>2007-01-24T08:32:00Z</cp:lastPrinted>
  <dcterms:created xsi:type="dcterms:W3CDTF">2019-06-20T17:48:00Z</dcterms:created>
  <dcterms:modified xsi:type="dcterms:W3CDTF">2019-06-24T21:36: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